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569EA2" w14:textId="1776A0F7" w:rsidR="00C75BE2" w:rsidRPr="009E3318" w:rsidRDefault="00C75BE2" w:rsidP="009E3318">
      <w:pPr>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886196">
      <w:pPr>
        <w:jc w:val="center"/>
        <w:rPr>
          <w:b/>
          <w:sz w:val="28"/>
          <w:szCs w:val="28"/>
          <w:lang w:eastAsia="en-AU"/>
        </w:rPr>
      </w:pPr>
    </w:p>
    <w:p w14:paraId="6AFFA34C" w14:textId="79987928" w:rsidR="00F14A8C" w:rsidRPr="00F96C25" w:rsidRDefault="0071628E" w:rsidP="00886196">
      <w:pPr>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New Zealand Psylloidea (Hemiptera:  Sternorrhyncha)</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a new case of phylosymbiosis</w:t>
      </w:r>
      <w:r w:rsidR="00F14A8C" w:rsidRPr="00F96C25">
        <w:rPr>
          <w:b/>
          <w:i/>
          <w:sz w:val="28"/>
          <w:szCs w:val="28"/>
          <w:lang w:eastAsia="en-AU"/>
        </w:rPr>
        <w:t>.</w:t>
      </w:r>
    </w:p>
    <w:bookmarkEnd w:id="0"/>
    <w:p w14:paraId="633E3967" w14:textId="77A55D22" w:rsidR="00634720" w:rsidRPr="007A5043" w:rsidRDefault="002E3B32" w:rsidP="00F06270">
      <w:pPr>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r w:rsidR="00B510BC" w:rsidRPr="00CE0BBF">
        <w:rPr>
          <w:sz w:val="24"/>
          <w:vertAlign w:val="superscript"/>
          <w:lang w:eastAsia="en-AU"/>
        </w:rPr>
        <w:t>3,*</w:t>
      </w:r>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Alexander Piper</w:t>
      </w:r>
      <w:r w:rsidR="00B510BC" w:rsidRPr="00CE0BBF">
        <w:rPr>
          <w:sz w:val="24"/>
          <w:vertAlign w:val="superscript"/>
          <w:lang w:eastAsia="en-AU"/>
        </w:rPr>
        <w:t>3</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B819D7">
      <w:pPr>
        <w:pStyle w:val="ListParagraph"/>
        <w:numPr>
          <w:ilvl w:val="0"/>
          <w:numId w:val="4"/>
        </w:numPr>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B819D7">
      <w:pPr>
        <w:pStyle w:val="ListParagraph"/>
        <w:numPr>
          <w:ilvl w:val="0"/>
          <w:numId w:val="4"/>
        </w:numPr>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B819D7">
      <w:pPr>
        <w:pStyle w:val="ListParagraph"/>
        <w:numPr>
          <w:ilvl w:val="0"/>
          <w:numId w:val="4"/>
        </w:numPr>
        <w:rPr>
          <w:i/>
          <w:sz w:val="20"/>
          <w:lang w:eastAsia="en-AU"/>
        </w:rPr>
      </w:pPr>
      <w:r w:rsidRPr="00F96C25">
        <w:rPr>
          <w:i/>
          <w:sz w:val="20"/>
          <w:lang w:eastAsia="en-AU"/>
        </w:rPr>
        <w:t>Agriculture Victoria Research Division, AgriBio Centre, 5 Ring Road, Bundoora VIC 3083, Australia.</w:t>
      </w:r>
    </w:p>
    <w:p w14:paraId="3A2976AA" w14:textId="77777777" w:rsidR="00AE49B8" w:rsidRPr="00F96C25" w:rsidRDefault="00AE49B8" w:rsidP="00B819D7">
      <w:pPr>
        <w:pStyle w:val="ListParagraph"/>
        <w:numPr>
          <w:ilvl w:val="0"/>
          <w:numId w:val="4"/>
        </w:numPr>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B819D7">
      <w:pPr>
        <w:pStyle w:val="ListParagraph"/>
        <w:numPr>
          <w:ilvl w:val="0"/>
          <w:numId w:val="4"/>
        </w:numPr>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B819D7">
      <w:pPr>
        <w:pStyle w:val="ListParagraph"/>
        <w:numPr>
          <w:ilvl w:val="0"/>
          <w:numId w:val="4"/>
        </w:numPr>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B510BC">
      <w:pPr>
        <w:pStyle w:val="ListParagraph"/>
        <w:numPr>
          <w:ilvl w:val="0"/>
          <w:numId w:val="4"/>
        </w:numPr>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B510BC">
      <w:pPr>
        <w:pStyle w:val="ListParagraph"/>
        <w:numPr>
          <w:ilvl w:val="0"/>
          <w:numId w:val="4"/>
        </w:numPr>
        <w:rPr>
          <w:i/>
          <w:sz w:val="20"/>
          <w:lang w:eastAsia="en-AU"/>
        </w:rPr>
      </w:pPr>
      <w:r w:rsidRPr="00F96C25">
        <w:rPr>
          <w:i/>
          <w:sz w:val="20"/>
          <w:highlight w:val="yellow"/>
          <w:lang w:eastAsia="en-AU"/>
        </w:rPr>
        <w:t>Canterbury University</w:t>
      </w:r>
    </w:p>
    <w:p w14:paraId="3DFE17A6" w14:textId="666C710D" w:rsidR="00A523AC" w:rsidRPr="009E3318" w:rsidRDefault="00B510BC" w:rsidP="00C75BE2">
      <w:pPr>
        <w:pStyle w:val="ListParagraph"/>
        <w:numPr>
          <w:ilvl w:val="0"/>
          <w:numId w:val="4"/>
        </w:numPr>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Martoni, </w:t>
      </w:r>
      <w:r w:rsidR="00C75BE2" w:rsidRPr="00F96C25">
        <w:rPr>
          <w:i/>
          <w:sz w:val="20"/>
          <w:lang w:eastAsia="en-AU"/>
        </w:rPr>
        <w:t>Agriculture Victoria Research Division, AgriBio Centre, 5 Ring Road, Bundoora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6939EB18" w14:textId="0E7EF006" w:rsidR="00C75BE2" w:rsidRPr="009E3318" w:rsidRDefault="00C75BE2" w:rsidP="009E3318">
      <w:pPr>
        <w:rPr>
          <w:rStyle w:val="Hyperlink"/>
          <w:b/>
          <w:bCs/>
          <w:iCs/>
          <w:color w:val="auto"/>
          <w:sz w:val="28"/>
          <w:szCs w:val="28"/>
          <w:u w:val="none"/>
          <w:lang w:eastAsia="en-AU"/>
        </w:rPr>
      </w:pPr>
      <w:r w:rsidRPr="009E3318">
        <w:rPr>
          <w:rStyle w:val="Hyperlink"/>
          <w:b/>
          <w:bCs/>
          <w:iCs/>
          <w:color w:val="auto"/>
          <w:sz w:val="28"/>
          <w:szCs w:val="28"/>
          <w:u w:val="none"/>
          <w:lang w:eastAsia="en-AU"/>
        </w:rPr>
        <w:t>Keywords</w:t>
      </w:r>
      <w:r w:rsidRPr="009E3318">
        <w:rPr>
          <w:b/>
          <w:bCs/>
          <w:sz w:val="20"/>
          <w:szCs w:val="20"/>
        </w:rPr>
        <w:t>:</w:t>
      </w:r>
      <w:r w:rsidRPr="009E3318">
        <w:rPr>
          <w:sz w:val="20"/>
          <w:szCs w:val="20"/>
        </w:rPr>
        <w:t xml:space="preserve"> </w:t>
      </w:r>
      <w:r w:rsidRPr="009E3318">
        <w:rPr>
          <w:rStyle w:val="Hyperlink"/>
          <w:iCs/>
          <w:color w:val="auto"/>
          <w:sz w:val="24"/>
          <w:szCs w:val="24"/>
          <w:u w:val="none"/>
          <w:lang w:eastAsia="en-AU"/>
        </w:rPr>
        <w:t>Bacterial metabarcoding, evolution, symbionts, radiation, systematic, biodiversity.</w:t>
      </w:r>
    </w:p>
    <w:p w14:paraId="24A1F9EA" w14:textId="4B87391C" w:rsidR="00634720" w:rsidRPr="00CE0BBF" w:rsidRDefault="00634720" w:rsidP="00A523AC">
      <w:pPr>
        <w:rPr>
          <w:i/>
          <w:sz w:val="28"/>
          <w:szCs w:val="28"/>
          <w:lang w:eastAsia="en-AU"/>
        </w:rPr>
      </w:pPr>
      <w:r w:rsidRPr="00CE0BBF">
        <w:rPr>
          <w:b/>
          <w:sz w:val="28"/>
          <w:szCs w:val="28"/>
          <w:lang w:eastAsia="en-AU"/>
        </w:rPr>
        <w:t>Abstract</w:t>
      </w:r>
    </w:p>
    <w:p w14:paraId="74FD3E33" w14:textId="5527A10D" w:rsidR="00A60732" w:rsidRDefault="000707DD" w:rsidP="00F96C25">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AE0AFD">
        <w:rPr>
          <w:rFonts w:ascii="Calibri" w:hAnsi="Calibri" w:cstheme="minorHAnsi"/>
          <w:noProof/>
        </w:rPr>
        <w:t xml:space="preserve">However, recent improvements in microbiome sequencing techniques now allow to focus on the pan-microbiome diversity, moving </w:t>
      </w:r>
      <w:r>
        <w:rPr>
          <w:rFonts w:ascii="Calibri" w:hAnsi="Calibri" w:cstheme="minorHAnsi"/>
          <w:noProof/>
        </w:rPr>
        <w:t xml:space="preserve">the focus </w:t>
      </w:r>
      <w:r w:rsidR="00AE0AFD">
        <w:rPr>
          <w:rFonts w:ascii="Calibri" w:hAnsi="Calibri" w:cstheme="minorHAnsi"/>
          <w:noProof/>
        </w:rPr>
        <w:t>from a</w:t>
      </w:r>
      <w:r>
        <w:rPr>
          <w:rFonts w:ascii="Calibri" w:hAnsi="Calibri" w:cstheme="minorHAnsi"/>
          <w:noProof/>
        </w:rPr>
        <w:t xml:space="preserve"> few bacterial </w:t>
      </w:r>
      <w:r w:rsidR="00AE0AFD">
        <w:rPr>
          <w:rFonts w:ascii="Calibri" w:hAnsi="Calibri" w:cstheme="minorHAnsi"/>
          <w:noProof/>
        </w:rPr>
        <w:t xml:space="preserve">symbiont </w:t>
      </w:r>
      <w:r>
        <w:rPr>
          <w:rFonts w:ascii="Calibri" w:hAnsi="Calibri" w:cstheme="minorHAnsi"/>
          <w:noProof/>
        </w:rPr>
        <w:t xml:space="preserve">species </w:t>
      </w:r>
      <w:r w:rsidR="00AE0AFD">
        <w:rPr>
          <w:rFonts w:ascii="Calibri" w:hAnsi="Calibri" w:cstheme="minorHAnsi"/>
          <w:noProof/>
        </w:rPr>
        <w:t xml:space="preserve">to a broader </w:t>
      </w:r>
      <w:r>
        <w:rPr>
          <w:rFonts w:ascii="Calibri" w:hAnsi="Calibri" w:cstheme="minorHAnsi"/>
          <w:noProof/>
        </w:rPr>
        <w:t>whole-microbiome context.</w:t>
      </w:r>
      <w:r w:rsidR="00AE0AFD">
        <w:rPr>
          <w:rFonts w:ascii="Calibri" w:hAnsi="Calibri" w:cstheme="minorHAnsi"/>
          <w:noProof/>
        </w:rPr>
        <w:t xml:space="preserve"> </w:t>
      </w:r>
      <w:r>
        <w:rPr>
          <w:rFonts w:ascii="Calibri" w:hAnsi="Calibri" w:cstheme="minorHAnsi"/>
          <w:noProof/>
        </w:rPr>
        <w:t xml:space="preserve">Furthermore, </w:t>
      </w:r>
      <w:r w:rsidR="001D58DD">
        <w:rPr>
          <w:rFonts w:ascii="Calibri" w:hAnsi="Calibri" w:cstheme="minorHAnsi"/>
          <w:noProof/>
        </w:rPr>
        <w:t xml:space="preserve">in the case of psyllids - insects with strong species-specific host plant associations - </w:t>
      </w:r>
      <w:r>
        <w:rPr>
          <w:rFonts w:ascii="Calibri" w:hAnsi="Calibri" w:cstheme="minorHAnsi"/>
          <w:noProof/>
        </w:rPr>
        <w:t>the study of microbiomes and their comparison with the hosts’ phylogenetics enables a better undestanding</w:t>
      </w:r>
      <w:r w:rsidR="001D58DD">
        <w:rPr>
          <w:rFonts w:ascii="Calibri" w:hAnsi="Calibri" w:cstheme="minorHAnsi"/>
          <w:noProof/>
        </w:rPr>
        <w:t xml:space="preserve"> of </w:t>
      </w:r>
      <w:r w:rsidR="00ED3F8E" w:rsidRPr="00ED3F8E">
        <w:rPr>
          <w:rFonts w:ascii="Calibri" w:hAnsi="Calibri" w:cstheme="minorHAnsi"/>
          <w:noProof/>
        </w:rPr>
        <w:t xml:space="preserve">plant-microbe-insect interaction </w:t>
      </w:r>
      <w:r w:rsidR="001D58DD">
        <w:rPr>
          <w:rFonts w:ascii="Calibri" w:hAnsi="Calibri" w:cstheme="minorHAnsi"/>
          <w:noProof/>
        </w:rPr>
        <w:t>and co-evolutionary relationships.</w:t>
      </w:r>
      <w:r w:rsidR="00F96C25">
        <w:rPr>
          <w:rFonts w:ascii="Calibri" w:hAnsi="Calibri" w:cstheme="minorHAnsi"/>
          <w:noProof/>
        </w:rPr>
        <w:t xml:space="preserve"> </w:t>
      </w:r>
      <w:r>
        <w:rPr>
          <w:rFonts w:ascii="Calibri" w:hAnsi="Calibri" w:cstheme="minorHAnsi"/>
          <w:noProof/>
        </w:rPr>
        <w:t xml:space="preserve">Here, for a better understanding </w:t>
      </w:r>
      <w:r w:rsidR="001D58DD">
        <w:rPr>
          <w:rFonts w:ascii="Calibri" w:hAnsi="Calibri" w:cstheme="minorHAnsi"/>
          <w:noProof/>
        </w:rPr>
        <w:t>such relationships</w:t>
      </w:r>
      <w:r w:rsidR="00B32C4C">
        <w:rPr>
          <w:rFonts w:ascii="Calibri" w:hAnsi="Calibri" w:cstheme="minorHAnsi"/>
          <w:noProof/>
        </w:rPr>
        <w:t xml:space="preserve">, we </w:t>
      </w:r>
      <w:r w:rsidR="001D58DD">
        <w:rPr>
          <w:rFonts w:ascii="Calibri" w:hAnsi="Calibri" w:cstheme="minorHAnsi"/>
          <w:noProof/>
        </w:rPr>
        <w:t>generated a phylogenetic framework for the New Zealand psyllids and compared it</w:t>
      </w:r>
      <w:r w:rsidR="00B32C4C">
        <w:rPr>
          <w:rFonts w:ascii="Calibri" w:hAnsi="Calibri" w:cstheme="minorHAnsi"/>
          <w:noProof/>
        </w:rPr>
        <w:t xml:space="preserve"> </w:t>
      </w:r>
      <w:r w:rsidR="001D58DD">
        <w:rPr>
          <w:rFonts w:ascii="Calibri" w:hAnsi="Calibri" w:cstheme="minorHAnsi"/>
          <w:noProof/>
        </w:rPr>
        <w:t>with</w:t>
      </w:r>
      <w:r w:rsidR="00B32C4C">
        <w:rPr>
          <w:rFonts w:ascii="Calibri" w:hAnsi="Calibri" w:cstheme="minorHAnsi"/>
          <w:noProof/>
        </w:rPr>
        <w:t xml:space="preserve"> the </w:t>
      </w:r>
      <w:r w:rsidR="00AE45F0">
        <w:rPr>
          <w:rFonts w:ascii="Calibri" w:hAnsi="Calibri" w:cstheme="minorHAnsi"/>
          <w:noProof/>
        </w:rPr>
        <w:t xml:space="preserve">whole </w:t>
      </w:r>
      <w:r>
        <w:rPr>
          <w:rFonts w:ascii="Calibri" w:hAnsi="Calibri" w:cstheme="minorHAnsi"/>
          <w:noProof/>
        </w:rPr>
        <w:t>pan-</w:t>
      </w:r>
      <w:r w:rsidR="00AE45F0">
        <w:rPr>
          <w:rFonts w:ascii="Calibri" w:hAnsi="Calibri" w:cstheme="minorHAnsi"/>
          <w:noProof/>
        </w:rPr>
        <w:t xml:space="preserve">microbiome composition of the New Zealand psyllids. </w:t>
      </w:r>
      <w:r w:rsidR="0006059B">
        <w:rPr>
          <w:rFonts w:ascii="Calibri" w:hAnsi="Calibri" w:cstheme="minorHAnsi"/>
          <w:noProof/>
        </w:rPr>
        <w:t>To investigate t</w:t>
      </w:r>
      <w:r w:rsidR="00AE45F0">
        <w:rPr>
          <w:rFonts w:ascii="Calibri" w:hAnsi="Calibri" w:cstheme="minorHAnsi"/>
          <w:noProof/>
        </w:rPr>
        <w:t xml:space="preserve">his, </w:t>
      </w:r>
      <w:r w:rsidR="001D58DD">
        <w:rPr>
          <w:rFonts w:ascii="Calibri" w:hAnsi="Calibri" w:cstheme="minorHAnsi"/>
          <w:noProof/>
        </w:rPr>
        <w:t xml:space="preserve">a metabarcoding analysis of the bacterial 16S gene was analysed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phylogenetic study of the New Zealand Psylloidea</w:t>
      </w:r>
      <w:r w:rsidR="001D58DD">
        <w:rPr>
          <w:rFonts w:ascii="Calibri" w:hAnsi="Calibri" w:cstheme="minorHAnsi"/>
          <w:noProof/>
        </w:rPr>
        <w:t>, their hostplant and their geographical distribution.</w:t>
      </w:r>
      <w:r w:rsidR="00F96C25">
        <w:rPr>
          <w:rFonts w:ascii="Calibri" w:hAnsi="Calibri" w:cstheme="minorHAnsi"/>
          <w:noProof/>
        </w:rPr>
        <w:t xml:space="preserve"> </w:t>
      </w:r>
      <w:r w:rsidR="000B65AF">
        <w:rPr>
          <w:rFonts w:ascii="Calibri" w:hAnsi="Calibri" w:cstheme="minorHAnsi"/>
          <w:noProof/>
        </w:rPr>
        <w:t>The results obtained enhance our knowledge and understanding of the insect superfamnily Psylloidea in New Zealand</w:t>
      </w:r>
      <w:r w:rsidR="001D58DD">
        <w:rPr>
          <w:rFonts w:ascii="Calibri" w:hAnsi="Calibri" w:cstheme="minorHAnsi"/>
          <w:noProof/>
        </w:rPr>
        <w:t>, its evolution, ecology and microbiome composition.</w:t>
      </w:r>
      <w:r>
        <w:rPr>
          <w:rFonts w:ascii="Calibri" w:hAnsi="Calibri" w:cstheme="minorHAnsi"/>
          <w:noProof/>
        </w:rPr>
        <w:t xml:space="preserve"> </w:t>
      </w:r>
      <w:r>
        <w:rPr>
          <w:rFonts w:ascii="Calibri" w:hAnsi="Calibri" w:cstheme="minorHAnsi"/>
          <w:noProof/>
        </w:rPr>
        <w:lastRenderedPageBreak/>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 Furthermore</w:t>
      </w:r>
      <w:r w:rsidR="00C83295" w:rsidRPr="00CB6CD0">
        <w:rPr>
          <w:rFonts w:ascii="Calibri" w:hAnsi="Calibri" w:cstheme="minorHAnsi"/>
          <w:noProof/>
        </w:rPr>
        <w:t xml:space="preserve">, </w:t>
      </w:r>
      <w:r w:rsidR="00826C28">
        <w:rPr>
          <w:rFonts w:ascii="Calibri" w:hAnsi="Calibri" w:cstheme="minorHAnsi"/>
          <w:noProof/>
        </w:rPr>
        <w:t xml:space="preserve">the cor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p>
    <w:p w14:paraId="6C5A5240" w14:textId="4FDA5A85" w:rsidR="00C75BE2" w:rsidRDefault="00C75BE2" w:rsidP="00C75BE2">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6F0C3C70" w:rsidR="00C75BE2" w:rsidRPr="009E3318" w:rsidRDefault="00C75BE2" w:rsidP="009E3318">
      <w:pPr>
        <w:spacing w:line="360" w:lineRule="auto"/>
        <w:rPr>
          <w:rFonts w:ascii="Calibri" w:hAnsi="Calibri" w:cstheme="minorHAnsi"/>
          <w:noProof/>
          <w:sz w:val="24"/>
          <w:szCs w:val="24"/>
        </w:rPr>
      </w:pPr>
      <w:r>
        <w:rPr>
          <w:rFonts w:ascii="Calibri" w:hAnsi="Calibri" w:cstheme="minorHAnsi"/>
          <w:noProof/>
          <w:sz w:val="24"/>
          <w:szCs w:val="24"/>
        </w:rPr>
        <w:t xml:space="preserve">Bacteria living inside </w:t>
      </w:r>
      <w:r w:rsidR="00FC2DCB">
        <w:rPr>
          <w:rFonts w:ascii="Calibri" w:hAnsi="Calibri" w:cstheme="minorHAnsi"/>
          <w:noProof/>
          <w:sz w:val="24"/>
          <w:szCs w:val="24"/>
        </w:rPr>
        <w:t xml:space="preserve">certain </w:t>
      </w:r>
      <w:r>
        <w:rPr>
          <w:rFonts w:ascii="Calibri" w:hAnsi="Calibri" w:cstheme="minorHAnsi"/>
          <w:noProof/>
          <w:sz w:val="24"/>
          <w:szCs w:val="24"/>
        </w:rPr>
        <w:t>insects</w:t>
      </w:r>
      <w:r w:rsidR="00FC2DCB">
        <w:rPr>
          <w:rFonts w:ascii="Calibri" w:hAnsi="Calibri" w:cstheme="minorHAnsi"/>
          <w:noProof/>
          <w:sz w:val="24"/>
          <w:szCs w:val="24"/>
        </w:rPr>
        <w:t>, such as psyllids,</w:t>
      </w:r>
      <w:r>
        <w:rPr>
          <w:rFonts w:ascii="Calibri" w:hAnsi="Calibri" w:cstheme="minorHAnsi"/>
          <w:noProof/>
          <w:sz w:val="24"/>
          <w:szCs w:val="24"/>
        </w:rPr>
        <w:t xml:space="preserve"> may </w:t>
      </w:r>
      <w:r w:rsidR="00FC2DCB">
        <w:rPr>
          <w:rFonts w:ascii="Calibri" w:hAnsi="Calibri" w:cstheme="minorHAnsi"/>
          <w:noProof/>
          <w:sz w:val="24"/>
          <w:szCs w:val="24"/>
        </w:rPr>
        <w:t>provide</w:t>
      </w:r>
      <w:r>
        <w:rPr>
          <w:rFonts w:ascii="Calibri" w:hAnsi="Calibri" w:cstheme="minorHAnsi"/>
          <w:noProof/>
          <w:sz w:val="24"/>
          <w:szCs w:val="24"/>
        </w:rPr>
        <w:t xml:space="preserve"> </w:t>
      </w:r>
      <w:r w:rsidR="00FC2DCB">
        <w:rPr>
          <w:rFonts w:ascii="Calibri" w:hAnsi="Calibri" w:cstheme="minorHAnsi"/>
          <w:noProof/>
          <w:sz w:val="24"/>
          <w:szCs w:val="24"/>
        </w:rPr>
        <w:t>advantages to their hosts</w:t>
      </w:r>
      <w:r>
        <w:rPr>
          <w:rFonts w:ascii="Calibri" w:hAnsi="Calibri" w:cstheme="minorHAnsi"/>
          <w:noProof/>
          <w:sz w:val="24"/>
          <w:szCs w:val="24"/>
        </w:rPr>
        <w:t>, including provision of food</w:t>
      </w:r>
      <w:r w:rsidR="00FC2DCB">
        <w:rPr>
          <w:rFonts w:ascii="Calibri" w:hAnsi="Calibri" w:cstheme="minorHAnsi"/>
          <w:noProof/>
          <w:sz w:val="24"/>
          <w:szCs w:val="24"/>
        </w:rPr>
        <w:t xml:space="preserve"> </w:t>
      </w:r>
      <w:r>
        <w:rPr>
          <w:rFonts w:ascii="Calibri" w:hAnsi="Calibri" w:cstheme="minorHAnsi"/>
          <w:noProof/>
          <w:sz w:val="24"/>
          <w:szCs w:val="24"/>
        </w:rPr>
        <w:t xml:space="preserve">and increased adaptability to environmental conditions. </w:t>
      </w:r>
      <w:r w:rsidR="00FC2DCB">
        <w:rPr>
          <w:rFonts w:ascii="Calibri" w:hAnsi="Calibri" w:cstheme="minorHAnsi"/>
          <w:noProof/>
          <w:sz w:val="24"/>
          <w:szCs w:val="24"/>
        </w:rPr>
        <w:t>The same</w:t>
      </w:r>
      <w:r>
        <w:rPr>
          <w:rFonts w:ascii="Calibri" w:hAnsi="Calibri" w:cstheme="minorHAnsi"/>
          <w:noProof/>
          <w:sz w:val="24"/>
          <w:szCs w:val="24"/>
        </w:rPr>
        <w:t xml:space="preserve"> bacteria species</w:t>
      </w:r>
      <w:r w:rsidR="00FC2DCB">
        <w:rPr>
          <w:rFonts w:ascii="Calibri" w:hAnsi="Calibri" w:cstheme="minorHAnsi"/>
          <w:noProof/>
          <w:sz w:val="24"/>
          <w:szCs w:val="24"/>
        </w:rPr>
        <w:t xml:space="preserve"> </w:t>
      </w:r>
      <w:r>
        <w:rPr>
          <w:rFonts w:ascii="Calibri" w:hAnsi="Calibri" w:cstheme="minorHAnsi"/>
          <w:noProof/>
          <w:sz w:val="24"/>
          <w:szCs w:val="24"/>
        </w:rPr>
        <w:t xml:space="preserve">can be found in </w:t>
      </w:r>
      <w:r w:rsidR="00FC2DCB">
        <w:rPr>
          <w:rFonts w:ascii="Calibri" w:hAnsi="Calibri" w:cstheme="minorHAnsi"/>
          <w:noProof/>
          <w:sz w:val="24"/>
          <w:szCs w:val="24"/>
        </w:rPr>
        <w:t>the same</w:t>
      </w:r>
      <w:r>
        <w:rPr>
          <w:rFonts w:ascii="Calibri" w:hAnsi="Calibri" w:cstheme="minorHAnsi"/>
          <w:noProof/>
          <w:sz w:val="24"/>
          <w:szCs w:val="24"/>
        </w:rPr>
        <w:t xml:space="preserve"> </w:t>
      </w:r>
      <w:r w:rsidR="00FC2DCB">
        <w:rPr>
          <w:rFonts w:ascii="Calibri" w:hAnsi="Calibri" w:cstheme="minorHAnsi"/>
          <w:noProof/>
          <w:sz w:val="24"/>
          <w:szCs w:val="24"/>
        </w:rPr>
        <w:t>psyllid</w:t>
      </w:r>
      <w:r>
        <w:rPr>
          <w:rFonts w:ascii="Calibri" w:hAnsi="Calibri" w:cstheme="minorHAnsi"/>
          <w:noProof/>
          <w:sz w:val="24"/>
          <w:szCs w:val="24"/>
        </w:rPr>
        <w:t xml:space="preserve"> species even when these </w:t>
      </w:r>
      <w:r w:rsidR="00266E69">
        <w:rPr>
          <w:rFonts w:ascii="Calibri" w:hAnsi="Calibri" w:cstheme="minorHAnsi"/>
          <w:noProof/>
          <w:sz w:val="24"/>
          <w:szCs w:val="24"/>
        </w:rPr>
        <w:t>live in</w:t>
      </w:r>
      <w:r>
        <w:rPr>
          <w:rFonts w:ascii="Calibri" w:hAnsi="Calibri" w:cstheme="minorHAnsi"/>
          <w:noProof/>
          <w:sz w:val="24"/>
          <w:szCs w:val="24"/>
        </w:rPr>
        <w:t xml:space="preserve"> </w:t>
      </w:r>
      <w:r w:rsidR="00FC2DCB">
        <w:rPr>
          <w:rFonts w:ascii="Calibri" w:hAnsi="Calibri" w:cstheme="minorHAnsi"/>
          <w:noProof/>
          <w:sz w:val="24"/>
          <w:szCs w:val="24"/>
        </w:rPr>
        <w:t>different places</w:t>
      </w:r>
      <w:r w:rsidR="00266E69">
        <w:rPr>
          <w:rFonts w:ascii="Calibri" w:hAnsi="Calibri" w:cstheme="minorHAnsi"/>
          <w:noProof/>
          <w:sz w:val="24"/>
          <w:szCs w:val="24"/>
        </w:rPr>
        <w:t xml:space="preserve">, suggesting </w:t>
      </w:r>
      <w:r>
        <w:rPr>
          <w:rFonts w:ascii="Calibri" w:hAnsi="Calibri" w:cstheme="minorHAnsi"/>
          <w:noProof/>
          <w:sz w:val="24"/>
          <w:szCs w:val="24"/>
        </w:rPr>
        <w:t xml:space="preserve">that </w:t>
      </w:r>
      <w:r w:rsidR="00266E69">
        <w:rPr>
          <w:rFonts w:ascii="Calibri" w:hAnsi="Calibri" w:cstheme="minorHAnsi"/>
          <w:noProof/>
          <w:sz w:val="24"/>
          <w:szCs w:val="24"/>
        </w:rPr>
        <w:t>psyllids</w:t>
      </w:r>
      <w:r w:rsidR="00FC2DCB">
        <w:rPr>
          <w:rFonts w:ascii="Calibri" w:hAnsi="Calibri" w:cstheme="minorHAnsi"/>
          <w:noProof/>
          <w:sz w:val="24"/>
          <w:szCs w:val="24"/>
        </w:rPr>
        <w:t xml:space="preserve"> and bacteria</w:t>
      </w:r>
      <w:r>
        <w:rPr>
          <w:rFonts w:ascii="Calibri" w:hAnsi="Calibri" w:cstheme="minorHAnsi"/>
          <w:noProof/>
          <w:sz w:val="24"/>
          <w:szCs w:val="24"/>
        </w:rPr>
        <w:t xml:space="preserve"> have evolved together for a long time, </w:t>
      </w:r>
      <w:r w:rsidR="00266E69">
        <w:rPr>
          <w:rFonts w:ascii="Calibri" w:hAnsi="Calibri" w:cstheme="minorHAnsi"/>
          <w:noProof/>
          <w:sz w:val="24"/>
          <w:szCs w:val="24"/>
        </w:rPr>
        <w:t>generating</w:t>
      </w:r>
      <w:r>
        <w:rPr>
          <w:rFonts w:ascii="Calibri" w:hAnsi="Calibri" w:cstheme="minorHAnsi"/>
          <w:noProof/>
          <w:sz w:val="24"/>
          <w:szCs w:val="24"/>
        </w:rPr>
        <w:t xml:space="preserve"> a strong </w:t>
      </w:r>
      <w:r w:rsidR="00FC2DCB">
        <w:rPr>
          <w:rFonts w:ascii="Calibri" w:hAnsi="Calibri" w:cstheme="minorHAnsi"/>
          <w:noProof/>
          <w:sz w:val="24"/>
          <w:szCs w:val="24"/>
        </w:rPr>
        <w:t>bond</w:t>
      </w:r>
      <w:r>
        <w:rPr>
          <w:rFonts w:ascii="Calibri" w:hAnsi="Calibri" w:cstheme="minorHAnsi"/>
          <w:noProof/>
          <w:sz w:val="24"/>
          <w:szCs w:val="24"/>
        </w:rPr>
        <w:t xml:space="preserve"> between species. This co-evolution resulted in </w:t>
      </w:r>
      <w:r w:rsidR="00FC2DCB">
        <w:rPr>
          <w:rFonts w:ascii="Calibri" w:hAnsi="Calibri" w:cstheme="minorHAnsi"/>
          <w:noProof/>
          <w:sz w:val="24"/>
          <w:szCs w:val="24"/>
        </w:rPr>
        <w:t>each</w:t>
      </w:r>
      <w:r>
        <w:rPr>
          <w:rFonts w:ascii="Calibri" w:hAnsi="Calibri" w:cstheme="minorHAnsi"/>
          <w:noProof/>
          <w:sz w:val="24"/>
          <w:szCs w:val="24"/>
        </w:rPr>
        <w:t xml:space="preserve"> insect species </w:t>
      </w:r>
      <w:r w:rsidR="00266E69">
        <w:rPr>
          <w:rFonts w:ascii="Calibri" w:hAnsi="Calibri" w:cstheme="minorHAnsi"/>
          <w:noProof/>
          <w:sz w:val="24"/>
          <w:szCs w:val="24"/>
        </w:rPr>
        <w:t>hosting</w:t>
      </w:r>
      <w:r w:rsidR="00FC2DCB">
        <w:rPr>
          <w:rFonts w:ascii="Calibri" w:hAnsi="Calibri" w:cstheme="minorHAnsi"/>
          <w:noProof/>
          <w:sz w:val="24"/>
          <w:szCs w:val="24"/>
        </w:rPr>
        <w:t xml:space="preserve"> </w:t>
      </w:r>
      <w:r w:rsidR="00266E69">
        <w:rPr>
          <w:rFonts w:ascii="Calibri" w:hAnsi="Calibri" w:cstheme="minorHAnsi"/>
          <w:noProof/>
          <w:sz w:val="24"/>
          <w:szCs w:val="24"/>
        </w:rPr>
        <w:t xml:space="preserve">a bacterial community almost as </w:t>
      </w:r>
      <w:r w:rsidR="00D01D7D">
        <w:rPr>
          <w:rFonts w:ascii="Calibri" w:hAnsi="Calibri" w:cstheme="minorHAnsi"/>
          <w:noProof/>
          <w:sz w:val="24"/>
          <w:szCs w:val="24"/>
        </w:rPr>
        <w:t>distinct</w:t>
      </w:r>
      <w:r w:rsidR="00266E69">
        <w:rPr>
          <w:rFonts w:ascii="Calibri" w:hAnsi="Calibri" w:cstheme="minorHAnsi"/>
          <w:noProof/>
          <w:sz w:val="24"/>
          <w:szCs w:val="24"/>
        </w:rPr>
        <w:t xml:space="preserve"> as a</w:t>
      </w:r>
      <w:r w:rsidR="00FC2DCB">
        <w:rPr>
          <w:rFonts w:ascii="Calibri" w:hAnsi="Calibri" w:cstheme="minorHAnsi"/>
          <w:noProof/>
          <w:sz w:val="24"/>
          <w:szCs w:val="24"/>
        </w:rPr>
        <w:t xml:space="preserve"> finger print</w:t>
      </w:r>
      <w:r w:rsidR="00266E69">
        <w:rPr>
          <w:rFonts w:ascii="Calibri" w:hAnsi="Calibri" w:cstheme="minorHAnsi"/>
          <w:noProof/>
          <w:sz w:val="24"/>
          <w:szCs w:val="24"/>
        </w:rPr>
        <w:t>. This phenomenon,</w:t>
      </w:r>
      <w:r w:rsidR="00FC2DCB">
        <w:rPr>
          <w:rFonts w:ascii="Calibri" w:hAnsi="Calibri" w:cstheme="minorHAnsi"/>
          <w:noProof/>
          <w:sz w:val="24"/>
          <w:szCs w:val="24"/>
        </w:rPr>
        <w:t xml:space="preserve"> defined as phylosymbiosis</w:t>
      </w:r>
      <w:r w:rsidR="00266E69">
        <w:rPr>
          <w:rFonts w:ascii="Calibri" w:hAnsi="Calibri" w:cstheme="minorHAnsi"/>
          <w:noProof/>
          <w:sz w:val="24"/>
          <w:szCs w:val="24"/>
        </w:rPr>
        <w:t>, means that</w:t>
      </w:r>
      <w:r w:rsidR="00FC2DCB">
        <w:rPr>
          <w:rFonts w:ascii="Calibri" w:hAnsi="Calibri" w:cstheme="minorHAnsi"/>
          <w:noProof/>
          <w:sz w:val="24"/>
          <w:szCs w:val="24"/>
        </w:rPr>
        <w:t xml:space="preserve"> </w:t>
      </w:r>
      <w:r w:rsidR="00266E69">
        <w:rPr>
          <w:rFonts w:ascii="Calibri" w:hAnsi="Calibri" w:cstheme="minorHAnsi"/>
          <w:noProof/>
          <w:sz w:val="24"/>
          <w:szCs w:val="24"/>
        </w:rPr>
        <w:t>bacterial diversity is connected to</w:t>
      </w:r>
      <w:r w:rsidR="00FC2DCB">
        <w:rPr>
          <w:rFonts w:ascii="Calibri" w:hAnsi="Calibri" w:cstheme="minorHAnsi"/>
          <w:noProof/>
          <w:sz w:val="24"/>
          <w:szCs w:val="24"/>
        </w:rPr>
        <w:t xml:space="preserve"> the</w:t>
      </w:r>
      <w:r w:rsidR="00266E69">
        <w:rPr>
          <w:rFonts w:ascii="Calibri" w:hAnsi="Calibri" w:cstheme="minorHAnsi"/>
          <w:noProof/>
          <w:sz w:val="24"/>
          <w:szCs w:val="24"/>
        </w:rPr>
        <w:t xml:space="preserve"> relationships between psyllid species</w:t>
      </w:r>
      <w:r w:rsidR="00FC2DCB">
        <w:rPr>
          <w:rFonts w:ascii="Calibri" w:hAnsi="Calibri" w:cstheme="minorHAnsi"/>
          <w:noProof/>
          <w:sz w:val="24"/>
          <w:szCs w:val="24"/>
        </w:rPr>
        <w:t xml:space="preserve">. </w:t>
      </w:r>
      <w:r w:rsidR="00D01D7D">
        <w:rPr>
          <w:rFonts w:ascii="Calibri" w:hAnsi="Calibri" w:cstheme="minorHAnsi"/>
          <w:noProof/>
          <w:sz w:val="24"/>
          <w:szCs w:val="24"/>
        </w:rPr>
        <w:t>T</w:t>
      </w:r>
      <w:r w:rsidR="00FC2DCB">
        <w:rPr>
          <w:rFonts w:ascii="Calibri" w:hAnsi="Calibri" w:cstheme="minorHAnsi"/>
          <w:noProof/>
          <w:sz w:val="24"/>
          <w:szCs w:val="24"/>
        </w:rPr>
        <w:t xml:space="preserve">his will </w:t>
      </w:r>
      <w:r w:rsidR="00266E69">
        <w:rPr>
          <w:rFonts w:ascii="Calibri" w:hAnsi="Calibri" w:cstheme="minorHAnsi"/>
          <w:noProof/>
          <w:sz w:val="24"/>
          <w:szCs w:val="24"/>
        </w:rPr>
        <w:t>improve our understanding of</w:t>
      </w:r>
      <w:r w:rsidR="00FC2DCB">
        <w:rPr>
          <w:rFonts w:ascii="Calibri" w:hAnsi="Calibri" w:cstheme="minorHAnsi"/>
          <w:noProof/>
          <w:sz w:val="24"/>
          <w:szCs w:val="24"/>
        </w:rPr>
        <w:t xml:space="preserve"> how </w:t>
      </w:r>
      <w:r w:rsidR="00266E69">
        <w:rPr>
          <w:rFonts w:ascii="Calibri" w:hAnsi="Calibri" w:cstheme="minorHAnsi"/>
          <w:noProof/>
          <w:sz w:val="24"/>
          <w:szCs w:val="24"/>
        </w:rPr>
        <w:t>bacteria and insects</w:t>
      </w:r>
      <w:r w:rsidR="00FC2DCB">
        <w:rPr>
          <w:rFonts w:ascii="Calibri" w:hAnsi="Calibri" w:cstheme="minorHAnsi"/>
          <w:noProof/>
          <w:sz w:val="24"/>
          <w:szCs w:val="24"/>
        </w:rPr>
        <w:t xml:space="preserve"> have </w:t>
      </w:r>
      <w:r w:rsidR="00D01D7D">
        <w:rPr>
          <w:rFonts w:ascii="Calibri" w:hAnsi="Calibri" w:cstheme="minorHAnsi"/>
          <w:noProof/>
          <w:sz w:val="24"/>
          <w:szCs w:val="24"/>
        </w:rPr>
        <w:t>co-</w:t>
      </w:r>
      <w:r w:rsidR="00FC2DCB">
        <w:rPr>
          <w:rFonts w:ascii="Calibri" w:hAnsi="Calibri" w:cstheme="minorHAnsi"/>
          <w:noProof/>
          <w:sz w:val="24"/>
          <w:szCs w:val="24"/>
        </w:rPr>
        <w:t xml:space="preserve">evolved through time and how they </w:t>
      </w:r>
      <w:r w:rsidR="00266E69">
        <w:rPr>
          <w:rFonts w:ascii="Calibri" w:hAnsi="Calibri" w:cstheme="minorHAnsi"/>
          <w:noProof/>
          <w:sz w:val="24"/>
          <w:szCs w:val="24"/>
        </w:rPr>
        <w:t xml:space="preserve">have </w:t>
      </w:r>
      <w:r w:rsidR="00D01D7D">
        <w:rPr>
          <w:rFonts w:ascii="Calibri" w:hAnsi="Calibri" w:cstheme="minorHAnsi"/>
          <w:noProof/>
          <w:sz w:val="24"/>
          <w:szCs w:val="24"/>
        </w:rPr>
        <w:t>influenced each other in the process</w:t>
      </w:r>
      <w:r w:rsidR="00FC2DCB">
        <w:rPr>
          <w:rFonts w:ascii="Calibri" w:hAnsi="Calibri" w:cstheme="minorHAnsi"/>
          <w:noProof/>
          <w:sz w:val="24"/>
          <w:szCs w:val="24"/>
        </w:rPr>
        <w:t xml:space="preserve">. </w:t>
      </w:r>
    </w:p>
    <w:p w14:paraId="16EF4A6C" w14:textId="3005E708" w:rsidR="00A94C72" w:rsidRPr="00B55F4F" w:rsidRDefault="00A94C72" w:rsidP="00B819D7">
      <w:pPr>
        <w:pStyle w:val="ListParagraph"/>
        <w:keepNext/>
        <w:numPr>
          <w:ilvl w:val="0"/>
          <w:numId w:val="3"/>
        </w:numPr>
        <w:tabs>
          <w:tab w:val="num" w:pos="567"/>
        </w:tabs>
        <w:spacing w:before="240" w:after="240" w:line="24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41F42DFE" w:rsidR="00BB4375" w:rsidRPr="00EA177C" w:rsidRDefault="00BB4375" w:rsidP="00BE1F02">
      <w:pPr>
        <w:spacing w:line="360" w:lineRule="auto"/>
        <w:ind w:firstLine="284"/>
      </w:pPr>
      <w:r>
        <w:t xml:space="preserve">The association between phloem feeding hemipterans insects, such as aphids and psyllids, and their host plant is </w:t>
      </w:r>
      <w:r w:rsidRPr="00EA177C">
        <w:t>partially dependant on bacterial endosymbionts, which provide nutrients to the insects (Douglas 2016</w:t>
      </w:r>
      <w:r w:rsidR="00EA177C">
        <w:t>,</w:t>
      </w:r>
      <w:r w:rsidR="00CE0BBF" w:rsidRPr="00EA177C">
        <w:t xml:space="preserve"> and reference therein</w:t>
      </w:r>
      <w:r w:rsidRPr="00EA177C">
        <w:t xml:space="preserve">). Research suggests that </w:t>
      </w:r>
      <w:r w:rsidR="00ED3F8E" w:rsidRPr="00EA177C">
        <w:t xml:space="preserve">this </w:t>
      </w:r>
      <w:r w:rsidRPr="00EA177C">
        <w:t xml:space="preserve">symbiosis is a major driver of insect diversification, which is a first step towards adaptive radiation (Vavr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xml:space="preserve">. 2013). These studies have led to the hypothesis that the switch by insects to novel host plants may be symbiont-mediated (Tsuchida </w:t>
      </w:r>
      <w:r w:rsidRPr="00EA177C">
        <w:rPr>
          <w:i/>
        </w:rPr>
        <w:t>et al.</w:t>
      </w:r>
      <w:r w:rsidRPr="00EA177C">
        <w:t xml:space="preserve"> 2011, Frago </w:t>
      </w:r>
      <w:r w:rsidRPr="00EA177C">
        <w:rPr>
          <w:i/>
        </w:rPr>
        <w:t>et al.</w:t>
      </w:r>
      <w:r w:rsidRPr="00EA177C">
        <w:t xml:space="preserve"> 2012). For example, S-symbionts in aphids were proposed to facilitate or restrict the use of certain host plants (Tsuchida </w:t>
      </w:r>
      <w:r w:rsidRPr="00EA177C">
        <w:rPr>
          <w:i/>
        </w:rPr>
        <w:t>et al.</w:t>
      </w:r>
      <w:r w:rsidRPr="00EA177C">
        <w:t xml:space="preserve"> 2011, Hansen and Moran 2014).</w:t>
      </w:r>
    </w:p>
    <w:p w14:paraId="41000BC7" w14:textId="79DD32AE" w:rsidR="006B6C8C" w:rsidRDefault="00C6500D" w:rsidP="00BE1F02">
      <w:pPr>
        <w:spacing w:line="360" w:lineRule="auto"/>
        <w:ind w:firstLine="284"/>
      </w:pPr>
      <w:r>
        <w:t>Psyllids are generally</w:t>
      </w:r>
      <w:r w:rsidR="00BB4375" w:rsidRPr="00EA177C">
        <w:t xml:space="preserve"> host plant specific</w:t>
      </w:r>
      <w:r>
        <w:t>, with each psyllid species generally associated with a single host plant</w:t>
      </w:r>
      <w:r w:rsidR="00BB4375" w:rsidRPr="00EA177C">
        <w:t xml:space="preserve"> (Brown and Hodkinson 1988</w:t>
      </w:r>
      <w:r>
        <w:t xml:space="preserve">; Burckhardt </w:t>
      </w:r>
      <w:r>
        <w:rPr>
          <w:i/>
          <w:iCs/>
        </w:rPr>
        <w:t xml:space="preserve">et al. </w:t>
      </w:r>
      <w:r>
        <w:t>2014</w:t>
      </w:r>
      <w:r w:rsidR="00BB4375" w:rsidRPr="00EA177C">
        <w:t>)</w:t>
      </w:r>
      <w:r>
        <w:t>. Such host plant specificity</w:t>
      </w:r>
      <w:r w:rsidR="00BB4375" w:rsidRPr="00EA177C">
        <w:t xml:space="preserve"> has been </w:t>
      </w:r>
      <w:r w:rsidR="00ED3F8E" w:rsidRPr="00EA177C">
        <w:t>associated with</w:t>
      </w:r>
      <w:r w:rsidR="00BB4375" w:rsidRPr="00EA177C">
        <w:t xml:space="preserve"> </w:t>
      </w:r>
      <w:r>
        <w:t xml:space="preserve">the presence of certain </w:t>
      </w:r>
      <w:r w:rsidR="00BB4375" w:rsidRPr="00EA177C">
        <w:t>bacterial symbionts</w:t>
      </w:r>
      <w:r>
        <w:t>, allowing psyllids to feed on a specific plant</w:t>
      </w:r>
      <w:r w:rsidR="00BB4375" w:rsidRPr="00EA177C">
        <w:t xml:space="preserve"> (Hansen and Moran 2014). </w:t>
      </w:r>
      <w:r>
        <w:t>However, the</w:t>
      </w:r>
      <w:r w:rsidR="00A67D78">
        <w:t xml:space="preserve"> lack </w:t>
      </w:r>
      <w:r>
        <w:t>of such specificity</w:t>
      </w:r>
      <w:r w:rsidR="006B6C8C">
        <w:t xml:space="preserve"> allows a few psyllids to </w:t>
      </w:r>
      <w:r w:rsidR="006B6C8C">
        <w:lastRenderedPageBreak/>
        <w:t xml:space="preserve">feed and live on a high number of plants, making these insects dangerous plant pests (e.g. </w:t>
      </w:r>
      <w:r w:rsidR="006B6C8C" w:rsidRPr="009E3318">
        <w:rPr>
          <w:highlight w:val="yellow"/>
        </w:rPr>
        <w:t>REF</w:t>
      </w:r>
      <w:r w:rsidR="006B6C8C">
        <w:t>). These factors</w:t>
      </w:r>
      <w:r w:rsidR="00A67D78">
        <w:t xml:space="preserve"> </w:t>
      </w:r>
      <w:r w:rsidR="006B6C8C">
        <w:t>have largely driven</w:t>
      </w:r>
      <w:r w:rsidR="002572BE">
        <w:t xml:space="preserve"> psyllids-associated</w:t>
      </w:r>
      <w:r w:rsidR="00F37DEC">
        <w:t xml:space="preserve"> </w:t>
      </w:r>
      <w:r w:rsidR="002572BE">
        <w:t>bacteria studies</w:t>
      </w:r>
      <w:r w:rsidR="006B6C8C">
        <w:t xml:space="preserve"> towards a pathogens-focused path, with the aim</w:t>
      </w:r>
      <w:r w:rsidR="002572BE">
        <w:t xml:space="preserve"> </w:t>
      </w:r>
      <w:r w:rsidR="00BB4375" w:rsidRPr="00EA177C">
        <w:t>to understand insect-pathogen pairings of economic concern (</w:t>
      </w:r>
      <w:r w:rsidR="00ED3F8E" w:rsidRPr="00EA177C">
        <w:t xml:space="preserve">e.g., </w:t>
      </w:r>
      <w:r w:rsidR="00BB4375" w:rsidRPr="00EA177C">
        <w:t xml:space="preserve">Saha </w:t>
      </w:r>
      <w:r w:rsidR="00BB4375" w:rsidRPr="00EA177C">
        <w:rPr>
          <w:i/>
        </w:rPr>
        <w:t>et al.</w:t>
      </w:r>
      <w:r w:rsidR="00BB4375" w:rsidRPr="00EA177C">
        <w:t xml:space="preserve"> 2012). However, </w:t>
      </w:r>
      <w:r w:rsidR="006B6C8C">
        <w:t xml:space="preserve">the ever-growing amount of research confirming the interactive roles of pathogenic and insect symbiotic bacteria (e.g. Fagen </w:t>
      </w:r>
      <w:r w:rsidR="006B6C8C">
        <w:rPr>
          <w:i/>
          <w:iCs/>
        </w:rPr>
        <w:t xml:space="preserve">et al. </w:t>
      </w:r>
      <w:r w:rsidR="006B6C8C">
        <w:t xml:space="preserve">2012; Nakabachi </w:t>
      </w:r>
      <w:r w:rsidR="006B6C8C">
        <w:rPr>
          <w:i/>
          <w:iCs/>
        </w:rPr>
        <w:t xml:space="preserve">et al. </w:t>
      </w:r>
      <w:r w:rsidR="006B6C8C">
        <w:t xml:space="preserve">2013; Ramsey </w:t>
      </w:r>
      <w:r w:rsidR="006B6C8C">
        <w:rPr>
          <w:i/>
          <w:iCs/>
        </w:rPr>
        <w:t xml:space="preserve">et al. </w:t>
      </w:r>
      <w:r w:rsidR="006B6C8C">
        <w:t xml:space="preserve">2015; Gonnella </w:t>
      </w:r>
      <w:r w:rsidR="006B6C8C">
        <w:rPr>
          <w:i/>
          <w:iCs/>
        </w:rPr>
        <w:t xml:space="preserve">et al. </w:t>
      </w:r>
      <w:r w:rsidR="006B6C8C">
        <w:t xml:space="preserve">2019) is now highlighting the importance of a better understanding of non-pathogenic symbiotic bacteria, especially in non-model organisms (Prosdocimi </w:t>
      </w:r>
      <w:r w:rsidR="006B6C8C">
        <w:rPr>
          <w:i/>
          <w:iCs/>
        </w:rPr>
        <w:t xml:space="preserve">et al. </w:t>
      </w:r>
      <w:r w:rsidR="006B6C8C">
        <w:t xml:space="preserve">2015). </w:t>
      </w:r>
    </w:p>
    <w:p w14:paraId="66431E80" w14:textId="02B26DF1" w:rsidR="00BB4375" w:rsidRDefault="002572BE" w:rsidP="00BE1F02">
      <w:pPr>
        <w:spacing w:line="360" w:lineRule="auto"/>
        <w:ind w:firstLine="284"/>
      </w:pPr>
      <w:r>
        <w:t>A</w:t>
      </w:r>
      <w:r w:rsidR="00BB4375" w:rsidRPr="00EA177C">
        <w:t xml:space="preserve"> better understanding of what can influence the </w:t>
      </w:r>
      <w:r>
        <w:t>“</w:t>
      </w:r>
      <w:r w:rsidR="00ED3F8E" w:rsidRPr="00EA177C">
        <w:t>pan-</w:t>
      </w:r>
      <w:r w:rsidR="00BB4375" w:rsidRPr="00EA177C">
        <w:t>microbiome</w:t>
      </w:r>
      <w:r>
        <w:t>”</w:t>
      </w:r>
      <w:r w:rsidR="00BB4375" w:rsidRPr="00EA177C">
        <w:t xml:space="preserve"> composition</w:t>
      </w:r>
      <w:r w:rsidR="00275A70">
        <w:t xml:space="preserve"> - intended here as the whole composition of the microbiome</w:t>
      </w:r>
      <w:r>
        <w:t>, as opposed to only a few bacteria</w:t>
      </w:r>
      <w:r w:rsidR="00275A70">
        <w:t xml:space="preserve"> -</w:t>
      </w:r>
      <w:r w:rsidR="00275A70" w:rsidRPr="008937C3">
        <w:t xml:space="preserve"> </w:t>
      </w:r>
      <w:r w:rsidR="00BB4375" w:rsidRPr="00EA177C">
        <w:t>c</w:t>
      </w:r>
      <w:r>
        <w:t>ould</w:t>
      </w:r>
      <w:r w:rsidR="00BB4375" w:rsidRPr="00EA177C">
        <w:t xml:space="preserve"> provide a </w:t>
      </w:r>
      <w:r>
        <w:t>better understanding</w:t>
      </w:r>
      <w:r w:rsidR="00BB4375" w:rsidRPr="00EA177C">
        <w:t xml:space="preserve"> of how insects switch host plants and potentially why some groups of psyllids are more invasive than others (Bennett 2013)</w:t>
      </w:r>
      <w:r w:rsidR="00C6500D">
        <w:t xml:space="preserve"> or more prone to pathogen transmission (REF)</w:t>
      </w:r>
      <w:r w:rsidR="00BB4375" w:rsidRPr="00EA177C">
        <w:t xml:space="preserve">. The value of this </w:t>
      </w:r>
      <w:r>
        <w:t>pan-microbiome focus</w:t>
      </w:r>
      <w:r w:rsidR="00BB4375" w:rsidRPr="00EA177C">
        <w:t xml:space="preserve"> was demonstrated by reports that the plant-microbe-insect interaction may </w:t>
      </w:r>
      <w:r w:rsidR="002F367A">
        <w:t>influence</w:t>
      </w:r>
      <w:r w:rsidR="00BB4375" w:rsidRPr="00EA177C">
        <w:t xml:space="preserve"> pathogen spread (Bennett 2013). </w:t>
      </w:r>
    </w:p>
    <w:p w14:paraId="37F5F5D5" w14:textId="5C21D8D5" w:rsidR="00BB4375" w:rsidRPr="00A73D0C" w:rsidRDefault="00EA177C" w:rsidP="00BE1F02">
      <w:pPr>
        <w:spacing w:line="360" w:lineRule="auto"/>
        <w:ind w:firstLine="284"/>
        <w:rPr>
          <w:i/>
        </w:rPr>
      </w:pPr>
      <w:r>
        <w:t>P</w:t>
      </w:r>
      <w:r w:rsidR="00BB4375">
        <w:t>hylosymbiosis</w:t>
      </w:r>
      <w:r w:rsidR="00616992">
        <w:t xml:space="preserve"> (</w:t>
      </w:r>
      <w:r w:rsidR="00616992" w:rsidRPr="00A73D0C">
        <w:t xml:space="preserve">Brucker and Bordenstein 2012, </w:t>
      </w:r>
      <w:r w:rsidR="00616992" w:rsidRPr="003227FD">
        <w:t xml:space="preserve">Brooks </w:t>
      </w:r>
      <w:r w:rsidR="00616992" w:rsidRPr="003227FD">
        <w:rPr>
          <w:i/>
        </w:rPr>
        <w:t>et al.</w:t>
      </w:r>
      <w:r w:rsidR="00616992" w:rsidRPr="003227FD">
        <w:t xml:space="preserve"> 2016)</w:t>
      </w:r>
      <w:r w:rsidR="002F367A">
        <w:t xml:space="preserve"> </w:t>
      </w:r>
      <w:r w:rsidR="00BB4375">
        <w:t xml:space="preserve">is </w:t>
      </w:r>
      <w:r w:rsidR="009F5479">
        <w:t>“a significant association between host phylogenetic relationships and host-associated microbial community relationships” (Lim and Bordenstein 2019)</w:t>
      </w:r>
      <w:r w:rsidR="00616992">
        <w:t>.</w:t>
      </w:r>
      <w:r w:rsidR="009F5479">
        <w:t xml:space="preserve"> </w:t>
      </w:r>
      <w:r w:rsidR="00616992">
        <w:t>T</w:t>
      </w:r>
      <w:r w:rsidR="009F5479">
        <w:t>his definition can be extended into “</w:t>
      </w:r>
      <w:r w:rsidR="00BB4375">
        <w:t xml:space="preserve">an eco-evolutionary pattern where evolutionary changes in the host are associated with ecological changes in </w:t>
      </w:r>
      <w:r w:rsidR="00A73D0C">
        <w:t>its</w:t>
      </w:r>
      <w:r w:rsidR="00BB4375">
        <w:t xml:space="preserve"> </w:t>
      </w:r>
      <w:r w:rsidR="00BB4375" w:rsidRPr="003227FD">
        <w:t>microbiome</w:t>
      </w:r>
      <w:r w:rsidR="009F5479">
        <w:t>”</w:t>
      </w:r>
      <w:r w:rsidR="00BB4375" w:rsidRPr="003227FD">
        <w:t xml:space="preserve"> (Sanders </w:t>
      </w:r>
      <w:r w:rsidR="00BB4375" w:rsidRPr="003227FD">
        <w:rPr>
          <w:i/>
        </w:rPr>
        <w:t xml:space="preserve">et al. </w:t>
      </w:r>
      <w:r w:rsidR="00BB4375" w:rsidRPr="003227FD">
        <w:t>2014</w:t>
      </w:r>
      <w:r w:rsidR="00ED3F8E" w:rsidRPr="003227FD">
        <w:t xml:space="preserve">; Brooks </w:t>
      </w:r>
      <w:r w:rsidR="00ED3F8E" w:rsidRPr="003227FD">
        <w:rPr>
          <w:i/>
        </w:rPr>
        <w:t>et al.</w:t>
      </w:r>
      <w:r w:rsidR="00ED3F8E" w:rsidRPr="003227FD">
        <w:t xml:space="preserve"> 2016</w:t>
      </w:r>
      <w:r w:rsidR="00BB4375" w:rsidRPr="003227FD">
        <w:t>)</w:t>
      </w:r>
      <w:r w:rsidR="009F5479">
        <w:t>.</w:t>
      </w:r>
      <w:r w:rsidR="002F367A">
        <w:t xml:space="preserve"> </w:t>
      </w:r>
      <w:commentRangeStart w:id="2"/>
      <w:r w:rsidR="002F367A">
        <w:t xml:space="preserve">Determining the presence of a phylosymbiotic patterns </w:t>
      </w:r>
      <w:r w:rsidR="00191B4D">
        <w:t>can</w:t>
      </w:r>
      <w:r w:rsidR="002F367A">
        <w:t xml:space="preserve"> enable a better understanding of the role played by the microbiome in the genetic and phenotypic variation </w:t>
      </w:r>
      <w:r w:rsidR="00191B4D">
        <w:t>of the overall insect-bacteria holobionts (Lim &amp; Bordenstein 2019) and, possibly, in the case of hemipterans, in the broader IPM network.</w:t>
      </w:r>
      <w:r w:rsidR="009F5479">
        <w:t xml:space="preserve"> </w:t>
      </w:r>
      <w:r w:rsidR="00FC4A85">
        <w:t xml:space="preserve">Furthermore, phylosymbiosis defines a quantifiable link between the host evolutionary relationships and the microbiome diversity and composition, therefore providing a testable hypothesis (Lim &amp; Bordenstein 2019). Therefore, the presence and degree of phylosymbiosis across an insect group could be implemented in ecological modelling analysis used to predict invasive species movements or likeliness of pathogens-vectoring (i.e. Syfert </w:t>
      </w:r>
      <w:r w:rsidR="00FC4A85">
        <w:rPr>
          <w:i/>
          <w:iCs/>
        </w:rPr>
        <w:t>et al.</w:t>
      </w:r>
      <w:r w:rsidR="00FC4A85" w:rsidRPr="009E3318">
        <w:t xml:space="preserve"> 2017)</w:t>
      </w:r>
      <w:r w:rsidR="00FC4A85">
        <w:t xml:space="preserve">. </w:t>
      </w:r>
      <w:r w:rsidR="00191B4D">
        <w:t>However, despite having</w:t>
      </w:r>
      <w:r w:rsidR="00A73D0C">
        <w:t xml:space="preserve"> been r</w:t>
      </w:r>
      <w:commentRangeEnd w:id="2"/>
      <w:r w:rsidR="00191B4D">
        <w:rPr>
          <w:rStyle w:val="CommentReference"/>
          <w:rFonts w:eastAsia="Times New Roman" w:cs="Times New Roman"/>
          <w:lang w:eastAsia="en-AU"/>
        </w:rPr>
        <w:commentReference w:id="2"/>
      </w:r>
      <w:r w:rsidR="00A73D0C">
        <w:t>ecorded in a number of organisms, including rodents (</w:t>
      </w:r>
      <w:r w:rsidR="00A73D0C" w:rsidRPr="00A73D0C">
        <w:t xml:space="preserve">Kohl </w:t>
      </w:r>
      <w:r w:rsidR="00A73D0C" w:rsidRPr="00A73D0C">
        <w:rPr>
          <w:i/>
        </w:rPr>
        <w:t>et al.</w:t>
      </w:r>
      <w:r w:rsidR="00A73D0C" w:rsidRPr="00A73D0C">
        <w:t xml:space="preserve"> 2017)</w:t>
      </w:r>
      <w:r w:rsidR="009F5479">
        <w:t xml:space="preserve">, corals (Pollock </w:t>
      </w:r>
      <w:r w:rsidR="009F5479">
        <w:rPr>
          <w:i/>
          <w:iCs/>
        </w:rPr>
        <w:t xml:space="preserve">et al. </w:t>
      </w:r>
      <w:r w:rsidR="009F5479">
        <w:t>2018),</w:t>
      </w:r>
      <w:r w:rsidR="00A73D0C" w:rsidRPr="00A73D0C">
        <w:t xml:space="preserve"> </w:t>
      </w:r>
      <w:r w:rsidR="00A73D0C">
        <w:t>and insects</w:t>
      </w:r>
      <w:r w:rsidR="00A73D0C" w:rsidRPr="00A73D0C">
        <w:t xml:space="preserve"> (</w:t>
      </w:r>
      <w:r w:rsidR="009F5479">
        <w:t xml:space="preserve">Colman </w:t>
      </w:r>
      <w:r w:rsidR="009F5479">
        <w:rPr>
          <w:i/>
          <w:iCs/>
        </w:rPr>
        <w:t xml:space="preserve">et al. </w:t>
      </w:r>
      <w:r w:rsidR="009F5479">
        <w:t xml:space="preserve">2012; </w:t>
      </w:r>
      <w:r w:rsidR="00A73D0C" w:rsidRPr="00A73D0C">
        <w:t xml:space="preserve">Minard </w:t>
      </w:r>
      <w:r w:rsidR="00A73D0C" w:rsidRPr="00A73D0C">
        <w:rPr>
          <w:i/>
        </w:rPr>
        <w:t>et al.</w:t>
      </w:r>
      <w:r w:rsidR="00A73D0C" w:rsidRPr="00A73D0C">
        <w:t xml:space="preserve"> 2017)</w:t>
      </w:r>
      <w:r w:rsidR="00332A17">
        <w:t xml:space="preserve">, </w:t>
      </w:r>
      <w:r w:rsidR="00191B4D">
        <w:t xml:space="preserve">phylosymbiosis has </w:t>
      </w:r>
      <w:r w:rsidR="00332A17">
        <w:t xml:space="preserve">not </w:t>
      </w:r>
      <w:r w:rsidR="00191B4D">
        <w:t xml:space="preserve">been recorded within </w:t>
      </w:r>
      <w:r w:rsidR="00332A17">
        <w:t>the superfamily Psylloidea or the order Hemiptera.</w:t>
      </w:r>
    </w:p>
    <w:p w14:paraId="71E4C458" w14:textId="7AEDA278" w:rsidR="00BB4375" w:rsidRDefault="00616992" w:rsidP="00BE1F02">
      <w:pPr>
        <w:spacing w:line="360" w:lineRule="auto"/>
        <w:ind w:firstLine="284"/>
      </w:pPr>
      <w:r>
        <w:t>Most</w:t>
      </w:r>
      <w:r w:rsidR="00BB4375">
        <w:t xml:space="preserve"> studies</w:t>
      </w:r>
      <w:r w:rsidR="00A67D78">
        <w:t xml:space="preserve"> focusing on</w:t>
      </w:r>
      <w:r w:rsidR="00FC113B">
        <w:t xml:space="preserve"> non-pathogenic bacteria from</w:t>
      </w:r>
      <w:r w:rsidR="00A67D78">
        <w:t xml:space="preserve"> this </w:t>
      </w:r>
      <w:r w:rsidR="00FC113B">
        <w:t xml:space="preserve">insect </w:t>
      </w:r>
      <w:r w:rsidR="00A67D78">
        <w:t>superfamily</w:t>
      </w:r>
      <w:r w:rsidR="00BB4375">
        <w:t xml:space="preserve"> have focused on the primary symbiont of psyllids, “</w:t>
      </w:r>
      <w:r w:rsidR="00BB4375" w:rsidRPr="002B7F6D">
        <w:rPr>
          <w:i/>
        </w:rPr>
        <w:t>Candidatus</w:t>
      </w:r>
      <w:r w:rsidR="00BB4375">
        <w:t xml:space="preserve"> Carsonella rudii”</w:t>
      </w:r>
      <w:r>
        <w:t>. A</w:t>
      </w:r>
      <w:r w:rsidR="00EA177C">
        <w:t xml:space="preserve">ll </w:t>
      </w:r>
      <w:r>
        <w:t xml:space="preserve">have </w:t>
      </w:r>
      <w:r w:rsidR="00BB4375" w:rsidRPr="003227FD">
        <w:t>report</w:t>
      </w:r>
      <w:r>
        <w:t>ed</w:t>
      </w:r>
      <w:r w:rsidR="00BB4375" w:rsidRPr="003227FD">
        <w:t xml:space="preserve"> phylogenetic congruence between </w:t>
      </w:r>
      <w:r w:rsidRPr="009E3318">
        <w:rPr>
          <w:i/>
          <w:iCs/>
        </w:rPr>
        <w:t>C</w:t>
      </w:r>
      <w:r w:rsidR="00191B4D" w:rsidRPr="009E3318">
        <w:rPr>
          <w:i/>
          <w:iCs/>
        </w:rPr>
        <w:t>a</w:t>
      </w:r>
      <w:r w:rsidR="00191B4D">
        <w:t xml:space="preserve"> C. rudii</w:t>
      </w:r>
      <w:r w:rsidRPr="003227FD">
        <w:t xml:space="preserve"> </w:t>
      </w:r>
      <w:r w:rsidR="00BB4375" w:rsidRPr="003227FD">
        <w:t>and its psyllid hosts as evidence for strict co</w:t>
      </w:r>
      <w:r w:rsidR="00332A17">
        <w:t>-</w:t>
      </w:r>
      <w:r w:rsidR="00BB4375" w:rsidRPr="003227FD">
        <w:t xml:space="preserve">speciation (Thao </w:t>
      </w:r>
      <w:r w:rsidR="00BB4375" w:rsidRPr="003227FD">
        <w:rPr>
          <w:i/>
        </w:rPr>
        <w:t>et al.</w:t>
      </w:r>
      <w:r w:rsidR="00BB4375" w:rsidRPr="003227FD">
        <w:t xml:space="preserve"> 2000a; Thao </w:t>
      </w:r>
      <w:r w:rsidR="00BB4375" w:rsidRPr="003227FD">
        <w:rPr>
          <w:i/>
        </w:rPr>
        <w:t>et al.</w:t>
      </w:r>
      <w:r w:rsidR="00BB4375" w:rsidRPr="003227FD">
        <w:t xml:space="preserve"> 2001; </w:t>
      </w:r>
      <w:r w:rsidR="00EA177C">
        <w:t xml:space="preserve">Sloan and Moran 2012; </w:t>
      </w:r>
      <w:r w:rsidR="00BB4375" w:rsidRPr="003227FD">
        <w:t xml:space="preserve">Hall </w:t>
      </w:r>
      <w:r w:rsidR="00BB4375" w:rsidRPr="003227FD">
        <w:rPr>
          <w:i/>
        </w:rPr>
        <w:t>et al.</w:t>
      </w:r>
      <w:r w:rsidR="00BB4375" w:rsidRPr="003227FD">
        <w:t xml:space="preserve"> 2016). </w:t>
      </w:r>
      <w:commentRangeStart w:id="3"/>
      <w:r w:rsidR="00EA177C">
        <w:t>On the other hand</w:t>
      </w:r>
      <w:r w:rsidR="00BB4375" w:rsidRPr="003227FD">
        <w:t xml:space="preserve">, </w:t>
      </w:r>
      <w:r w:rsidR="00BB4375">
        <w:t xml:space="preserve">lack of congruence between the </w:t>
      </w:r>
      <w:r w:rsidR="00EA177C">
        <w:t xml:space="preserve">phylogenies of </w:t>
      </w:r>
      <w:r w:rsidR="00BB4375">
        <w:t>S-endosymbiont</w:t>
      </w:r>
      <w:r w:rsidR="00EA177C">
        <w:t>s</w:t>
      </w:r>
      <w:r w:rsidR="00BB4375">
        <w:t xml:space="preserve"> and </w:t>
      </w:r>
      <w:r w:rsidR="00EA177C" w:rsidRPr="00EA177C">
        <w:t>hosts</w:t>
      </w:r>
      <w:r w:rsidR="00EA177C">
        <w:t xml:space="preserve"> </w:t>
      </w:r>
      <w:r w:rsidR="00C06B74">
        <w:t xml:space="preserve">appears to </w:t>
      </w:r>
      <w:r w:rsidR="00BB4375">
        <w:t>indicat</w:t>
      </w:r>
      <w:r w:rsidR="00EA177C">
        <w:t>e</w:t>
      </w:r>
      <w:r w:rsidR="00A67D78">
        <w:t xml:space="preserve">, for </w:t>
      </w:r>
      <w:r w:rsidR="00A67D78">
        <w:lastRenderedPageBreak/>
        <w:t>example,</w:t>
      </w:r>
      <w:r w:rsidR="00BB4375">
        <w:t xml:space="preserve"> horizontal transmission of S-symbionts </w:t>
      </w:r>
      <w:r w:rsidR="00C06B74">
        <w:t>across</w:t>
      </w:r>
      <w:r w:rsidR="00BB4375">
        <w:t xml:space="preserve"> psyllid</w:t>
      </w:r>
      <w:r w:rsidR="00EA177C">
        <w:t xml:space="preserve">s </w:t>
      </w:r>
      <w:r w:rsidR="00BB4375" w:rsidRPr="003227FD">
        <w:t xml:space="preserve">(Thao </w:t>
      </w:r>
      <w:r w:rsidR="00BB4375" w:rsidRPr="003227FD">
        <w:rPr>
          <w:i/>
        </w:rPr>
        <w:t>et al.</w:t>
      </w:r>
      <w:r w:rsidR="00BB4375" w:rsidRPr="003227FD">
        <w:t xml:space="preserve"> 2000b). </w:t>
      </w:r>
      <w:commentRangeEnd w:id="3"/>
      <w:r w:rsidR="004A5451">
        <w:rPr>
          <w:rStyle w:val="CommentReference"/>
          <w:rFonts w:eastAsia="Times New Roman" w:cs="Times New Roman"/>
          <w:lang w:eastAsia="en-AU"/>
        </w:rPr>
        <w:commentReference w:id="3"/>
      </w:r>
      <w:r w:rsidR="00BB4375" w:rsidRPr="003227FD">
        <w:t>Nonetheless</w:t>
      </w:r>
      <w:r w:rsidR="00BB4375">
        <w:t xml:space="preserve">, </w:t>
      </w:r>
      <w:r w:rsidR="00C06B74">
        <w:t xml:space="preserve">due to their role in the synthesis of amino acids, </w:t>
      </w:r>
      <w:r w:rsidR="00BB4375">
        <w:t xml:space="preserve">it has been hypothesised that psyllid S-endosymbionts have established long-term, </w:t>
      </w:r>
      <w:commentRangeStart w:id="4"/>
      <w:commentRangeStart w:id="5"/>
      <w:r w:rsidR="00BB4375">
        <w:t xml:space="preserve">stable </w:t>
      </w:r>
      <w:commentRangeEnd w:id="4"/>
      <w:r w:rsidR="004A5451">
        <w:rPr>
          <w:rStyle w:val="CommentReference"/>
          <w:rFonts w:eastAsia="Times New Roman" w:cs="Times New Roman"/>
          <w:lang w:eastAsia="en-AU"/>
        </w:rPr>
        <w:commentReference w:id="4"/>
      </w:r>
      <w:commentRangeEnd w:id="5"/>
      <w:r w:rsidR="00191B4D">
        <w:rPr>
          <w:rStyle w:val="CommentReference"/>
          <w:rFonts w:eastAsia="Times New Roman" w:cs="Times New Roman"/>
          <w:lang w:eastAsia="en-AU"/>
        </w:rPr>
        <w:commentReference w:id="5"/>
      </w:r>
      <w:r w:rsidR="00BB4375">
        <w:t xml:space="preserve">associations with their </w:t>
      </w:r>
      <w:r w:rsidR="00BB4375" w:rsidRPr="009F225A">
        <w:t xml:space="preserve">hosts (Sloan and Moran 2012) suggesting a widespread presence of these endosymbionts across </w:t>
      </w:r>
      <w:r w:rsidR="009F225A" w:rsidRPr="009F225A">
        <w:t>different psyllid</w:t>
      </w:r>
      <w:r w:rsidR="009F225A">
        <w:t xml:space="preserve"> species</w:t>
      </w:r>
      <w:r w:rsidR="00191B4D">
        <w:t xml:space="preserve"> and a partial vertical transmission, too</w:t>
      </w:r>
      <w:r w:rsidR="00BB4375">
        <w:t xml:space="preserve">. </w:t>
      </w:r>
      <w:r w:rsidR="00191B4D">
        <w:t>Indeed, a</w:t>
      </w:r>
      <w:r w:rsidR="00BB4375" w:rsidRPr="008C69E7">
        <w:t xml:space="preserve"> work focusing mostly on the </w:t>
      </w:r>
      <w:r w:rsidR="004A5451" w:rsidRPr="008C69E7">
        <w:t xml:space="preserve">Australian </w:t>
      </w:r>
      <w:r w:rsidR="00BB4375" w:rsidRPr="008C69E7">
        <w:t xml:space="preserve">genus </w:t>
      </w:r>
      <w:r w:rsidR="00BB4375" w:rsidRPr="008C69E7">
        <w:rPr>
          <w:i/>
        </w:rPr>
        <w:t xml:space="preserve">Cardiaspina </w:t>
      </w:r>
      <w:r w:rsidR="00BB4375" w:rsidRPr="008C69E7">
        <w:t>confirmed both vertical and horizontal transmission for S-symbionts</w:t>
      </w:r>
      <w:r w:rsidR="00BB4375" w:rsidRPr="003227FD">
        <w:rPr>
          <w:i/>
        </w:rPr>
        <w:t xml:space="preserve"> </w:t>
      </w:r>
      <w:r w:rsidR="00BB4375" w:rsidRPr="003227FD">
        <w:t xml:space="preserve">(Hall </w:t>
      </w:r>
      <w:r w:rsidR="00BB4375" w:rsidRPr="003227FD">
        <w:rPr>
          <w:i/>
        </w:rPr>
        <w:t xml:space="preserve">et al. </w:t>
      </w:r>
      <w:r w:rsidR="00BB4375" w:rsidRPr="003227FD">
        <w:t>2016).</w:t>
      </w:r>
    </w:p>
    <w:p w14:paraId="704D473F" w14:textId="6964646D" w:rsidR="00BB4375" w:rsidRDefault="00397EC0" w:rsidP="00BE1F02">
      <w:pPr>
        <w:spacing w:line="360" w:lineRule="auto"/>
        <w:ind w:firstLine="284"/>
      </w:pPr>
      <w:r>
        <w:t xml:space="preserve">A better understanding of the vertical and horizontal transmission of symbiotic bacteria across </w:t>
      </w:r>
      <w:r w:rsidRPr="008937C3">
        <w:t xml:space="preserve">a wider set of </w:t>
      </w:r>
      <w:r>
        <w:t xml:space="preserve">psyllid </w:t>
      </w:r>
      <w:r w:rsidRPr="008937C3">
        <w:t>taxa</w:t>
      </w:r>
      <w:r>
        <w:t xml:space="preserve">, however, has been limited by </w:t>
      </w:r>
      <w:r w:rsidR="00BB4375">
        <w:t xml:space="preserve">the lack of a robust phylogenetic framework that could be used to compare the microbial diversity with the phylogenetic relationships of the hosts.  </w:t>
      </w:r>
      <w:r w:rsidR="004A5451">
        <w:t>H</w:t>
      </w:r>
      <w:r w:rsidR="00BB4375">
        <w:t xml:space="preserve">owever, </w:t>
      </w:r>
      <w:commentRangeStart w:id="6"/>
      <w:r>
        <w:t>recent</w:t>
      </w:r>
      <w:commentRangeEnd w:id="6"/>
      <w:r>
        <w:rPr>
          <w:rStyle w:val="CommentReference"/>
          <w:rFonts w:eastAsia="Times New Roman" w:cs="Times New Roman"/>
          <w:lang w:eastAsia="en-AU"/>
        </w:rPr>
        <w:commentReference w:id="6"/>
      </w:r>
      <w:r>
        <w:t xml:space="preserve"> </w:t>
      </w:r>
      <w:r w:rsidR="00BB4375">
        <w:t>mitochondrial and nuclear genomic analys</w:t>
      </w:r>
      <w:r>
        <w:t>e</w:t>
      </w:r>
      <w:r w:rsidR="00BB4375">
        <w:t>s ha</w:t>
      </w:r>
      <w:r w:rsidR="009E3318">
        <w:t>ve</w:t>
      </w:r>
      <w:r w:rsidR="00BB4375">
        <w:t xml:space="preserve"> provided a phylogenetic backbone for the </w:t>
      </w:r>
      <w:r>
        <w:t xml:space="preserve">world </w:t>
      </w:r>
      <w:r w:rsidR="00BB4375">
        <w:t xml:space="preserve">Psylloidea </w:t>
      </w:r>
      <w:r w:rsidR="00BB4375" w:rsidRPr="003227FD">
        <w:t xml:space="preserve">(Percy </w:t>
      </w:r>
      <w:r w:rsidR="00BB4375" w:rsidRPr="003227FD">
        <w:rPr>
          <w:i/>
        </w:rPr>
        <w:t>et al.</w:t>
      </w:r>
      <w:r w:rsidR="00BB4375" w:rsidRPr="003227FD">
        <w:t xml:space="preserve"> 2018; </w:t>
      </w:r>
      <w:r w:rsidR="00BB4375" w:rsidRPr="00C0723F">
        <w:t xml:space="preserve">Cho </w:t>
      </w:r>
      <w:r w:rsidR="00BB4375" w:rsidRPr="00C0723F">
        <w:rPr>
          <w:i/>
        </w:rPr>
        <w:t>et al.</w:t>
      </w:r>
      <w:r w:rsidR="00BB4375" w:rsidRPr="00C0723F">
        <w:t xml:space="preserve"> 2019).</w:t>
      </w:r>
      <w:r w:rsidR="00BB4375">
        <w:t xml:space="preserve"> </w:t>
      </w:r>
      <w:r>
        <w:t>On the other hand, m</w:t>
      </w:r>
      <w:r w:rsidR="00BB4375">
        <w:t xml:space="preserve">olecular studies of the Asia-Pacific Psylloidea have been focussing largely on COI DNA barcoding to understand specific aspects of </w:t>
      </w:r>
      <w:r w:rsidR="00BB4375" w:rsidRPr="003227FD">
        <w:t>biodiversity</w:t>
      </w:r>
      <w:r w:rsidR="00A67D78">
        <w:t>, as opposed to large-scale phylogenetic relationships</w:t>
      </w:r>
      <w:r w:rsidR="00BB4375" w:rsidRPr="003227FD">
        <w:t xml:space="preserve"> (Taylor </w:t>
      </w:r>
      <w:r w:rsidR="00BB4375" w:rsidRPr="003227FD">
        <w:rPr>
          <w:i/>
        </w:rPr>
        <w:t>et al.</w:t>
      </w:r>
      <w:r w:rsidR="00BB4375" w:rsidRPr="003227FD">
        <w:t xml:space="preserve"> 2016; Percy 2017; Martoni </w:t>
      </w:r>
      <w:r w:rsidR="00BB4375" w:rsidRPr="003227FD">
        <w:rPr>
          <w:i/>
        </w:rPr>
        <w:t>et al.</w:t>
      </w:r>
      <w:r w:rsidR="00BB4375" w:rsidRPr="003227FD">
        <w:t xml:space="preserve"> 2018).</w:t>
      </w:r>
      <w:r w:rsidR="00BB4375">
        <w:t xml:space="preserve"> Therefore, a phylogenetic study of a group of these psyllids, paired with an analysis of their microbiome could not only answer phylogenetic questions, but assess for the first time the microbial diversity of this group on a larger scale.</w:t>
      </w:r>
    </w:p>
    <w:p w14:paraId="594CEAAC" w14:textId="77777777" w:rsidR="00D66AF6" w:rsidRDefault="00D66AF6" w:rsidP="00D66AF6">
      <w:pPr>
        <w:spacing w:line="360" w:lineRule="auto"/>
        <w:ind w:firstLine="284"/>
      </w:pPr>
      <w:commentRangeStart w:id="7"/>
      <w:commentRangeStart w:id="8"/>
      <w:r w:rsidRPr="003227FD">
        <w:t xml:space="preserve">New Zealand’s </w:t>
      </w:r>
      <w:r>
        <w:t>landmass</w:t>
      </w:r>
      <w:r w:rsidRPr="003227FD">
        <w:t xml:space="preserve"> has undergone a series of geo</w:t>
      </w:r>
      <w:r>
        <w:t>logical events –  from the separation from the Gondwanan super continent, to its partial sinking and isolation – that contributed to make its present days’ fauna unique when compared to that of other countries (</w:t>
      </w:r>
      <w:r w:rsidRPr="003227FD">
        <w:t xml:space="preserve">e.g. Goldberg </w:t>
      </w:r>
      <w:r w:rsidRPr="003227FD">
        <w:rPr>
          <w:i/>
        </w:rPr>
        <w:t>et al.</w:t>
      </w:r>
      <w:r w:rsidRPr="003227FD">
        <w:t xml:space="preserve"> 2008; Buckley </w:t>
      </w:r>
      <w:r w:rsidRPr="003227FD">
        <w:rPr>
          <w:i/>
        </w:rPr>
        <w:t>et al.</w:t>
      </w:r>
      <w:r w:rsidRPr="003227FD">
        <w:t xml:space="preserve"> 2015)</w:t>
      </w:r>
      <w:commentRangeEnd w:id="7"/>
      <w:r>
        <w:rPr>
          <w:rStyle w:val="CommentReference"/>
          <w:rFonts w:eastAsia="Times New Roman" w:cs="Times New Roman"/>
          <w:lang w:eastAsia="en-AU"/>
        </w:rPr>
        <w:commentReference w:id="7"/>
      </w:r>
      <w:commentRangeEnd w:id="8"/>
      <w:r w:rsidR="00A67D78">
        <w:rPr>
          <w:rStyle w:val="CommentReference"/>
          <w:rFonts w:eastAsia="Times New Roman" w:cs="Times New Roman"/>
          <w:lang w:eastAsia="en-AU"/>
        </w:rPr>
        <w:commentReference w:id="8"/>
      </w:r>
      <w:r w:rsidRPr="003227FD">
        <w:t xml:space="preserve">. </w:t>
      </w:r>
      <w:commentRangeStart w:id="9"/>
      <w:commentRangeStart w:id="10"/>
      <w:r w:rsidRPr="003227FD">
        <w:t xml:space="preserve">Therefore, the psyllid fauna of New Zealand, still relatively poorly studied, may be an ideal candidate to assess the presence of taxa of ancient origin (Goldberg </w:t>
      </w:r>
      <w:r w:rsidRPr="003227FD">
        <w:rPr>
          <w:i/>
        </w:rPr>
        <w:t>et al.</w:t>
      </w:r>
      <w:r w:rsidRPr="003227FD">
        <w:t xml:space="preserve"> 2008) as</w:t>
      </w:r>
      <w:r>
        <w:t xml:space="preserve"> well as to study the radiation and speciation of ancestral psyllids and their microbiome. </w:t>
      </w:r>
      <w:commentRangeEnd w:id="9"/>
      <w:r>
        <w:rPr>
          <w:rStyle w:val="CommentReference"/>
          <w:rFonts w:eastAsia="Times New Roman" w:cs="Times New Roman"/>
          <w:lang w:eastAsia="en-AU"/>
        </w:rPr>
        <w:commentReference w:id="9"/>
      </w:r>
      <w:commentRangeEnd w:id="10"/>
      <w:r w:rsidR="00A67D78">
        <w:rPr>
          <w:rStyle w:val="CommentReference"/>
          <w:rFonts w:eastAsia="Times New Roman" w:cs="Times New Roman"/>
          <w:lang w:eastAsia="en-AU"/>
        </w:rPr>
        <w:commentReference w:id="10"/>
      </w:r>
    </w:p>
    <w:p w14:paraId="0542F737" w14:textId="6D035FF0" w:rsidR="00D66AF6" w:rsidDel="00D66AF6" w:rsidRDefault="00D66AF6" w:rsidP="00BE1F02">
      <w:pPr>
        <w:spacing w:line="360" w:lineRule="auto"/>
        <w:ind w:firstLine="284"/>
        <w:rPr>
          <w:del w:id="11" w:author="Francesco Martoni (DEDJTR)" w:date="2020-02-18T11:09:00Z"/>
        </w:rPr>
      </w:pPr>
    </w:p>
    <w:p w14:paraId="5FB32FA6" w14:textId="02D32B55" w:rsidR="00BB4375" w:rsidRDefault="00BB4375" w:rsidP="00BE1F02">
      <w:pPr>
        <w:spacing w:line="360" w:lineRule="auto"/>
        <w:ind w:firstLine="284"/>
      </w:pPr>
      <w:commentRangeStart w:id="12"/>
      <w:commentRangeStart w:id="13"/>
      <w:r>
        <w:t xml:space="preserve">The psyllid fauna of New Zealand offers an example of </w:t>
      </w:r>
      <w:r w:rsidR="00397EC0">
        <w:t xml:space="preserve">today’s </w:t>
      </w:r>
      <w:r>
        <w:t>worldwide diversity within the superfamily Psylloidea</w:t>
      </w:r>
      <w:r w:rsidR="00397EC0">
        <w:t xml:space="preserve">, including ancient lineages, recent arrivals and economically </w:t>
      </w:r>
      <w:r w:rsidR="0028169A">
        <w:t>relevant</w:t>
      </w:r>
      <w:r w:rsidR="00397EC0">
        <w:t xml:space="preserve"> species</w:t>
      </w:r>
      <w:r>
        <w:t xml:space="preserve">. </w:t>
      </w:r>
      <w:r w:rsidR="0028169A">
        <w:t>Indeed, n</w:t>
      </w:r>
      <w:r>
        <w:t>ot only New Zealand is home to both native and adventive species</w:t>
      </w:r>
      <w:r w:rsidR="0028169A">
        <w:t xml:space="preserve"> (Martoni </w:t>
      </w:r>
      <w:r w:rsidR="0028169A">
        <w:rPr>
          <w:i/>
          <w:iCs/>
        </w:rPr>
        <w:t xml:space="preserve">et al. </w:t>
      </w:r>
      <w:r w:rsidR="0028169A" w:rsidRPr="009E3318">
        <w:t>(2016)</w:t>
      </w:r>
      <w:r w:rsidR="00397EC0" w:rsidRPr="0028169A">
        <w:t>,</w:t>
      </w:r>
      <w:r>
        <w:t xml:space="preserve"> but some of these are also of economic </w:t>
      </w:r>
      <w:r w:rsidR="004A5451">
        <w:t>importance</w:t>
      </w:r>
      <w:r>
        <w:t xml:space="preserve">, such as </w:t>
      </w:r>
      <w:r w:rsidRPr="002E2D18">
        <w:rPr>
          <w:i/>
        </w:rPr>
        <w:t>Arytainilla spartiophila</w:t>
      </w:r>
      <w:r>
        <w:t xml:space="preserve">, a bio-control agent of the Scotch Broom, </w:t>
      </w:r>
      <w:r w:rsidRPr="002E2D18">
        <w:rPr>
          <w:i/>
        </w:rPr>
        <w:t xml:space="preserve">Cytisus </w:t>
      </w:r>
      <w:r w:rsidRPr="003227FD">
        <w:rPr>
          <w:i/>
        </w:rPr>
        <w:t>scoparius</w:t>
      </w:r>
      <w:r w:rsidRPr="003227FD">
        <w:t xml:space="preserve"> (Syrett </w:t>
      </w:r>
      <w:r w:rsidRPr="003227FD">
        <w:rPr>
          <w:i/>
        </w:rPr>
        <w:t>et al.</w:t>
      </w:r>
      <w:r w:rsidRPr="003227FD">
        <w:t xml:space="preserve"> 2007), and</w:t>
      </w:r>
      <w:r>
        <w:t xml:space="preserve"> the tomato/potato psyllid (TPP), </w:t>
      </w:r>
      <w:r w:rsidRPr="002E2D18">
        <w:rPr>
          <w:i/>
        </w:rPr>
        <w:t>Bactericera cockerelli</w:t>
      </w:r>
      <w:r>
        <w:t xml:space="preserve"> Šulc, a significant </w:t>
      </w:r>
      <w:r w:rsidRPr="003227FD">
        <w:t xml:space="preserve">pest (Vereijssen </w:t>
      </w:r>
      <w:r w:rsidRPr="003227FD">
        <w:rPr>
          <w:i/>
        </w:rPr>
        <w:t>et al.</w:t>
      </w:r>
      <w:r w:rsidRPr="003227FD">
        <w:t xml:space="preserve"> 2018). </w:t>
      </w:r>
      <w:commentRangeEnd w:id="12"/>
      <w:r w:rsidR="00807DE4">
        <w:rPr>
          <w:rStyle w:val="CommentReference"/>
          <w:rFonts w:eastAsia="Times New Roman" w:cs="Times New Roman"/>
          <w:lang w:eastAsia="en-AU"/>
        </w:rPr>
        <w:commentReference w:id="12"/>
      </w:r>
      <w:commentRangeEnd w:id="13"/>
      <w:r w:rsidR="0028169A">
        <w:rPr>
          <w:rStyle w:val="CommentReference"/>
          <w:rFonts w:eastAsia="Times New Roman" w:cs="Times New Roman"/>
          <w:lang w:eastAsia="en-AU"/>
        </w:rPr>
        <w:commentReference w:id="13"/>
      </w:r>
      <w:r w:rsidRPr="003227FD">
        <w:t>A recent</w:t>
      </w:r>
      <w:r>
        <w:t xml:space="preserve"> molecular assessment of the New Zealand </w:t>
      </w:r>
      <w:r w:rsidRPr="003227FD">
        <w:t xml:space="preserve">Psylloidea (Martoni </w:t>
      </w:r>
      <w:r w:rsidRPr="003227FD">
        <w:rPr>
          <w:i/>
        </w:rPr>
        <w:t>et al.</w:t>
      </w:r>
      <w:r w:rsidRPr="003227FD">
        <w:t xml:space="preserve"> 2018), coupling</w:t>
      </w:r>
      <w:r>
        <w:t xml:space="preserve"> COI barcoding with morphological characters, </w:t>
      </w:r>
      <w:r w:rsidR="00807DE4">
        <w:t xml:space="preserve">identified </w:t>
      </w:r>
      <w:r>
        <w:t xml:space="preserve">more than 20 new taxa. Three </w:t>
      </w:r>
      <w:r w:rsidR="00807DE4">
        <w:t>spp</w:t>
      </w:r>
      <w:r>
        <w:t xml:space="preserve"> have since been formally described (</w:t>
      </w:r>
      <w:r w:rsidRPr="003227FD">
        <w:t xml:space="preserve">Martoni and Armstrong 2019a and b). </w:t>
      </w:r>
      <w:r w:rsidR="00807DE4">
        <w:t>T</w:t>
      </w:r>
      <w:r>
        <w:t xml:space="preserve">he New Zealand psyllid fauna </w:t>
      </w:r>
      <w:r w:rsidR="00807DE4">
        <w:t xml:space="preserve">consists of </w:t>
      </w:r>
      <w:r w:rsidR="0028169A">
        <w:t>at least 102</w:t>
      </w:r>
      <w:r>
        <w:t xml:space="preserve"> taxa, belonging to 24 genera and six families (of the eight worldwide) (</w:t>
      </w:r>
      <w:r w:rsidRPr="003227FD">
        <w:t>Dale 1985</w:t>
      </w:r>
      <w:r w:rsidR="00ED3F8E" w:rsidRPr="003227FD">
        <w:t>;</w:t>
      </w:r>
      <w:r w:rsidRPr="003227FD">
        <w:t xml:space="preserve"> Macfarlane </w:t>
      </w:r>
      <w:r w:rsidRPr="003227FD">
        <w:rPr>
          <w:i/>
        </w:rPr>
        <w:t xml:space="preserve">et </w:t>
      </w:r>
      <w:r w:rsidRPr="003227FD">
        <w:rPr>
          <w:i/>
        </w:rPr>
        <w:lastRenderedPageBreak/>
        <w:t>al.</w:t>
      </w:r>
      <w:r w:rsidRPr="003227FD">
        <w:t xml:space="preserve"> 2010</w:t>
      </w:r>
      <w:r w:rsidR="00ED3F8E" w:rsidRPr="003227FD">
        <w:t>;</w:t>
      </w:r>
      <w:r w:rsidRPr="003227FD">
        <w:t xml:space="preserve"> Martoni </w:t>
      </w:r>
      <w:r w:rsidRPr="003227FD">
        <w:rPr>
          <w:i/>
        </w:rPr>
        <w:t>et al.</w:t>
      </w:r>
      <w:r w:rsidRPr="003227FD">
        <w:t xml:space="preserve"> 2018),</w:t>
      </w:r>
      <w:r>
        <w:t xml:space="preserve"> </w:t>
      </w:r>
      <w:commentRangeStart w:id="14"/>
      <w:commentRangeStart w:id="15"/>
      <w:r>
        <w:t xml:space="preserve">making it a </w:t>
      </w:r>
      <w:r w:rsidRPr="00634954">
        <w:t xml:space="preserve">more manageable </w:t>
      </w:r>
      <w:r>
        <w:t xml:space="preserve">case study </w:t>
      </w:r>
      <w:r w:rsidRPr="00634954">
        <w:t>than the nearby psyllid biodiversity hotspot that is Australia (more than 400 species</w:t>
      </w:r>
      <w:r w:rsidRPr="003227FD">
        <w:t>; Hollis 2004, Ouvrard 2019).</w:t>
      </w:r>
      <w:commentRangeEnd w:id="14"/>
      <w:r w:rsidR="00807DE4">
        <w:rPr>
          <w:rStyle w:val="CommentReference"/>
          <w:rFonts w:eastAsia="Times New Roman" w:cs="Times New Roman"/>
          <w:lang w:eastAsia="en-AU"/>
        </w:rPr>
        <w:commentReference w:id="14"/>
      </w:r>
      <w:commentRangeEnd w:id="15"/>
      <w:r w:rsidR="0028169A">
        <w:rPr>
          <w:rStyle w:val="CommentReference"/>
          <w:rFonts w:eastAsia="Times New Roman" w:cs="Times New Roman"/>
          <w:lang w:eastAsia="en-AU"/>
        </w:rPr>
        <w:commentReference w:id="15"/>
      </w:r>
    </w:p>
    <w:p w14:paraId="7837E591" w14:textId="5D873CED" w:rsidR="00BB4375" w:rsidRPr="003227FD" w:rsidRDefault="0028169A" w:rsidP="00BE1F02">
      <w:pPr>
        <w:spacing w:line="360" w:lineRule="auto"/>
        <w:ind w:firstLine="284"/>
      </w:pPr>
      <w:r>
        <w:t>The importance of a phylogenetic analysis of the New Zealand psyllid fauna and its microbiome resides in the high</w:t>
      </w:r>
      <w:r w:rsidR="00BB4375">
        <w:t xml:space="preserve"> number of endemic psyllid taxa that could answer a number of evolutionary questions (e.g. </w:t>
      </w:r>
      <w:r w:rsidR="00BB4375" w:rsidRPr="003227FD">
        <w:t xml:space="preserve">Ferris and Klyver 1932, Tuthill 1952; Dale 1985). For example, the genus </w:t>
      </w:r>
      <w:r w:rsidR="00BB4375" w:rsidRPr="003227FD">
        <w:rPr>
          <w:i/>
        </w:rPr>
        <w:t>Trioza</w:t>
      </w:r>
      <w:r w:rsidR="00BB4375" w:rsidRPr="003227FD">
        <w:t xml:space="preserve"> has a very wide range of native host plants across many different families (Martoni </w:t>
      </w:r>
      <w:r w:rsidR="00BB4375" w:rsidRPr="003227FD">
        <w:rPr>
          <w:i/>
        </w:rPr>
        <w:t>et al.</w:t>
      </w:r>
      <w:r w:rsidR="00BB4375" w:rsidRPr="003227FD">
        <w:t xml:space="preserve"> 2016), which is considered a common trait of the</w:t>
      </w:r>
      <w:r w:rsidR="00BB4375">
        <w:t xml:space="preserve"> genus </w:t>
      </w:r>
      <w:r w:rsidR="00BB4375" w:rsidRPr="003227FD">
        <w:t xml:space="preserve">worldwide (Ouvrard </w:t>
      </w:r>
      <w:r w:rsidR="00BB4375" w:rsidRPr="003227FD">
        <w:rPr>
          <w:i/>
        </w:rPr>
        <w:t>et al.</w:t>
      </w:r>
      <w:r w:rsidR="00BB4375" w:rsidRPr="003227FD">
        <w:t xml:space="preserve"> 2015). However, the lack of a complete phylogenetic study of </w:t>
      </w:r>
      <w:r w:rsidR="00BB4375" w:rsidRPr="003227FD">
        <w:rPr>
          <w:i/>
        </w:rPr>
        <w:t>Trioza</w:t>
      </w:r>
      <w:r w:rsidR="00BB4375" w:rsidRPr="003227FD">
        <w:t xml:space="preserve"> raised concerns on its taxonomical robustness, especially considering it has been deemed a “catch-all genus” (Ouvrard </w:t>
      </w:r>
      <w:r w:rsidR="00BB4375" w:rsidRPr="003227FD">
        <w:rPr>
          <w:i/>
        </w:rPr>
        <w:t>et al.</w:t>
      </w:r>
      <w:r w:rsidR="00BB4375" w:rsidRPr="003227FD">
        <w:t xml:space="preserve"> 2015), suggesting the wide host plant association may be inflated by the presence of multiple genera. Furthermore, </w:t>
      </w:r>
      <w:r w:rsidR="00D66AF6">
        <w:t xml:space="preserve">a phylogenetic study on this group would allow to answer </w:t>
      </w:r>
      <w:r w:rsidR="00BB4375" w:rsidRPr="003227FD">
        <w:t xml:space="preserve">taxonomic doubts regarding the position of the New Zealand genera </w:t>
      </w:r>
      <w:r w:rsidR="00BB4375" w:rsidRPr="003227FD">
        <w:rPr>
          <w:i/>
        </w:rPr>
        <w:t>Atmetocranium</w:t>
      </w:r>
      <w:r w:rsidR="00BB4375" w:rsidRPr="003227FD">
        <w:t xml:space="preserve"> and </w:t>
      </w:r>
      <w:r w:rsidR="00BB4375" w:rsidRPr="003227FD">
        <w:rPr>
          <w:i/>
        </w:rPr>
        <w:t>Anomalopsylla</w:t>
      </w:r>
      <w:r w:rsidR="00D66AF6">
        <w:rPr>
          <w:i/>
        </w:rPr>
        <w:t>,</w:t>
      </w:r>
      <w:r w:rsidR="00BB4375" w:rsidRPr="003227FD">
        <w:t xml:space="preserve"> debated for more than 70 years (Ferris and Klyver 1932; Tuthill 1952; Heslop-Harrison 1960; Bekker-Migdisova 1973; Dale 1985; Burckhardt and Ouvrard 2012). At present, </w:t>
      </w:r>
      <w:r w:rsidR="00BB4375" w:rsidRPr="003227FD">
        <w:rPr>
          <w:i/>
        </w:rPr>
        <w:t>Atmetocranium</w:t>
      </w:r>
      <w:r w:rsidR="00BB4375" w:rsidRPr="003227FD">
        <w:t xml:space="preserve"> is provisionally</w:t>
      </w:r>
      <w:r w:rsidR="00BB4375">
        <w:t xml:space="preserve"> assigned to the family Calophyidae, together with South American </w:t>
      </w:r>
      <w:r w:rsidR="00BB4375" w:rsidRPr="003227FD">
        <w:t xml:space="preserve">species (Burckhardt and Ouvrard 2012), while </w:t>
      </w:r>
      <w:r w:rsidR="00BB4375" w:rsidRPr="003227FD">
        <w:rPr>
          <w:i/>
        </w:rPr>
        <w:t>Anomalopsylla</w:t>
      </w:r>
      <w:r w:rsidR="00BB4375" w:rsidRPr="003227FD">
        <w:t xml:space="preserve"> is currently assigned to the subfamily Rhinocolinae (Aphalaridae) (Burckhardt &amp; Ouvrard 2012). </w:t>
      </w:r>
    </w:p>
    <w:p w14:paraId="215EC848" w14:textId="0F1785D9" w:rsidR="00BB4375" w:rsidRDefault="00807DE4" w:rsidP="00BE1F02">
      <w:pPr>
        <w:spacing w:line="360" w:lineRule="auto"/>
        <w:ind w:firstLine="284"/>
      </w:pPr>
      <w:r>
        <w:t xml:space="preserve">To understand </w:t>
      </w:r>
      <w:r w:rsidR="00923DA9">
        <w:t xml:space="preserve">the relationships between </w:t>
      </w:r>
      <w:r>
        <w:t>N</w:t>
      </w:r>
      <w:r w:rsidR="00D66AF6">
        <w:t xml:space="preserve">ew </w:t>
      </w:r>
      <w:r>
        <w:t>Z</w:t>
      </w:r>
      <w:r w:rsidR="00D66AF6">
        <w:t>ealand</w:t>
      </w:r>
      <w:r>
        <w:t xml:space="preserve"> </w:t>
      </w:r>
      <w:r w:rsidR="00923DA9">
        <w:t xml:space="preserve">Hemipteran phloem-feeding insects and their symbionts, </w:t>
      </w:r>
      <w:r w:rsidR="00BB4375">
        <w:t xml:space="preserve">here we decided to generate a phylogenetic structure of this group </w:t>
      </w:r>
      <w:r w:rsidR="00614158">
        <w:t xml:space="preserve">that could be compared with a microbiome analysis in order to answer questions on the psyllids phylogenetics, their microbial diversity and </w:t>
      </w:r>
      <w:r w:rsidR="00BB4375">
        <w:t xml:space="preserve">psyllid-plant-bacteria interactions. The main aims of this work were to i) </w:t>
      </w:r>
      <w:r w:rsidR="009E3318">
        <w:t xml:space="preserve">investigate </w:t>
      </w:r>
      <w:r w:rsidR="00BB4375">
        <w:t xml:space="preserve">the number of ancestral arrival events that have led to the </w:t>
      </w:r>
      <w:r w:rsidR="009E3318">
        <w:t xml:space="preserve">present </w:t>
      </w:r>
      <w:r w:rsidR="00BB4375">
        <w:t>day</w:t>
      </w:r>
      <w:r w:rsidR="009E3318">
        <w:t>’s</w:t>
      </w:r>
      <w:r w:rsidR="00BB4375">
        <w:t xml:space="preserve"> native psyllid fauna</w:t>
      </w:r>
      <w:r w:rsidR="009E3318">
        <w:t xml:space="preserve"> to determine how many psyllid radiations happened</w:t>
      </w:r>
      <w:r w:rsidR="00BB4375">
        <w:t>, and i</w:t>
      </w:r>
      <w:r w:rsidR="00701B84">
        <w:t>i</w:t>
      </w:r>
      <w:r w:rsidR="00BB4375">
        <w:t>) what evolutionary processes have led to the current psyllid-plant host relationships in New Zealand.</w:t>
      </w:r>
      <w:r w:rsidR="00D66AF6">
        <w:t xml:space="preserve"> By overlaying the phylogenetic framework obtained to a microbiome metabarcoding analysis, we aimed to enable a better understanding of the insect-bacteria dynamics and the microbiome composition. Hence, an additional aim was to </w:t>
      </w:r>
      <w:r w:rsidR="00BB4375">
        <w:t xml:space="preserve">, </w:t>
      </w:r>
      <w:r w:rsidR="00701B84">
        <w:t>i</w:t>
      </w:r>
      <w:r w:rsidR="00D66AF6">
        <w:t>ii</w:t>
      </w:r>
      <w:r w:rsidR="00BB4375">
        <w:t xml:space="preserve">) </w:t>
      </w:r>
      <w:r w:rsidR="00D66AF6">
        <w:t xml:space="preserve">verify what </w:t>
      </w:r>
      <w:r w:rsidR="00BB4375">
        <w:t>was hypothesised here</w:t>
      </w:r>
      <w:r w:rsidR="00D66AF6">
        <w:t>,</w:t>
      </w:r>
      <w:r w:rsidR="00BB4375">
        <w:t xml:space="preserve"> that one of the factors influencing the microbiome composition of the New Zealand psyllids could be the host evolutionary history, as opposed to a co-evolution with the host plants of the insects. Therefore, the psyllid phylogeny was used here to test its impact on the microbial composition of psyllids</w:t>
      </w:r>
      <w:r w:rsidR="008776D5">
        <w:t xml:space="preserve"> microbiome</w:t>
      </w:r>
      <w:r w:rsidR="00BB4375">
        <w:t>.</w:t>
      </w:r>
    </w:p>
    <w:p w14:paraId="0216A2CB" w14:textId="6E5C2D0A" w:rsidR="00A94C72" w:rsidRPr="00B55F4F" w:rsidRDefault="00A94C72" w:rsidP="00B55F4F">
      <w:pPr>
        <w:pStyle w:val="ListParagraph"/>
        <w:numPr>
          <w:ilvl w:val="0"/>
          <w:numId w:val="3"/>
        </w:numPr>
        <w:spacing w:after="0" w:line="360" w:lineRule="auto"/>
        <w:rPr>
          <w:rFonts w:ascii="Calibri" w:eastAsia="Times New Roman" w:hAnsi="Calibri" w:cs="Calibri"/>
          <w:b/>
          <w:bCs/>
          <w:iCs/>
          <w:noProof/>
          <w:sz w:val="28"/>
          <w:szCs w:val="28"/>
          <w:lang w:eastAsia="en-AU"/>
        </w:rPr>
      </w:pPr>
      <w:bookmarkStart w:id="16" w:name="_Toc512863587"/>
      <w:r w:rsidRPr="00B55F4F">
        <w:rPr>
          <w:rFonts w:ascii="Calibri" w:eastAsia="Times New Roman" w:hAnsi="Calibri" w:cs="Calibri"/>
          <w:b/>
          <w:bCs/>
          <w:iCs/>
          <w:noProof/>
          <w:sz w:val="28"/>
          <w:szCs w:val="28"/>
          <w:lang w:eastAsia="en-AU"/>
        </w:rPr>
        <w:t>Materials and methods</w:t>
      </w:r>
      <w:bookmarkEnd w:id="16"/>
    </w:p>
    <w:p w14:paraId="396FE60A" w14:textId="64E10D69" w:rsidR="00A94C72" w:rsidRPr="007A5043" w:rsidRDefault="00BB4375" w:rsidP="00B819D7">
      <w:pPr>
        <w:pStyle w:val="ListParagraph"/>
        <w:keepNext/>
        <w:numPr>
          <w:ilvl w:val="1"/>
          <w:numId w:val="3"/>
        </w:numPr>
        <w:tabs>
          <w:tab w:val="num" w:pos="709"/>
        </w:tabs>
        <w:spacing w:before="240" w:after="240" w:line="240" w:lineRule="auto"/>
        <w:outlineLvl w:val="2"/>
        <w:rPr>
          <w:rFonts w:ascii="Calibri" w:eastAsia="Times New Roman" w:hAnsi="Calibri" w:cs="Calibri"/>
          <w:b/>
          <w:bCs/>
          <w:i/>
          <w:noProof/>
          <w:sz w:val="24"/>
          <w:szCs w:val="24"/>
          <w:lang w:eastAsia="en-AU"/>
        </w:rPr>
      </w:pPr>
      <w:bookmarkStart w:id="17" w:name="_Toc512863588"/>
      <w:r w:rsidRPr="007A5043">
        <w:rPr>
          <w:rFonts w:ascii="Calibri" w:eastAsia="Times New Roman" w:hAnsi="Calibri" w:cs="Calibri"/>
          <w:b/>
          <w:bCs/>
          <w:i/>
          <w:noProof/>
          <w:sz w:val="24"/>
          <w:szCs w:val="24"/>
          <w:lang w:eastAsia="en-AU"/>
        </w:rPr>
        <w:t>Psyllid DNA extraction, amplification and sequencing.</w:t>
      </w:r>
      <w:bookmarkEnd w:id="17"/>
    </w:p>
    <w:p w14:paraId="461424CF" w14:textId="3E3D9FD7" w:rsidR="00263D64" w:rsidRDefault="00A94C72" w:rsidP="00263D6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r w:rsidR="00ED3F8E">
        <w:rPr>
          <w:rFonts w:ascii="Calibri" w:hAnsi="Calibri"/>
          <w:noProof/>
        </w:rPr>
        <w:t xml:space="preserve">Martoni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r w:rsidR="00605144">
        <w:rPr>
          <w:rFonts w:ascii="Calibri" w:hAnsi="Calibri"/>
        </w:rPr>
        <w:lastRenderedPageBreak/>
        <w:t xml:space="preserve">Martoni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r w:rsidR="00ED3F8E" w:rsidRPr="00ED3F8E">
        <w:rPr>
          <w:rFonts w:eastAsia="Times New Roman" w:cs="Times New Roman"/>
          <w:szCs w:val="24"/>
          <w:lang w:eastAsia="en-AU"/>
        </w:rPr>
        <w:t xml:space="preserve">Ouvrard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r w:rsidR="00F95248" w:rsidRPr="00A94C72">
        <w:rPr>
          <w:rFonts w:eastAsia="Times New Roman" w:cs="Times New Roman"/>
          <w:szCs w:val="24"/>
          <w:lang w:eastAsia="en-AU"/>
        </w:rPr>
        <w:t>were</w:t>
      </w:r>
      <w:r w:rsidR="00F95248">
        <w:rPr>
          <w:rFonts w:eastAsia="Times New Roman" w:cs="Times New Roman"/>
          <w:szCs w:val="24"/>
          <w:lang w:eastAsia="en-AU"/>
        </w:rPr>
        <w:t>:</w:t>
      </w:r>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r w:rsidR="00DA34F7">
        <w:rPr>
          <w:rFonts w:ascii="Calibri" w:eastAsia="Times New Roman" w:hAnsi="Calibri" w:cs="Times New Roman"/>
          <w:i/>
          <w:szCs w:val="24"/>
          <w:lang w:eastAsia="en-AU"/>
        </w:rPr>
        <w:t>Blastopsylla, Cryptoneossa</w:t>
      </w:r>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r w:rsidR="00DA34F7">
        <w:rPr>
          <w:rFonts w:ascii="Calibri" w:eastAsia="Times New Roman" w:hAnsi="Calibri" w:cs="Times New Roman"/>
          <w:i/>
          <w:szCs w:val="24"/>
          <w:lang w:eastAsia="en-AU"/>
        </w:rPr>
        <w:t xml:space="preserve"> tricornuta </w:t>
      </w:r>
      <w:r w:rsidR="00DA34F7">
        <w:rPr>
          <w:rFonts w:ascii="Calibri" w:eastAsia="Times New Roman" w:hAnsi="Calibri" w:cs="Times New Roman"/>
          <w:szCs w:val="24"/>
          <w:lang w:eastAsia="en-AU"/>
        </w:rPr>
        <w:t xml:space="preserve">and </w:t>
      </w:r>
      <w:r w:rsidR="00A109C6" w:rsidRPr="00584496">
        <w:rPr>
          <w:rFonts w:ascii="Calibri" w:eastAsia="Times New Roman" w:hAnsi="Calibri" w:cs="Times New Roman"/>
          <w:i/>
          <w:szCs w:val="24"/>
          <w:lang w:eastAsia="en-AU"/>
        </w:rPr>
        <w:t>Acanthocasuarina acutivalvis</w:t>
      </w:r>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p>
    <w:p w14:paraId="5115AD8F" w14:textId="33D30BF6" w:rsidR="00020031" w:rsidRDefault="00020031" w:rsidP="00584496">
      <w:pPr>
        <w:spacing w:after="0" w:line="360" w:lineRule="auto"/>
        <w:ind w:firstLine="360"/>
        <w:rPr>
          <w:rFonts w:eastAsia="Times New Roman" w:cstheme="minorHAnsi"/>
          <w:color w:val="000000"/>
          <w:szCs w:val="24"/>
          <w:shd w:val="clear" w:color="auto" w:fill="FFFFFF"/>
          <w:lang w:eastAsia="en-AU"/>
        </w:rPr>
      </w:pPr>
      <w:r>
        <w:rPr>
          <w:rFonts w:eastAsia="Times New Roman" w:cstheme="minorHAnsi"/>
          <w:color w:val="000000"/>
          <w:szCs w:val="24"/>
          <w:shd w:val="clear" w:color="auto" w:fill="FFFFFF"/>
          <w:lang w:eastAsia="en-AU"/>
        </w:rPr>
        <w:t>Twenty</w:t>
      </w:r>
      <w:r w:rsidRPr="002F099B">
        <w:rPr>
          <w:rFonts w:eastAsia="Times New Roman" w:cstheme="minorHAnsi"/>
          <w:color w:val="000000"/>
          <w:szCs w:val="24"/>
          <w:shd w:val="clear" w:color="auto" w:fill="FFFFFF"/>
          <w:lang w:eastAsia="en-AU"/>
        </w:rPr>
        <w:t xml:space="preserve"> partial</w:t>
      </w:r>
      <w:r>
        <w:rPr>
          <w:rFonts w:eastAsia="Times New Roman" w:cstheme="minorHAnsi"/>
          <w:color w:val="000000"/>
          <w:szCs w:val="24"/>
          <w:shd w:val="clear" w:color="auto" w:fill="FFFFFF"/>
          <w:lang w:eastAsia="en-AU"/>
        </w:rPr>
        <w:t xml:space="preserve"> </w:t>
      </w:r>
      <w:r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r w:rsidR="00ED3F8E" w:rsidRPr="009D7F85">
        <w:rPr>
          <w:rFonts w:eastAsia="Times New Roman" w:cstheme="minorHAnsi"/>
          <w:noProof/>
          <w:color w:val="000000"/>
          <w:szCs w:val="24"/>
          <w:shd w:val="clear" w:color="auto" w:fill="FFFFFF"/>
          <w:lang w:eastAsia="en-AU"/>
        </w:rPr>
        <w:t xml:space="preserve">Martoni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Pr>
          <w:rFonts w:eastAsia="Times New Roman" w:cstheme="minorHAnsi"/>
          <w:color w:val="000000"/>
          <w:szCs w:val="24"/>
          <w:shd w:val="clear" w:color="auto" w:fill="FFFFFF"/>
          <w:lang w:eastAsia="en-AU"/>
        </w:rPr>
        <w:t xml:space="preserve"> sequence </w:t>
      </w:r>
      <w:r w:rsidRPr="00D131ED">
        <w:rPr>
          <w:rFonts w:eastAsia="Times New Roman" w:cstheme="minorHAnsi"/>
          <w:color w:val="000000"/>
          <w:szCs w:val="24"/>
          <w:shd w:val="clear" w:color="auto" w:fill="FFFFFF"/>
          <w:lang w:eastAsia="en-AU"/>
        </w:rPr>
        <w:t xml:space="preserve">was </w:t>
      </w:r>
      <w:r>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Pr>
          <w:rFonts w:eastAsia="Times New Roman" w:cstheme="minorHAnsi"/>
          <w:color w:val="000000"/>
          <w:szCs w:val="24"/>
          <w:shd w:val="clear" w:color="auto" w:fill="FFFFFF"/>
          <w:lang w:eastAsia="en-AU"/>
        </w:rPr>
        <w:t xml:space="preserve"> </w:t>
      </w:r>
      <w:r>
        <w:rPr>
          <w:rFonts w:eastAsia="Times New Roman" w:cstheme="minorHAnsi"/>
          <w:i/>
          <w:color w:val="000000"/>
          <w:szCs w:val="24"/>
          <w:shd w:val="clear" w:color="auto" w:fill="FFFFFF"/>
          <w:lang w:eastAsia="en-AU"/>
        </w:rPr>
        <w:t>Atmetocranium myersi</w:t>
      </w:r>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B819D7">
      <w:pPr>
        <w:pStyle w:val="ListParagraph"/>
        <w:keepNext/>
        <w:numPr>
          <w:ilvl w:val="1"/>
          <w:numId w:val="3"/>
        </w:numPr>
        <w:tabs>
          <w:tab w:val="num" w:pos="709"/>
        </w:tabs>
        <w:spacing w:before="240" w:after="240" w:line="240" w:lineRule="auto"/>
        <w:outlineLvl w:val="2"/>
        <w:rPr>
          <w:rFonts w:ascii="Calibri" w:eastAsia="Times New Roman" w:hAnsi="Calibri" w:cstheme="minorHAnsi"/>
          <w:b/>
          <w:bCs/>
          <w:i/>
          <w:noProof/>
          <w:color w:val="000000"/>
          <w:sz w:val="24"/>
          <w:szCs w:val="24"/>
          <w:shd w:val="clear" w:color="auto" w:fill="FFFFFF"/>
          <w:lang w:eastAsia="en-AU"/>
        </w:rPr>
      </w:pPr>
      <w:bookmarkStart w:id="18"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18"/>
    </w:p>
    <w:p w14:paraId="174B43A5" w14:textId="426E6589" w:rsidR="00557529" w:rsidRDefault="00B757A0" w:rsidP="00F65DBB">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 xml:space="preserve">sequences from all 90 psyllid taxa identified as present in New Zealand (Martoni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r w:rsidRPr="002A0045">
        <w:rPr>
          <w:rFonts w:eastAsia="Times New Roman" w:cstheme="minorHAnsi"/>
          <w:i/>
          <w:szCs w:val="24"/>
          <w:lang w:eastAsia="en-AU"/>
        </w:rPr>
        <w:t>Trioza</w:t>
      </w:r>
      <w:r w:rsidRPr="00B757A0">
        <w:rPr>
          <w:rFonts w:eastAsia="Times New Roman" w:cstheme="minorHAnsi"/>
          <w:szCs w:val="24"/>
          <w:lang w:eastAsia="en-AU"/>
        </w:rPr>
        <w:t xml:space="preserve"> (</w:t>
      </w:r>
      <w:r w:rsidRPr="002A0045">
        <w:rPr>
          <w:rFonts w:eastAsia="Times New Roman" w:cstheme="minorHAnsi"/>
          <w:i/>
          <w:szCs w:val="24"/>
          <w:lang w:eastAsia="en-AU"/>
        </w:rPr>
        <w:t>T. remora and T. urticae</w:t>
      </w:r>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P. alni and P. buxi</w:t>
      </w:r>
      <w:r w:rsidRPr="00B757A0">
        <w:rPr>
          <w:rFonts w:eastAsia="Times New Roman" w:cstheme="minorHAnsi"/>
          <w:szCs w:val="24"/>
          <w:lang w:eastAsia="en-AU"/>
        </w:rPr>
        <w:t xml:space="preserve">), and the species </w:t>
      </w:r>
      <w:r w:rsidRPr="002A0045">
        <w:rPr>
          <w:rFonts w:eastAsia="Times New Roman" w:cstheme="minorHAnsi"/>
          <w:i/>
          <w:szCs w:val="24"/>
          <w:lang w:eastAsia="en-AU"/>
        </w:rPr>
        <w:t>Rhinocola aceris</w:t>
      </w:r>
      <w:r w:rsidRPr="00B757A0">
        <w:rPr>
          <w:rFonts w:eastAsia="Times New Roman" w:cstheme="minorHAnsi"/>
          <w:szCs w:val="24"/>
          <w:lang w:eastAsia="en-AU"/>
        </w:rPr>
        <w:t xml:space="preserve"> and </w:t>
      </w:r>
      <w:r w:rsidRPr="002A0045">
        <w:rPr>
          <w:rFonts w:eastAsia="Times New Roman" w:cstheme="minorHAnsi"/>
          <w:i/>
          <w:szCs w:val="24"/>
          <w:lang w:eastAsia="en-AU"/>
        </w:rPr>
        <w:t>Heterospylla texana</w:t>
      </w:r>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r w:rsidRPr="002A0045">
        <w:rPr>
          <w:rFonts w:eastAsia="Times New Roman" w:cstheme="minorHAnsi"/>
          <w:i/>
          <w:szCs w:val="24"/>
          <w:lang w:eastAsia="en-AU"/>
        </w:rPr>
        <w:t>Acyrthosiphon pisum</w:t>
      </w:r>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p>
    <w:p w14:paraId="4E08F46D" w14:textId="320F76EF" w:rsidR="00F26350" w:rsidRPr="002A0045" w:rsidRDefault="00377A65">
      <w:pPr>
        <w:autoSpaceDE w:val="0"/>
        <w:autoSpaceDN w:val="0"/>
        <w:adjustRightInd w:val="0"/>
        <w:spacing w:after="0" w:line="360" w:lineRule="auto"/>
        <w:ind w:firstLine="720"/>
        <w:rPr>
          <w:rFonts w:cstheme="minorHAnsi"/>
        </w:rPr>
      </w:pPr>
      <w:r>
        <w:rPr>
          <w:rFonts w:eastAsia="Times New Roman" w:cstheme="minorHAnsi"/>
          <w:szCs w:val="24"/>
          <w:lang w:eastAsia="en-AU"/>
        </w:rPr>
        <w:t>F</w:t>
      </w:r>
      <w:r w:rsidRPr="00377A65">
        <w:rPr>
          <w:rFonts w:eastAsia="Times New Roman" w:cstheme="minorHAnsi"/>
          <w:szCs w:val="24"/>
          <w:lang w:eastAsia="en-AU"/>
        </w:rPr>
        <w:t>or each gene</w:t>
      </w:r>
      <w:r w:rsidR="00F26350">
        <w:rPr>
          <w:rFonts w:eastAsia="Times New Roman" w:cstheme="minorHAnsi"/>
          <w:szCs w:val="24"/>
          <w:lang w:eastAsia="en-AU"/>
        </w:rPr>
        <w:t>,</w:t>
      </w:r>
      <w:r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28DB9B2C" w14:textId="6D65F032" w:rsidR="005432A4" w:rsidRDefault="00383DA8" w:rsidP="005432A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N</w:t>
      </w:r>
      <w:r w:rsidR="005432A4">
        <w:rPr>
          <w:rFonts w:eastAsia="Times New Roman" w:cstheme="minorHAnsi"/>
          <w:szCs w:val="24"/>
          <w:lang w:eastAsia="en-AU"/>
        </w:rPr>
        <w:t xml:space="preserve">ei (TN93, </w:t>
      </w:r>
      <w:r w:rsidR="005432A4" w:rsidRPr="004C4C18">
        <w:rPr>
          <w:rFonts w:eastAsia="Times New Roman" w:cstheme="minorHAnsi"/>
          <w:szCs w:val="24"/>
          <w:lang w:eastAsia="en-AU"/>
        </w:rPr>
        <w:t>Tamura and Nei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for 18S and the Hasegawa, Kishino,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Starbeast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p>
    <w:p w14:paraId="0B7AE171" w14:textId="257C9CF1" w:rsidR="00A94C72" w:rsidRDefault="005432A4" w:rsidP="002A0045">
      <w:pPr>
        <w:spacing w:after="240" w:line="360" w:lineRule="auto"/>
        <w:ind w:firstLine="360"/>
        <w:rPr>
          <w:rFonts w:cstheme="minorHAnsi"/>
          <w:color w:val="000000"/>
          <w:shd w:val="clear" w:color="auto" w:fill="FFFFFF"/>
        </w:rPr>
      </w:pPr>
      <w:r>
        <w:rPr>
          <w:rFonts w:eastAsia="Times New Roman" w:cstheme="minorHAnsi"/>
          <w:szCs w:val="24"/>
          <w:lang w:eastAsia="en-AU"/>
        </w:rPr>
        <w:lastRenderedPageBreak/>
        <w:t xml:space="preserve">Each model was selected </w:t>
      </w:r>
      <w:r w:rsidR="00E70AF8" w:rsidRPr="002A0045">
        <w:rPr>
          <w:rFonts w:eastAsia="Times New Roman" w:cstheme="minorHAnsi"/>
          <w:szCs w:val="24"/>
          <w:lang w:eastAsia="en-AU"/>
        </w:rPr>
        <w:t xml:space="preserve">together with a gamma distribution </w:t>
      </w:r>
      <w:r>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Pr>
          <w:rFonts w:eastAsia="Times New Roman" w:cstheme="minorHAnsi"/>
          <w:szCs w:val="24"/>
          <w:lang w:eastAsia="en-AU"/>
        </w:rPr>
        <w:t xml:space="preserve">he mitochondrial gene COI was set to a 0.5 ploidy compared to the 2.0 </w:t>
      </w:r>
      <w:r w:rsidR="00383DA8">
        <w:rPr>
          <w:rFonts w:eastAsia="Times New Roman" w:cstheme="minorHAnsi"/>
          <w:szCs w:val="24"/>
          <w:lang w:eastAsia="en-AU"/>
        </w:rPr>
        <w:t xml:space="preserve">for </w:t>
      </w:r>
      <w:r>
        <w:rPr>
          <w:rFonts w:eastAsia="Times New Roman" w:cstheme="minorHAnsi"/>
          <w:szCs w:val="24"/>
          <w:lang w:eastAsia="en-AU"/>
        </w:rPr>
        <w:t>both 18S and EF-1α</w:t>
      </w:r>
      <w:r w:rsidR="00383DA8">
        <w:rPr>
          <w:rFonts w:eastAsia="Times New Roman" w:cstheme="minorHAnsi"/>
          <w:szCs w:val="24"/>
          <w:lang w:eastAsia="en-AU"/>
        </w:rPr>
        <w:t>,</w:t>
      </w:r>
      <w:r>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DF2E9F">
        <w:rPr>
          <w:rFonts w:eastAsia="Times New Roman" w:cstheme="minorHAnsi"/>
          <w:szCs w:val="24"/>
          <w:lang w:eastAsia="en-AU"/>
        </w:rPr>
        <w:t>and</w:t>
      </w:r>
      <w:r w:rsidR="003965FC">
        <w:rPr>
          <w:rFonts w:eastAsia="Times New Roman" w:cstheme="minorHAnsi"/>
          <w:szCs w:val="24"/>
          <w:lang w:eastAsia="en-AU"/>
        </w:rPr>
        <w:t xml:space="preserve"> Bouckaert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r w:rsidR="00DF2E9F" w:rsidRPr="00EB0775">
        <w:rPr>
          <w:rFonts w:eastAsia="Times New Roman" w:cstheme="minorHAnsi"/>
          <w:noProof/>
          <w:szCs w:val="24"/>
          <w:lang w:eastAsia="en-AU"/>
        </w:rPr>
        <w:t xml:space="preserve">Rambaut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r w:rsidR="001E1A39" w:rsidRPr="00EB0775">
        <w:rPr>
          <w:rFonts w:cstheme="minorHAnsi"/>
          <w:color w:val="000000"/>
          <w:shd w:val="clear" w:color="auto" w:fill="FFFFFF"/>
        </w:rPr>
        <w:t xml:space="preserve">LogCombiner was used to subsample the number of trees from 500000 to 100000. </w:t>
      </w:r>
      <w:r w:rsidR="002474C3">
        <w:rPr>
          <w:rFonts w:cstheme="minorHAnsi"/>
          <w:color w:val="000000"/>
          <w:shd w:val="clear" w:color="auto" w:fill="FFFFFF"/>
        </w:rPr>
        <w:t>Tree</w:t>
      </w:r>
      <w:r w:rsidR="00A94C72" w:rsidRPr="00EB0775">
        <w:rPr>
          <w:rFonts w:cstheme="minorHAnsi"/>
          <w:color w:val="000000"/>
          <w:shd w:val="clear" w:color="auto" w:fill="FFFFFF"/>
        </w:rPr>
        <w:t xml:space="preserve">Annotator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sidR="00383DA8">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FigTree v1.4.3</w:t>
      </w:r>
      <w:r w:rsidR="00DF2E9F">
        <w:rPr>
          <w:rFonts w:cstheme="minorHAnsi"/>
          <w:color w:val="000000"/>
          <w:shd w:val="clear" w:color="auto" w:fill="FFFFFF"/>
        </w:rPr>
        <w:t xml:space="preserve"> (</w:t>
      </w:r>
      <w:r w:rsidR="00DF2E9F" w:rsidRPr="00EB0775">
        <w:rPr>
          <w:rFonts w:cstheme="minorHAnsi"/>
          <w:noProof/>
          <w:color w:val="000000"/>
          <w:shd w:val="clear" w:color="auto" w:fill="FFFFFF"/>
        </w:rPr>
        <w:t>Rambaut 2016)</w:t>
      </w:r>
      <w:r w:rsidR="00A94C72" w:rsidRPr="00EB0775">
        <w:rPr>
          <w:rFonts w:cstheme="minorHAnsi"/>
          <w:color w:val="000000"/>
          <w:shd w:val="clear" w:color="auto" w:fill="FFFFFF"/>
        </w:rPr>
        <w:t>.</w:t>
      </w:r>
    </w:p>
    <w:p w14:paraId="0AD74761" w14:textId="542E3842" w:rsidR="00777274" w:rsidRPr="007A5043" w:rsidRDefault="00F51BAF" w:rsidP="00777274">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Klindworth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Agencourt® AMPure® XP kit (Beckman Coulter, Brea, California, United States). The concentrations of PCR products were measured using a NanoDrop 1000 (Thermo Fisher Scientific, Waltham, Massachusetts, United States) and samples at concentrations between 10 ng/μL and 50 ng/μL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llumina MiSeq</w:t>
      </w:r>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779F668F" w:rsidR="00777274" w:rsidRPr="007A5043" w:rsidRDefault="00583067" w:rsidP="00777274">
      <w:pPr>
        <w:pStyle w:val="ListParagraph"/>
        <w:numPr>
          <w:ilvl w:val="1"/>
          <w:numId w:val="3"/>
        </w:numPr>
        <w:spacing w:after="240" w:line="360" w:lineRule="auto"/>
        <w:rPr>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16F249CD" w14:textId="63C11EF3" w:rsidR="00C46C42" w:rsidRPr="00C46C42" w:rsidRDefault="00C46C42" w:rsidP="00ED081B">
      <w:pPr>
        <w:spacing w:after="240" w:line="360" w:lineRule="auto"/>
        <w:rPr>
          <w:rFonts w:cstheme="minorHAnsi"/>
          <w:color w:val="000000"/>
          <w:shd w:val="clear" w:color="auto" w:fill="FFFFFF"/>
        </w:rPr>
      </w:pPr>
      <w:r w:rsidRPr="00C46C42">
        <w:rPr>
          <w:rFonts w:cstheme="minorHAnsi"/>
        </w:rPr>
        <w:t xml:space="preserve">Demultiplexed MiSeq reads (NCBI SRA acc no: </w:t>
      </w:r>
      <w:r w:rsidRPr="00C46C42">
        <w:rPr>
          <w:rFonts w:cstheme="minorHAnsi"/>
          <w:highlight w:val="yellow"/>
        </w:rPr>
        <w:t>xxxxxxx</w:t>
      </w:r>
      <w:r w:rsidRPr="00C46C42">
        <w:rPr>
          <w:rFonts w:cstheme="minorHAnsi"/>
        </w:rPr>
        <w:t xml:space="preserve">) were trimmed of </w:t>
      </w:r>
      <w:r>
        <w:t>PCR primers and sequencing adapters using BBDuK in BBTools v38.</w:t>
      </w:r>
      <w:r w:rsidRPr="00B70451">
        <w:t>01 (</w:t>
      </w:r>
      <w:r w:rsidRPr="00C46C42">
        <w:rPr>
          <w:rFonts w:ascii="Calibri" w:hAnsi="Calibri" w:cs="Calibri"/>
        </w:rPr>
        <w:t>Bushnell 2017)</w:t>
      </w:r>
      <w:r w:rsidRPr="00B70451">
        <w:t xml:space="preserve">. All reads containing ambiguous ‘N’ bases were removed, and sequence quality profiles were used to filter reads with more than two expected errors in the forward read, or 3 in the reverse read. Due to the quality crash at the end of </w:t>
      </w:r>
      <w:r w:rsidRPr="00B70451">
        <w:lastRenderedPageBreak/>
        <w:t>reverse reads typical of 2x300bp Illumina sequencing, all reverse reads further truncated to 200bp to minimize the number of reads violating the error filter. Quality trimmed sequences were then analysed using DADA2 v1.9.3 (</w:t>
      </w:r>
      <w:r w:rsidRPr="00C46C42">
        <w:rPr>
          <w:rFonts w:ascii="Calibri" w:hAnsi="Calibri" w:cs="Calibri"/>
        </w:rPr>
        <w:t xml:space="preserve">Callahan </w:t>
      </w:r>
      <w:r w:rsidRPr="00C46C42">
        <w:rPr>
          <w:rFonts w:ascii="Calibri" w:hAnsi="Calibri" w:cs="Calibri"/>
          <w:i/>
        </w:rPr>
        <w:t>et al.</w:t>
      </w:r>
      <w:r w:rsidRPr="00C46C42">
        <w:rPr>
          <w:rFonts w:ascii="Calibri" w:hAnsi="Calibri" w:cs="Calibri"/>
        </w:rPr>
        <w:t xml:space="preserve"> 2018)</w:t>
      </w:r>
      <w:r w:rsidRPr="00B70451">
        <w:t>. As error rates can vary between flow cells and libraries, the DADA2 error model was determined separately</w:t>
      </w:r>
      <w:r>
        <w:t xml:space="preserve"> for each MiSeq lane using the “pseudo-pooling” mode for increased sensitivity to rare variants. Following denoising, the inferred amplicon sequence variants (ASVs) from each MiSeq lane were merged into a single table, which was further filtered to remove chimeras</w:t>
      </w:r>
      <w:r w:rsidR="00ED081B">
        <w:t xml:space="preserve"> and </w:t>
      </w:r>
      <w:r w:rsidR="00F41D1A">
        <w:t xml:space="preserve">ASVs outside the expected amplification length of </w:t>
      </w:r>
      <w:r w:rsidR="00F41D1A" w:rsidRPr="00F41D1A">
        <w:t>400:435</w:t>
      </w:r>
      <w:r w:rsidR="00F41D1A">
        <w:t>bp</w:t>
      </w:r>
      <w:r>
        <w:t xml:space="preserve">. </w:t>
      </w:r>
      <w:r w:rsidR="00DD39C2">
        <w:t xml:space="preserve">Heirarchial </w:t>
      </w:r>
      <w:r>
        <w:t xml:space="preserve"> taxonomy was assigned to the </w:t>
      </w:r>
      <w:r w:rsidR="00F41D1A">
        <w:t xml:space="preserve">3171 </w:t>
      </w:r>
      <w:r>
        <w:t xml:space="preserve">ASVs to the lowest rank possible with a minimum bootstrap support of 60% using the </w:t>
      </w:r>
      <w:r w:rsidR="00DD39C2">
        <w:t>IDTAXA algorithm (</w:t>
      </w:r>
      <w:commentRangeStart w:id="19"/>
      <w:r w:rsidR="00DD39C2">
        <w:t>ref</w:t>
      </w:r>
      <w:commentRangeEnd w:id="19"/>
      <w:r w:rsidR="00F41D1A">
        <w:rPr>
          <w:rStyle w:val="CommentReference"/>
          <w:rFonts w:eastAsia="Times New Roman" w:cs="Times New Roman"/>
          <w:lang w:eastAsia="en-AU"/>
        </w:rPr>
        <w:commentReference w:id="19"/>
      </w:r>
      <w:r w:rsidR="00DD39C2">
        <w:t>)</w:t>
      </w:r>
      <w:r>
        <w:t xml:space="preserve"> and </w:t>
      </w:r>
      <w:r w:rsidR="00DD39C2">
        <w:t xml:space="preserve">the </w:t>
      </w:r>
      <w:r>
        <w:t>Silva v13</w:t>
      </w:r>
      <w:r w:rsidR="00DD39C2">
        <w:t>8</w:t>
      </w:r>
      <w:r>
        <w:t xml:space="preserve"> database (</w:t>
      </w:r>
      <w:r w:rsidRPr="005218B8">
        <w:t xml:space="preserve">Quast </w:t>
      </w:r>
      <w:r w:rsidRPr="00C46C42">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Edgar 2018).</w:t>
      </w:r>
      <w:r w:rsidR="00F41D1A">
        <w:t xml:space="preserve"> Following taxonomic assignment, ASV’s were further curated using co-occurance patterns with LULU (</w:t>
      </w:r>
      <w:commentRangeStart w:id="20"/>
      <w:r w:rsidR="00F41D1A">
        <w:t>ref</w:t>
      </w:r>
      <w:commentRangeEnd w:id="20"/>
      <w:r w:rsidR="00F41D1A">
        <w:rPr>
          <w:rStyle w:val="CommentReference"/>
          <w:rFonts w:eastAsia="Times New Roman" w:cs="Times New Roman"/>
          <w:lang w:eastAsia="en-AU"/>
        </w:rPr>
        <w:commentReference w:id="20"/>
      </w:r>
      <w:r w:rsidR="00F41D1A">
        <w:t>), a</w:t>
      </w:r>
      <w:r w:rsidR="00ED081B" w:rsidRPr="005218B8">
        <w:t>ll s</w:t>
      </w:r>
      <w:r w:rsidR="00ED081B">
        <w:t xml:space="preserve">amples with below 1000 total reads remaining, and all taxa that were classified as Chrolorplast, Mitochondrial, or non-bacterial were removed, and technical replicates were merged. </w:t>
      </w:r>
      <w:r w:rsidR="00F41D1A">
        <w:t>The remaining</w:t>
      </w:r>
      <w:r w:rsidR="00ED081B">
        <w:t xml:space="preserve"> </w:t>
      </w:r>
      <w:r w:rsidR="00F41D1A" w:rsidRPr="00F41D1A">
        <w:t xml:space="preserve">726 </w:t>
      </w:r>
      <w:r w:rsidR="00F41D1A">
        <w:t xml:space="preserve">curated </w:t>
      </w:r>
      <w:r w:rsidR="00CB349B">
        <w:t xml:space="preserve">ASVs were then aligned </w:t>
      </w:r>
      <w:r w:rsidR="00ED081B">
        <w:t xml:space="preserve">alongside </w:t>
      </w:r>
      <w:r w:rsidR="00F41D1A" w:rsidRPr="00F41D1A">
        <w:t>3413</w:t>
      </w:r>
      <w:r w:rsidR="00F41D1A" w:rsidRPr="00F41D1A" w:rsidDel="00F41D1A">
        <w:t xml:space="preserve"> </w:t>
      </w:r>
      <w:r w:rsidR="00ED081B">
        <w:t>nearest neighbour</w:t>
      </w:r>
      <w:r w:rsidR="00F41D1A">
        <w:t xml:space="preserve"> sequences obtained</w:t>
      </w:r>
      <w:r w:rsidR="00ED081B">
        <w:t xml:space="preserve"> from</w:t>
      </w:r>
      <w:r w:rsidR="00CB349B">
        <w:t xml:space="preserve"> the SILVA 138 database</w:t>
      </w:r>
      <w:r w:rsidR="00ED081B">
        <w:t xml:space="preserve"> using the SINA algorithm</w:t>
      </w:r>
      <w:r w:rsidR="00F41D1A">
        <w:t xml:space="preserve"> </w:t>
      </w:r>
      <w:r w:rsidR="00ED081B">
        <w:t>(</w:t>
      </w:r>
      <w:commentRangeStart w:id="21"/>
      <w:r w:rsidR="00ED081B">
        <w:t>ref</w:t>
      </w:r>
      <w:commentRangeEnd w:id="21"/>
      <w:r w:rsidR="00F41D1A">
        <w:rPr>
          <w:rStyle w:val="CommentReference"/>
          <w:rFonts w:eastAsia="Times New Roman" w:cs="Times New Roman"/>
          <w:lang w:eastAsia="en-AU"/>
        </w:rPr>
        <w:commentReference w:id="21"/>
      </w:r>
      <w:r w:rsidR="00ED081B">
        <w:t>)</w:t>
      </w:r>
      <w:r w:rsidR="00CB349B">
        <w:t xml:space="preserve">. </w:t>
      </w:r>
      <w:r>
        <w:t>A ML bacterial phylogenetic tree was</w:t>
      </w:r>
      <w:r w:rsidR="00CB349B">
        <w:t xml:space="preserve"> generated from the </w:t>
      </w:r>
      <w:r w:rsidR="00F41D1A">
        <w:t>entire alignment</w:t>
      </w:r>
      <w:r w:rsidR="00CB349B">
        <w:t xml:space="preserve"> using FastTree (</w:t>
      </w:r>
      <w:commentRangeStart w:id="22"/>
      <w:r w:rsidR="00CB349B">
        <w:t>ref</w:t>
      </w:r>
      <w:commentRangeEnd w:id="22"/>
      <w:r w:rsidR="00F41D1A">
        <w:rPr>
          <w:rStyle w:val="CommentReference"/>
          <w:rFonts w:eastAsia="Times New Roman" w:cs="Times New Roman"/>
          <w:lang w:eastAsia="en-AU"/>
        </w:rPr>
        <w:commentReference w:id="22"/>
      </w:r>
      <w:r w:rsidR="00CB349B">
        <w:t>) with t</w:t>
      </w:r>
      <w:r>
        <w:t xml:space="preserve">he </w:t>
      </w:r>
      <w:r w:rsidRPr="00C46C42">
        <w:rPr>
          <w:rFonts w:eastAsia="Times New Roman" w:cstheme="minorHAnsi"/>
          <w:szCs w:val="24"/>
          <w:lang w:eastAsia="en-AU"/>
        </w:rPr>
        <w:t xml:space="preserve">General Time-Reversible (GTR) model (Tavaré 1986) and </w:t>
      </w:r>
      <w:r w:rsidR="00CB349B">
        <w:rPr>
          <w:rFonts w:eastAsia="Times New Roman" w:cstheme="minorHAnsi"/>
          <w:szCs w:val="24"/>
          <w:lang w:eastAsia="en-AU"/>
        </w:rPr>
        <w:t>gamma model of rate heterogeneity across sites</w:t>
      </w:r>
      <w:r w:rsidRPr="00C46C42">
        <w:rPr>
          <w:rFonts w:eastAsia="Times New Roman" w:cstheme="minorHAnsi"/>
          <w:szCs w:val="24"/>
          <w:lang w:eastAsia="en-AU"/>
        </w:rPr>
        <w:t xml:space="preserve">. </w:t>
      </w:r>
      <w:r w:rsidR="00ED081B">
        <w:rPr>
          <w:rFonts w:eastAsia="Times New Roman" w:cstheme="minorHAnsi"/>
          <w:szCs w:val="24"/>
          <w:lang w:eastAsia="en-AU"/>
        </w:rPr>
        <w:t xml:space="preserve">This tree was then </w:t>
      </w:r>
      <w:r w:rsidR="00F41D1A">
        <w:rPr>
          <w:rFonts w:eastAsia="Times New Roman" w:cstheme="minorHAnsi"/>
          <w:szCs w:val="24"/>
          <w:lang w:eastAsia="en-AU"/>
        </w:rPr>
        <w:t>time scaled</w:t>
      </w:r>
      <w:r w:rsidR="00ED081B">
        <w:rPr>
          <w:rFonts w:eastAsia="Times New Roman" w:cstheme="minorHAnsi"/>
          <w:szCs w:val="24"/>
          <w:lang w:eastAsia="en-AU"/>
        </w:rPr>
        <w:t xml:space="preserve"> and made ultrametric via congruification (</w:t>
      </w:r>
      <w:commentRangeStart w:id="23"/>
      <w:r w:rsidR="00ED081B">
        <w:rPr>
          <w:rFonts w:eastAsia="Times New Roman" w:cstheme="minorHAnsi"/>
          <w:szCs w:val="24"/>
          <w:lang w:eastAsia="en-AU"/>
        </w:rPr>
        <w:t>ref</w:t>
      </w:r>
      <w:commentRangeEnd w:id="23"/>
      <w:r w:rsidR="00F41D1A">
        <w:rPr>
          <w:rStyle w:val="CommentReference"/>
          <w:rFonts w:eastAsia="Times New Roman" w:cs="Times New Roman"/>
          <w:lang w:eastAsia="en-AU"/>
        </w:rPr>
        <w:commentReference w:id="23"/>
      </w:r>
      <w:r w:rsidR="00ED081B">
        <w:rPr>
          <w:rFonts w:eastAsia="Times New Roman" w:cstheme="minorHAnsi"/>
          <w:szCs w:val="24"/>
          <w:lang w:eastAsia="en-AU"/>
        </w:rPr>
        <w:t>) with the</w:t>
      </w:r>
      <w:r w:rsidR="00F41D1A">
        <w:rPr>
          <w:rFonts w:eastAsia="Times New Roman" w:cstheme="minorHAnsi"/>
          <w:szCs w:val="24"/>
          <w:lang w:eastAsia="en-AU"/>
        </w:rPr>
        <w:t xml:space="preserve"> time dated SILVA 16s 97% similarity</w:t>
      </w:r>
      <w:r w:rsidR="00ED081B">
        <w:rPr>
          <w:rFonts w:eastAsia="Times New Roman" w:cstheme="minorHAnsi"/>
          <w:szCs w:val="24"/>
          <w:lang w:eastAsia="en-AU"/>
        </w:rPr>
        <w:t xml:space="preserve"> reference tree of </w:t>
      </w:r>
      <w:r w:rsidR="00F41D1A">
        <w:rPr>
          <w:rFonts w:eastAsia="Times New Roman" w:cstheme="minorHAnsi"/>
          <w:szCs w:val="24"/>
          <w:lang w:eastAsia="en-AU"/>
        </w:rPr>
        <w:t xml:space="preserve">Louca et al </w:t>
      </w:r>
      <w:r w:rsidR="00ED081B">
        <w:rPr>
          <w:rFonts w:eastAsia="Times New Roman" w:cstheme="minorHAnsi"/>
          <w:szCs w:val="24"/>
          <w:lang w:eastAsia="en-AU"/>
        </w:rPr>
        <w:t>(</w:t>
      </w:r>
      <w:commentRangeStart w:id="24"/>
      <w:r w:rsidR="00ED081B">
        <w:rPr>
          <w:rFonts w:eastAsia="Times New Roman" w:cstheme="minorHAnsi"/>
          <w:szCs w:val="24"/>
          <w:lang w:eastAsia="en-AU"/>
        </w:rPr>
        <w:t>ref</w:t>
      </w:r>
      <w:commentRangeEnd w:id="24"/>
      <w:r w:rsidR="00ED081B">
        <w:rPr>
          <w:rStyle w:val="CommentReference"/>
          <w:rFonts w:eastAsia="Times New Roman" w:cs="Times New Roman"/>
          <w:lang w:eastAsia="en-AU"/>
        </w:rPr>
        <w:commentReference w:id="24"/>
      </w:r>
      <w:r w:rsidR="00ED081B">
        <w:rPr>
          <w:rFonts w:eastAsia="Times New Roman" w:cstheme="minorHAnsi"/>
          <w:szCs w:val="24"/>
          <w:lang w:eastAsia="en-AU"/>
        </w:rPr>
        <w:t xml:space="preserve">) using </w:t>
      </w:r>
      <w:r w:rsidR="00ED081B" w:rsidRPr="00ED081B">
        <w:rPr>
          <w:rFonts w:eastAsia="Times New Roman" w:cstheme="minorHAnsi"/>
          <w:szCs w:val="24"/>
          <w:lang w:eastAsia="en-AU"/>
        </w:rPr>
        <w:t>839</w:t>
      </w:r>
      <w:r w:rsidR="00ED081B" w:rsidRPr="00ED081B" w:rsidDel="00ED081B">
        <w:rPr>
          <w:rFonts w:eastAsia="Times New Roman" w:cstheme="minorHAnsi"/>
          <w:szCs w:val="24"/>
          <w:lang w:eastAsia="en-AU"/>
        </w:rPr>
        <w:t xml:space="preserve"> </w:t>
      </w:r>
      <w:r w:rsidR="00ED081B">
        <w:rPr>
          <w:rFonts w:eastAsia="Times New Roman" w:cstheme="minorHAnsi"/>
          <w:szCs w:val="24"/>
          <w:lang w:eastAsia="en-AU"/>
        </w:rPr>
        <w:t xml:space="preserve">shared tips </w:t>
      </w:r>
      <w:r w:rsidR="00F41D1A">
        <w:rPr>
          <w:rFonts w:eastAsia="Times New Roman" w:cstheme="minorHAnsi"/>
          <w:szCs w:val="24"/>
          <w:lang w:eastAsia="en-AU"/>
        </w:rPr>
        <w:t>(</w:t>
      </w:r>
      <w:r w:rsidR="00ED081B">
        <w:rPr>
          <w:rFonts w:eastAsia="Times New Roman" w:cstheme="minorHAnsi"/>
          <w:szCs w:val="24"/>
          <w:lang w:eastAsia="en-AU"/>
        </w:rPr>
        <w:t>nearest neighbour sequences obtained from the SILVA database</w:t>
      </w:r>
      <w:r w:rsidR="00F41D1A">
        <w:rPr>
          <w:rFonts w:eastAsia="Times New Roman" w:cstheme="minorHAnsi"/>
          <w:szCs w:val="24"/>
          <w:lang w:eastAsia="en-AU"/>
        </w:rPr>
        <w:t>)</w:t>
      </w:r>
      <w:r w:rsidR="00ED081B">
        <w:rPr>
          <w:rFonts w:eastAsia="Times New Roman" w:cstheme="minorHAnsi"/>
          <w:szCs w:val="24"/>
          <w:lang w:eastAsia="en-AU"/>
        </w:rPr>
        <w:t xml:space="preserve"> and the</w:t>
      </w:r>
      <w:r w:rsidR="00F41D1A">
        <w:rPr>
          <w:rFonts w:eastAsia="Times New Roman" w:cstheme="minorHAnsi"/>
          <w:szCs w:val="24"/>
          <w:lang w:eastAsia="en-AU"/>
        </w:rPr>
        <w:t xml:space="preserve"> g</w:t>
      </w:r>
      <w:r w:rsidR="00ED081B">
        <w:rPr>
          <w:rFonts w:eastAsia="Times New Roman" w:cstheme="minorHAnsi"/>
          <w:szCs w:val="24"/>
          <w:lang w:eastAsia="en-AU"/>
        </w:rPr>
        <w:t>eiger R package</w:t>
      </w:r>
      <w:r w:rsidR="00630F1D">
        <w:rPr>
          <w:rFonts w:eastAsia="Times New Roman" w:cstheme="minorHAnsi"/>
          <w:szCs w:val="24"/>
          <w:lang w:eastAsia="en-AU"/>
        </w:rPr>
        <w:t xml:space="preserve"> (</w:t>
      </w:r>
      <w:commentRangeStart w:id="25"/>
      <w:r w:rsidR="00630F1D">
        <w:rPr>
          <w:rFonts w:eastAsia="Times New Roman" w:cstheme="minorHAnsi"/>
          <w:szCs w:val="24"/>
          <w:lang w:eastAsia="en-AU"/>
        </w:rPr>
        <w:t>ref</w:t>
      </w:r>
      <w:commentRangeEnd w:id="25"/>
      <w:r w:rsidR="00630F1D">
        <w:rPr>
          <w:rStyle w:val="CommentReference"/>
          <w:rFonts w:eastAsia="Times New Roman" w:cs="Times New Roman"/>
          <w:lang w:eastAsia="en-AU"/>
        </w:rPr>
        <w:commentReference w:id="25"/>
      </w:r>
      <w:r w:rsidR="00630F1D">
        <w:rPr>
          <w:rFonts w:eastAsia="Times New Roman" w:cstheme="minorHAnsi"/>
          <w:szCs w:val="24"/>
          <w:lang w:eastAsia="en-AU"/>
        </w:rPr>
        <w:t>)</w:t>
      </w:r>
      <w:r w:rsidR="00ED081B">
        <w:rPr>
          <w:rFonts w:eastAsia="Times New Roman" w:cstheme="minorHAnsi"/>
          <w:szCs w:val="24"/>
          <w:lang w:eastAsia="en-AU"/>
        </w:rPr>
        <w:t>.</w:t>
      </w:r>
    </w:p>
    <w:p w14:paraId="3A712849" w14:textId="77777777" w:rsidR="00C46C42" w:rsidRPr="007A5043" w:rsidRDefault="00C46C42" w:rsidP="00C46C42">
      <w:pPr>
        <w:pStyle w:val="ListParagraph"/>
        <w:numPr>
          <w:ilvl w:val="1"/>
          <w:numId w:val="3"/>
        </w:numPr>
        <w:spacing w:after="240" w:line="360" w:lineRule="auto"/>
        <w:rPr>
          <w:rFonts w:cstheme="minorHAnsi"/>
          <w:b/>
          <w:i/>
          <w:color w:val="000000"/>
          <w:sz w:val="24"/>
          <w:shd w:val="clear" w:color="auto" w:fill="FFFFFF"/>
        </w:rPr>
      </w:pPr>
      <w:r w:rsidRPr="007A5043">
        <w:rPr>
          <w:rFonts w:cstheme="minorHAnsi"/>
          <w:b/>
          <w:i/>
          <w:color w:val="000000"/>
          <w:sz w:val="24"/>
          <w:shd w:val="clear" w:color="auto" w:fill="FFFFFF"/>
        </w:rPr>
        <w:t>S</w:t>
      </w:r>
      <w:commentRangeStart w:id="26"/>
      <w:r w:rsidRPr="007A5043">
        <w:rPr>
          <w:rFonts w:cstheme="minorHAnsi"/>
          <w:b/>
          <w:i/>
          <w:color w:val="000000"/>
          <w:sz w:val="24"/>
          <w:shd w:val="clear" w:color="auto" w:fill="FFFFFF"/>
        </w:rPr>
        <w:t>tatistical Analysis</w:t>
      </w:r>
      <w:commentRangeEnd w:id="26"/>
      <w:r>
        <w:rPr>
          <w:rStyle w:val="CommentReference"/>
          <w:rFonts w:eastAsia="Times New Roman" w:cs="Times New Roman"/>
          <w:lang w:eastAsia="en-AU"/>
        </w:rPr>
        <w:commentReference w:id="26"/>
      </w:r>
    </w:p>
    <w:p w14:paraId="2223398F" w14:textId="1A1585D3" w:rsidR="00C46C42" w:rsidRDefault="00C46C42" w:rsidP="00C46C42">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Alpha diversity</w:t>
      </w:r>
    </w:p>
    <w:p w14:paraId="3C63EFE7" w14:textId="59F04097" w:rsidR="00C46C42" w:rsidRDefault="00630F1D" w:rsidP="00C46C42">
      <w:pPr>
        <w:spacing w:after="240" w:line="360" w:lineRule="auto"/>
        <w:rPr>
          <w:rFonts w:cstheme="minorHAnsi"/>
          <w:color w:val="000000"/>
          <w:shd w:val="clear" w:color="auto" w:fill="FFFFFF"/>
        </w:rPr>
      </w:pPr>
      <w:r w:rsidRPr="00365956">
        <w:rPr>
          <w:rFonts w:cstheme="minorHAnsi"/>
          <w:iCs/>
          <w:color w:val="000000"/>
          <w:shd w:val="clear" w:color="auto" w:fill="FFFFFF"/>
        </w:rPr>
        <w:t xml:space="preserve">The observed richness </w:t>
      </w:r>
      <w:r w:rsidR="004A1821">
        <w:rPr>
          <w:rFonts w:cstheme="minorHAnsi"/>
          <w:iCs/>
          <w:color w:val="000000"/>
          <w:shd w:val="clear" w:color="auto" w:fill="FFFFFF"/>
        </w:rPr>
        <w:t xml:space="preserve">of ASV’s </w:t>
      </w:r>
      <w:r w:rsidR="002052CF" w:rsidRPr="00365956">
        <w:rPr>
          <w:rFonts w:cstheme="minorHAnsi"/>
          <w:iCs/>
          <w:color w:val="000000"/>
          <w:shd w:val="clear" w:color="auto" w:fill="FFFFFF"/>
        </w:rPr>
        <w:t>and Shannon</w:t>
      </w:r>
      <w:r w:rsidR="004A1821">
        <w:rPr>
          <w:rFonts w:cstheme="minorHAnsi"/>
          <w:iCs/>
          <w:color w:val="000000"/>
          <w:shd w:val="clear" w:color="auto" w:fill="FFFFFF"/>
        </w:rPr>
        <w:t xml:space="preserve"> index</w:t>
      </w:r>
      <w:r w:rsidR="002052CF" w:rsidRPr="00365956">
        <w:rPr>
          <w:rFonts w:cstheme="minorHAnsi"/>
          <w:iCs/>
          <w:color w:val="000000"/>
          <w:shd w:val="clear" w:color="auto" w:fill="FFFFFF"/>
        </w:rPr>
        <w:t xml:space="preserve"> </w:t>
      </w:r>
      <w:r w:rsidR="004A1821">
        <w:rPr>
          <w:rFonts w:cstheme="minorHAnsi"/>
          <w:iCs/>
          <w:color w:val="000000"/>
          <w:shd w:val="clear" w:color="auto" w:fill="FFFFFF"/>
        </w:rPr>
        <w:t xml:space="preserve"> (ref)</w:t>
      </w:r>
      <w:r w:rsidR="002052CF" w:rsidRPr="00365956">
        <w:rPr>
          <w:rFonts w:cstheme="minorHAnsi"/>
          <w:iCs/>
          <w:color w:val="000000"/>
          <w:shd w:val="clear" w:color="auto" w:fill="FFFFFF"/>
        </w:rPr>
        <w:t xml:space="preserve"> were calculated </w:t>
      </w:r>
      <w:r w:rsidR="004A1821">
        <w:rPr>
          <w:rFonts w:cstheme="minorHAnsi"/>
          <w:iCs/>
          <w:color w:val="000000"/>
          <w:shd w:val="clear" w:color="auto" w:fill="FFFFFF"/>
        </w:rPr>
        <w:t>using</w:t>
      </w:r>
      <w:r w:rsidR="002052CF" w:rsidRPr="00365956">
        <w:rPr>
          <w:rFonts w:cstheme="minorHAnsi"/>
          <w:iCs/>
          <w:color w:val="000000"/>
          <w:shd w:val="clear" w:color="auto" w:fill="FFFFFF"/>
        </w:rPr>
        <w:t xml:space="preserve"> the R package phyloseq</w:t>
      </w:r>
      <w:r>
        <w:rPr>
          <w:rFonts w:cstheme="minorHAnsi"/>
          <w:iCs/>
          <w:color w:val="000000"/>
          <w:shd w:val="clear" w:color="auto" w:fill="FFFFFF"/>
        </w:rPr>
        <w:t xml:space="preserve"> (ref</w:t>
      </w:r>
      <w:r>
        <w:rPr>
          <w:rStyle w:val="CommentReference"/>
          <w:rFonts w:eastAsia="Times New Roman" w:cs="Times New Roman"/>
          <w:lang w:eastAsia="en-AU"/>
        </w:rPr>
        <w:commentReference w:id="27"/>
      </w:r>
      <w:r>
        <w:rPr>
          <w:rFonts w:cstheme="minorHAnsi"/>
          <w:iCs/>
          <w:color w:val="000000"/>
          <w:shd w:val="clear" w:color="auto" w:fill="FFFFFF"/>
        </w:rPr>
        <w:t>)</w:t>
      </w:r>
      <w:commentRangeStart w:id="27"/>
      <w:commentRangeEnd w:id="27"/>
      <w:r w:rsidR="002052CF" w:rsidRPr="00365956">
        <w:rPr>
          <w:rFonts w:cstheme="minorHAnsi"/>
          <w:iCs/>
          <w:color w:val="000000"/>
          <w:shd w:val="clear" w:color="auto" w:fill="FFFFFF"/>
        </w:rPr>
        <w:t>, and phylogenetic diversity (sums the total branch length of the resulting bacterial phylogeny) (</w:t>
      </w:r>
      <w:commentRangeStart w:id="28"/>
      <w:r w:rsidR="002052CF" w:rsidRPr="00365956">
        <w:rPr>
          <w:rFonts w:cstheme="minorHAnsi"/>
          <w:iCs/>
          <w:color w:val="000000"/>
          <w:shd w:val="clear" w:color="auto" w:fill="FFFFFF"/>
        </w:rPr>
        <w:t>ref</w:t>
      </w:r>
      <w:commentRangeEnd w:id="28"/>
      <w:r>
        <w:rPr>
          <w:rStyle w:val="CommentReference"/>
          <w:rFonts w:eastAsia="Times New Roman" w:cs="Times New Roman"/>
          <w:lang w:eastAsia="en-AU"/>
        </w:rPr>
        <w:commentReference w:id="28"/>
      </w:r>
      <w:r w:rsidR="002052CF" w:rsidRPr="00365956">
        <w:rPr>
          <w:rFonts w:cstheme="minorHAnsi"/>
          <w:iCs/>
          <w:color w:val="000000"/>
          <w:shd w:val="clear" w:color="auto" w:fill="FFFFFF"/>
        </w:rPr>
        <w:t xml:space="preserve">) was calculated with the picante </w:t>
      </w:r>
      <w:r w:rsidRPr="00BA67C4">
        <w:rPr>
          <w:rFonts w:cstheme="minorHAnsi"/>
          <w:iCs/>
          <w:color w:val="000000"/>
          <w:shd w:val="clear" w:color="auto" w:fill="FFFFFF"/>
        </w:rPr>
        <w:t xml:space="preserve">R package </w:t>
      </w:r>
      <w:r w:rsidR="002052CF" w:rsidRPr="00365956">
        <w:rPr>
          <w:rFonts w:cstheme="minorHAnsi"/>
          <w:iCs/>
          <w:color w:val="000000"/>
          <w:shd w:val="clear" w:color="auto" w:fill="FFFFFF"/>
        </w:rPr>
        <w:t>(</w:t>
      </w:r>
      <w:commentRangeStart w:id="29"/>
      <w:r w:rsidR="002052CF" w:rsidRPr="00365956">
        <w:rPr>
          <w:rFonts w:cstheme="minorHAnsi"/>
          <w:iCs/>
          <w:color w:val="000000"/>
          <w:shd w:val="clear" w:color="auto" w:fill="FFFFFF"/>
        </w:rPr>
        <w:t>ref</w:t>
      </w:r>
      <w:commentRangeEnd w:id="29"/>
      <w:r>
        <w:rPr>
          <w:rStyle w:val="CommentReference"/>
          <w:rFonts w:eastAsia="Times New Roman" w:cs="Times New Roman"/>
          <w:lang w:eastAsia="en-AU"/>
        </w:rPr>
        <w:commentReference w:id="29"/>
      </w:r>
      <w:r w:rsidR="002052CF" w:rsidRPr="00365956">
        <w:rPr>
          <w:rFonts w:cstheme="minorHAnsi"/>
          <w:iCs/>
          <w:color w:val="000000"/>
          <w:shd w:val="clear" w:color="auto" w:fill="FFFFFF"/>
        </w:rPr>
        <w:t>).</w:t>
      </w:r>
      <w:r w:rsidR="002052CF" w:rsidRPr="00630F1D">
        <w:rPr>
          <w:rFonts w:cstheme="minorHAnsi"/>
          <w:color w:val="000000"/>
          <w:shd w:val="clear" w:color="auto" w:fill="FFFFFF"/>
        </w:rPr>
        <w:t xml:space="preserve"> </w:t>
      </w:r>
      <w:r w:rsidR="00C46C42" w:rsidRPr="00630F1D">
        <w:rPr>
          <w:rFonts w:cstheme="minorHAnsi"/>
          <w:color w:val="000000"/>
          <w:shd w:val="clear" w:color="auto" w:fill="FFFFFF"/>
        </w:rPr>
        <w:t>To assess</w:t>
      </w:r>
      <w:r w:rsidR="00C46C42">
        <w:rPr>
          <w:rFonts w:cstheme="minorHAnsi"/>
          <w:color w:val="000000"/>
          <w:shd w:val="clear" w:color="auto" w:fill="FFFFFF"/>
        </w:rPr>
        <w:t xml:space="preserve"> if bacterial species richness was associated with psyllid phylogeny, </w:t>
      </w:r>
      <w:r w:rsidR="003703A7">
        <w:rPr>
          <w:rFonts w:cstheme="minorHAnsi"/>
          <w:color w:val="000000"/>
          <w:shd w:val="clear" w:color="auto" w:fill="FFFFFF"/>
        </w:rPr>
        <w:t xml:space="preserve">Morans </w:t>
      </w:r>
      <w:r w:rsidR="003703A7" w:rsidRPr="005218B8">
        <w:rPr>
          <w:rFonts w:cstheme="minorHAnsi"/>
          <w:color w:val="000000"/>
          <w:shd w:val="clear" w:color="auto" w:fill="FFFFFF"/>
        </w:rPr>
        <w:t>I</w:t>
      </w:r>
      <w:r w:rsidR="004A1821">
        <w:rPr>
          <w:rFonts w:cstheme="minorHAnsi"/>
          <w:color w:val="000000"/>
          <w:shd w:val="clear" w:color="auto" w:fill="FFFFFF"/>
        </w:rPr>
        <w:t xml:space="preserve"> statistic of autocorrelation</w:t>
      </w:r>
      <w:r w:rsidR="003703A7" w:rsidRPr="005218B8">
        <w:rPr>
          <w:rFonts w:cstheme="minorHAnsi"/>
          <w:color w:val="000000"/>
          <w:shd w:val="clear" w:color="auto" w:fill="FFFFFF"/>
        </w:rPr>
        <w:t>(Moran 1950)</w:t>
      </w:r>
      <w:r w:rsidR="004A1821">
        <w:rPr>
          <w:rFonts w:cstheme="minorHAnsi"/>
          <w:color w:val="000000"/>
          <w:shd w:val="clear" w:color="auto" w:fill="FFFFFF"/>
        </w:rPr>
        <w:t>,</w:t>
      </w:r>
      <w:r w:rsidR="003703A7">
        <w:rPr>
          <w:rFonts w:cstheme="minorHAnsi"/>
          <w:color w:val="000000"/>
          <w:shd w:val="clear" w:color="auto" w:fill="FFFFFF"/>
        </w:rPr>
        <w:t xml:space="preserve"> </w:t>
      </w:r>
      <w:r w:rsidR="003703A7">
        <w:rPr>
          <w:color w:val="000000"/>
          <w:shd w:val="clear" w:color="auto" w:fill="FFFFFF"/>
        </w:rPr>
        <w:t>P</w:t>
      </w:r>
      <w:r w:rsidR="00C46C42" w:rsidRPr="005218B8">
        <w:rPr>
          <w:color w:val="000000"/>
          <w:shd w:val="clear" w:color="auto" w:fill="FFFFFF"/>
        </w:rPr>
        <w:t>agel's λ</w:t>
      </w:r>
      <w:r w:rsidR="00C46C42" w:rsidRPr="005218B8">
        <w:rPr>
          <w:rFonts w:cstheme="minorHAnsi"/>
          <w:color w:val="000000"/>
          <w:shd w:val="clear" w:color="auto" w:fill="FFFFFF"/>
        </w:rPr>
        <w:t xml:space="preserve"> (Pagel 1999)</w:t>
      </w:r>
      <w:r w:rsidR="003703A7">
        <w:rPr>
          <w:rFonts w:cstheme="minorHAnsi"/>
          <w:color w:val="000000"/>
          <w:shd w:val="clear" w:color="auto" w:fill="FFFFFF"/>
        </w:rPr>
        <w:t xml:space="preserve"> and</w:t>
      </w:r>
      <w:r w:rsidR="00C46C42" w:rsidRPr="005218B8">
        <w:rPr>
          <w:rFonts w:cstheme="minorHAnsi"/>
          <w:color w:val="000000"/>
          <w:shd w:val="clear" w:color="auto" w:fill="FFFFFF"/>
        </w:rPr>
        <w:t xml:space="preserve"> </w:t>
      </w:r>
      <w:r w:rsidR="005F5307" w:rsidRPr="005218B8">
        <w:rPr>
          <w:rFonts w:cstheme="minorHAnsi"/>
          <w:color w:val="000000"/>
          <w:shd w:val="clear" w:color="auto" w:fill="FFFFFF"/>
        </w:rPr>
        <w:t xml:space="preserve">Bloombergs K (Blomberg </w:t>
      </w:r>
      <w:r w:rsidR="005F5307" w:rsidRPr="005218B8">
        <w:rPr>
          <w:rFonts w:cstheme="minorHAnsi"/>
          <w:i/>
          <w:color w:val="000000"/>
          <w:shd w:val="clear" w:color="auto" w:fill="FFFFFF"/>
        </w:rPr>
        <w:t xml:space="preserve">et al. </w:t>
      </w:r>
      <w:r w:rsidR="005F5307" w:rsidRPr="005218B8">
        <w:rPr>
          <w:rFonts w:cstheme="minorHAnsi"/>
          <w:color w:val="000000"/>
          <w:shd w:val="clear" w:color="auto" w:fill="FFFFFF"/>
        </w:rPr>
        <w:t xml:space="preserve">2003) </w:t>
      </w:r>
      <w:r w:rsidR="005F5307">
        <w:rPr>
          <w:rFonts w:cstheme="minorHAnsi"/>
          <w:color w:val="000000"/>
          <w:shd w:val="clear" w:color="auto" w:fill="FFFFFF"/>
        </w:rPr>
        <w:t>which use a Brownian motion model of evolution</w:t>
      </w:r>
      <w:r w:rsidR="003703A7">
        <w:rPr>
          <w:rFonts w:cstheme="minorHAnsi"/>
          <w:color w:val="000000"/>
          <w:shd w:val="clear" w:color="auto" w:fill="FFFFFF"/>
        </w:rPr>
        <w:t xml:space="preserve"> </w:t>
      </w:r>
      <w:r w:rsidR="004A1821">
        <w:rPr>
          <w:rFonts w:cstheme="minorHAnsi"/>
          <w:color w:val="000000"/>
          <w:shd w:val="clear" w:color="auto" w:fill="FFFFFF"/>
        </w:rPr>
        <w:t xml:space="preserve">were calculated </w:t>
      </w:r>
      <w:r w:rsidR="003703A7">
        <w:rPr>
          <w:rFonts w:cstheme="minorHAnsi"/>
          <w:color w:val="000000"/>
          <w:shd w:val="clear" w:color="auto" w:fill="FFFFFF"/>
        </w:rPr>
        <w:t>using</w:t>
      </w:r>
      <w:r w:rsidR="00C46C42" w:rsidRPr="005218B8">
        <w:rPr>
          <w:rFonts w:cstheme="minorHAnsi"/>
          <w:color w:val="000000"/>
          <w:shd w:val="clear" w:color="auto" w:fill="FFFFFF"/>
        </w:rPr>
        <w:t xml:space="preserve"> the phylosignal R package (Keck </w:t>
      </w:r>
      <w:r w:rsidR="00C46C42" w:rsidRPr="005218B8">
        <w:rPr>
          <w:rFonts w:cstheme="minorHAnsi"/>
          <w:i/>
          <w:color w:val="000000"/>
          <w:shd w:val="clear" w:color="auto" w:fill="FFFFFF"/>
        </w:rPr>
        <w:t xml:space="preserve">et al. </w:t>
      </w:r>
      <w:r w:rsidR="00C46C42" w:rsidRPr="005218B8">
        <w:rPr>
          <w:rFonts w:cstheme="minorHAnsi"/>
          <w:color w:val="000000"/>
          <w:shd w:val="clear" w:color="auto" w:fill="FFFFFF"/>
        </w:rPr>
        <w:t>2016).</w:t>
      </w:r>
      <w:r w:rsidR="00C46C42">
        <w:rPr>
          <w:rFonts w:cstheme="minorHAnsi"/>
          <w:color w:val="000000"/>
          <w:shd w:val="clear" w:color="auto" w:fill="FFFFFF"/>
        </w:rPr>
        <w:t xml:space="preserve">  </w:t>
      </w:r>
      <w:r w:rsidR="003703A7">
        <w:rPr>
          <w:rFonts w:cstheme="minorHAnsi"/>
          <w:color w:val="000000"/>
          <w:shd w:val="clear" w:color="auto" w:fill="FFFFFF"/>
        </w:rPr>
        <w:t xml:space="preserve">As </w:t>
      </w:r>
      <w:r w:rsidR="005F5307" w:rsidRPr="005F5307">
        <w:rPr>
          <w:rFonts w:cstheme="minorHAnsi"/>
          <w:color w:val="000000"/>
          <w:shd w:val="clear" w:color="auto" w:fill="FFFFFF"/>
        </w:rPr>
        <w:t xml:space="preserve">phylogenetic signal </w:t>
      </w:r>
      <w:r w:rsidR="003703A7">
        <w:rPr>
          <w:rFonts w:cstheme="minorHAnsi"/>
          <w:color w:val="000000"/>
          <w:shd w:val="clear" w:color="auto" w:fill="FFFFFF"/>
        </w:rPr>
        <w:t xml:space="preserve">can be  </w:t>
      </w:r>
      <w:r w:rsidR="005F5307" w:rsidRPr="005F5307">
        <w:rPr>
          <w:rFonts w:cstheme="minorHAnsi"/>
          <w:color w:val="000000"/>
          <w:shd w:val="clear" w:color="auto" w:fill="FFFFFF"/>
        </w:rPr>
        <w:t>scale dependent and var</w:t>
      </w:r>
      <w:r w:rsidR="003703A7">
        <w:rPr>
          <w:rFonts w:cstheme="minorHAnsi"/>
          <w:color w:val="000000"/>
          <w:shd w:val="clear" w:color="auto" w:fill="FFFFFF"/>
        </w:rPr>
        <w:t>y</w:t>
      </w:r>
      <w:r w:rsidR="005F5307" w:rsidRPr="005F5307">
        <w:rPr>
          <w:rFonts w:cstheme="minorHAnsi"/>
          <w:color w:val="000000"/>
          <w:shd w:val="clear" w:color="auto" w:fill="FFFFFF"/>
        </w:rPr>
        <w:t xml:space="preserve"> among clades</w:t>
      </w:r>
      <w:r w:rsidR="005F5307">
        <w:rPr>
          <w:rFonts w:cstheme="minorHAnsi"/>
          <w:color w:val="000000"/>
          <w:shd w:val="clear" w:color="auto" w:fill="FFFFFF"/>
        </w:rPr>
        <w:t xml:space="preserve"> we further calculated local signals of autocorrelation within the phylogeny using the Local Morans I (LIPA).</w:t>
      </w:r>
      <w:r w:rsidR="004A1821">
        <w:rPr>
          <w:rFonts w:cstheme="minorHAnsi"/>
          <w:color w:val="000000"/>
          <w:shd w:val="clear" w:color="auto" w:fill="FFFFFF"/>
        </w:rPr>
        <w:t xml:space="preserve"> Alpha diversity statistics and </w:t>
      </w:r>
      <w:r w:rsidR="004A1821">
        <w:rPr>
          <w:rFonts w:cstheme="minorHAnsi"/>
          <w:color w:val="000000"/>
          <w:shd w:val="clear" w:color="auto" w:fill="FFFFFF"/>
        </w:rPr>
        <w:lastRenderedPageBreak/>
        <w:t>association with phylogeny were calculated with the original data and data rarefied to the sequencing depth of the lowest sample (</w:t>
      </w:r>
      <w:r w:rsidR="004A1821" w:rsidRPr="004A1821">
        <w:rPr>
          <w:rFonts w:cstheme="minorHAnsi"/>
          <w:color w:val="000000"/>
          <w:shd w:val="clear" w:color="auto" w:fill="FFFFFF"/>
        </w:rPr>
        <w:t>1177</w:t>
      </w:r>
      <w:r w:rsidR="004A1821">
        <w:rPr>
          <w:rFonts w:cstheme="minorHAnsi"/>
          <w:color w:val="000000"/>
          <w:shd w:val="clear" w:color="auto" w:fill="FFFFFF"/>
        </w:rPr>
        <w:t xml:space="preserve"> reads).</w:t>
      </w:r>
    </w:p>
    <w:p w14:paraId="3CD718AC" w14:textId="038C848D" w:rsidR="00C46C42" w:rsidRPr="007A5043" w:rsidRDefault="00C46C42" w:rsidP="00C46C42">
      <w:pPr>
        <w:spacing w:after="240" w:line="360" w:lineRule="auto"/>
        <w:rPr>
          <w:rFonts w:cstheme="minorHAnsi"/>
          <w:i/>
          <w:color w:val="000000"/>
          <w:u w:val="single"/>
          <w:shd w:val="clear" w:color="auto" w:fill="FFFFFF"/>
        </w:rPr>
      </w:pPr>
      <w:r w:rsidRPr="007A5043">
        <w:rPr>
          <w:rFonts w:cstheme="minorHAnsi"/>
          <w:i/>
          <w:color w:val="000000"/>
          <w:u w:val="single"/>
          <w:shd w:val="clear" w:color="auto" w:fill="FFFFFF"/>
        </w:rPr>
        <w:t>Beta diversity</w:t>
      </w:r>
    </w:p>
    <w:p w14:paraId="710134CF" w14:textId="2E69F0B9" w:rsidR="00EC6F6E" w:rsidRDefault="002052CF" w:rsidP="00EC6F6E">
      <w:pPr>
        <w:spacing w:after="240" w:line="360" w:lineRule="auto"/>
        <w:rPr>
          <w:rFonts w:cstheme="minorHAnsi"/>
          <w:color w:val="000000"/>
          <w:shd w:val="clear" w:color="auto" w:fill="FFFFFF"/>
        </w:rPr>
      </w:pPr>
      <w:r>
        <w:rPr>
          <w:rFonts w:cstheme="minorHAnsi"/>
          <w:color w:val="000000"/>
          <w:shd w:val="clear" w:color="auto" w:fill="FFFFFF"/>
        </w:rPr>
        <w:t xml:space="preserve">To assess the differences in community composition between samples, </w:t>
      </w:r>
      <w:r w:rsidRPr="00630F1D">
        <w:rPr>
          <w:rFonts w:cstheme="minorHAnsi"/>
          <w:color w:val="000000"/>
          <w:shd w:val="clear" w:color="auto" w:fill="FFFFFF"/>
        </w:rPr>
        <w:t>the</w:t>
      </w:r>
      <w:r w:rsidR="00EC6F6E" w:rsidRPr="00630F1D">
        <w:rPr>
          <w:rFonts w:cstheme="minorHAnsi"/>
          <w:color w:val="000000"/>
          <w:shd w:val="clear" w:color="auto" w:fill="FFFFFF"/>
        </w:rPr>
        <w:t xml:space="preserve"> </w:t>
      </w:r>
      <w:r w:rsidRPr="00365956">
        <w:rPr>
          <w:rFonts w:cstheme="minorHAnsi"/>
          <w:iCs/>
          <w:color w:val="000000"/>
          <w:shd w:val="clear" w:color="auto" w:fill="FFFFFF"/>
        </w:rPr>
        <w:t>compositionally aware Aitchison</w:t>
      </w:r>
      <w:r w:rsidRPr="00630F1D">
        <w:rPr>
          <w:rFonts w:cstheme="minorHAnsi"/>
          <w:color w:val="000000"/>
          <w:shd w:val="clear" w:color="auto" w:fill="FFFFFF"/>
        </w:rPr>
        <w:t xml:space="preserve"> (Gloor </w:t>
      </w:r>
      <w:r w:rsidRPr="00630F1D">
        <w:rPr>
          <w:rFonts w:cstheme="minorHAnsi"/>
          <w:i/>
          <w:color w:val="000000"/>
          <w:shd w:val="clear" w:color="auto" w:fill="FFFFFF"/>
        </w:rPr>
        <w:t xml:space="preserve">et al. </w:t>
      </w:r>
      <w:r w:rsidRPr="00630F1D">
        <w:rPr>
          <w:rFonts w:cstheme="minorHAnsi"/>
          <w:color w:val="000000"/>
          <w:shd w:val="clear" w:color="auto" w:fill="FFFFFF"/>
        </w:rPr>
        <w:t>2017) distance was calculated</w:t>
      </w:r>
      <w:r w:rsidR="00065F83">
        <w:rPr>
          <w:rFonts w:cstheme="minorHAnsi"/>
          <w:color w:val="000000"/>
          <w:shd w:val="clear" w:color="auto" w:fill="FFFFFF"/>
        </w:rPr>
        <w:t xml:space="preserve">, with zeroes </w:t>
      </w:r>
      <w:r w:rsidR="00CA70A5">
        <w:rPr>
          <w:rFonts w:cstheme="minorHAnsi"/>
          <w:color w:val="000000"/>
          <w:shd w:val="clear" w:color="auto" w:fill="FFFFFF"/>
        </w:rPr>
        <w:t>imputed</w:t>
      </w:r>
      <w:r w:rsidR="00065F83">
        <w:rPr>
          <w:rFonts w:cstheme="minorHAnsi"/>
          <w:color w:val="000000"/>
          <w:shd w:val="clear" w:color="auto" w:fill="FFFFFF"/>
        </w:rPr>
        <w:t xml:space="preserve"> using</w:t>
      </w:r>
      <w:r w:rsidR="00CA70A5">
        <w:rPr>
          <w:rFonts w:cstheme="minorHAnsi"/>
          <w:color w:val="000000"/>
          <w:shd w:val="clear" w:color="auto" w:fill="FFFFFF"/>
        </w:rPr>
        <w:t xml:space="preserve"> </w:t>
      </w:r>
      <w:r w:rsidR="00CA70A5" w:rsidRPr="00CA70A5">
        <w:rPr>
          <w:rFonts w:cstheme="minorHAnsi"/>
          <w:color w:val="000000"/>
          <w:shd w:val="clear" w:color="auto" w:fill="FFFFFF"/>
        </w:rPr>
        <w:t>Bayesian-multiplicative replacement</w:t>
      </w:r>
      <w:r w:rsidR="00065F83">
        <w:rPr>
          <w:rFonts w:cstheme="minorHAnsi"/>
          <w:color w:val="000000"/>
          <w:shd w:val="clear" w:color="auto" w:fill="FFFFFF"/>
        </w:rPr>
        <w:t xml:space="preserve"> </w:t>
      </w:r>
      <w:r w:rsidR="00CA70A5">
        <w:rPr>
          <w:rFonts w:cstheme="minorHAnsi"/>
          <w:color w:val="000000"/>
          <w:shd w:val="clear" w:color="auto" w:fill="FFFFFF"/>
        </w:rPr>
        <w:t>with the zCompositions R package (ref</w:t>
      </w:r>
      <w:r w:rsidR="00CA70A5">
        <w:rPr>
          <w:rStyle w:val="CommentReference"/>
          <w:rFonts w:eastAsia="Times New Roman" w:cs="Times New Roman"/>
          <w:lang w:eastAsia="en-AU"/>
        </w:rPr>
        <w:commentReference w:id="30"/>
      </w:r>
      <w:r w:rsidR="00CA70A5">
        <w:rPr>
          <w:rFonts w:cstheme="minorHAnsi"/>
          <w:color w:val="000000"/>
          <w:shd w:val="clear" w:color="auto" w:fill="FFFFFF"/>
        </w:rPr>
        <w:t>)</w:t>
      </w:r>
      <w:commentRangeStart w:id="30"/>
      <w:commentRangeEnd w:id="30"/>
      <w:r w:rsidRPr="00630F1D">
        <w:rPr>
          <w:rFonts w:cstheme="minorHAnsi"/>
          <w:color w:val="000000"/>
          <w:shd w:val="clear" w:color="auto" w:fill="FFFFFF"/>
        </w:rPr>
        <w:t>.</w:t>
      </w:r>
      <w:r w:rsidR="00EC6F6E" w:rsidRPr="00630F1D">
        <w:rPr>
          <w:rFonts w:cstheme="minorHAnsi"/>
          <w:color w:val="000000"/>
          <w:shd w:val="clear" w:color="auto" w:fill="FFFFFF"/>
        </w:rPr>
        <w:t xml:space="preserve"> </w:t>
      </w:r>
      <w:r w:rsidR="00EC6F6E">
        <w:rPr>
          <w:rFonts w:cstheme="minorHAnsi"/>
          <w:color w:val="000000"/>
          <w:shd w:val="clear" w:color="auto" w:fill="FFFFFF"/>
        </w:rPr>
        <w:t>To test the significance of categorical variables for predicting microbiome composition</w:t>
      </w:r>
      <w:r w:rsidR="00C46C42">
        <w:rPr>
          <w:rFonts w:cstheme="minorHAnsi"/>
          <w:color w:val="000000"/>
          <w:shd w:val="clear" w:color="auto" w:fill="FFFFFF"/>
        </w:rPr>
        <w:t xml:space="preserve">, </w:t>
      </w:r>
      <w:r w:rsidR="00C46C42" w:rsidRPr="00C33C69">
        <w:rPr>
          <w:rFonts w:cstheme="minorHAnsi"/>
          <w:color w:val="000000"/>
          <w:shd w:val="clear" w:color="auto" w:fill="FFFFFF"/>
        </w:rPr>
        <w:t>Permutational Multivariate Analysis Of Variance Using Distance Matrices</w:t>
      </w:r>
      <w:r w:rsidR="00C46C42">
        <w:rPr>
          <w:rFonts w:cstheme="minorHAnsi"/>
          <w:color w:val="000000"/>
          <w:shd w:val="clear" w:color="auto" w:fill="FFFFFF"/>
        </w:rPr>
        <w:t xml:space="preserve"> (adonis) tests were used on the microbial community distance matrix with 999 permutations using the vegan R package (</w:t>
      </w:r>
      <w:commentRangeStart w:id="31"/>
      <w:r w:rsidR="00C46C42">
        <w:rPr>
          <w:rFonts w:cstheme="minorHAnsi"/>
          <w:color w:val="000000"/>
          <w:shd w:val="clear" w:color="auto" w:fill="FFFFFF"/>
        </w:rPr>
        <w:t>ref</w:t>
      </w:r>
      <w:commentRangeEnd w:id="31"/>
      <w:r w:rsidR="00630F1D">
        <w:rPr>
          <w:rStyle w:val="CommentReference"/>
          <w:rFonts w:eastAsia="Times New Roman" w:cs="Times New Roman"/>
          <w:lang w:eastAsia="en-AU"/>
        </w:rPr>
        <w:commentReference w:id="31"/>
      </w:r>
      <w:r w:rsidR="00C46C42">
        <w:rPr>
          <w:rFonts w:cstheme="minorHAnsi"/>
          <w:color w:val="000000"/>
          <w:shd w:val="clear" w:color="auto" w:fill="FFFFFF"/>
        </w:rPr>
        <w:t xml:space="preserve">). </w:t>
      </w:r>
      <w:r w:rsidR="00CA70A5">
        <w:rPr>
          <w:rFonts w:cstheme="minorHAnsi"/>
          <w:color w:val="000000"/>
          <w:shd w:val="clear" w:color="auto" w:fill="FFFFFF"/>
        </w:rPr>
        <w:t xml:space="preserve">To further evaluate the influence of psyllid species and hostplant, the pairwise beta diversity between </w:t>
      </w:r>
      <w:r w:rsidR="00CA70A5" w:rsidRPr="0084119D">
        <w:rPr>
          <w:rFonts w:eastAsia="Times New Roman" w:cstheme="minorHAnsi"/>
          <w:bCs/>
          <w:lang w:eastAsia="en-AU"/>
        </w:rPr>
        <w:t xml:space="preserve">different psyllid species </w:t>
      </w:r>
      <w:r w:rsidR="00CA70A5">
        <w:rPr>
          <w:rFonts w:eastAsia="Times New Roman" w:cstheme="minorHAnsi"/>
          <w:bCs/>
          <w:lang w:eastAsia="en-AU"/>
        </w:rPr>
        <w:t>collected from</w:t>
      </w:r>
      <w:r w:rsidR="00CA70A5" w:rsidRPr="0084119D">
        <w:rPr>
          <w:rFonts w:eastAsia="Times New Roman" w:cstheme="minorHAnsi"/>
          <w:bCs/>
          <w:lang w:eastAsia="en-AU"/>
        </w:rPr>
        <w:t xml:space="preserve"> the same individual </w:t>
      </w:r>
      <w:r w:rsidR="00CA70A5">
        <w:rPr>
          <w:rFonts w:eastAsia="Times New Roman" w:cstheme="minorHAnsi"/>
          <w:bCs/>
          <w:lang w:eastAsia="en-AU"/>
        </w:rPr>
        <w:t>host</w:t>
      </w:r>
      <w:r w:rsidR="00CA70A5" w:rsidRPr="0084119D">
        <w:rPr>
          <w:rFonts w:eastAsia="Times New Roman" w:cstheme="minorHAnsi"/>
          <w:bCs/>
          <w:lang w:eastAsia="en-AU"/>
        </w:rPr>
        <w:t xml:space="preserve">plant was </w:t>
      </w:r>
      <w:r w:rsidR="00CA70A5">
        <w:rPr>
          <w:rFonts w:eastAsia="Times New Roman" w:cstheme="minorHAnsi"/>
          <w:bCs/>
          <w:lang w:eastAsia="en-AU"/>
        </w:rPr>
        <w:t xml:space="preserve">compared using the . </w:t>
      </w:r>
    </w:p>
    <w:p w14:paraId="195EA293" w14:textId="47D03EB8" w:rsidR="00EC6F6E" w:rsidRPr="00365956" w:rsidRDefault="00EC6F6E" w:rsidP="00EC6F6E">
      <w:pPr>
        <w:spacing w:after="240" w:line="360" w:lineRule="auto"/>
        <w:rPr>
          <w:rFonts w:cstheme="minorHAnsi"/>
          <w:i/>
          <w:iCs/>
          <w:color w:val="000000"/>
          <w:u w:val="single"/>
          <w:shd w:val="clear" w:color="auto" w:fill="FFFFFF"/>
        </w:rPr>
      </w:pPr>
      <w:r w:rsidRPr="00365956">
        <w:rPr>
          <w:rFonts w:cstheme="minorHAnsi"/>
          <w:i/>
          <w:iCs/>
          <w:color w:val="000000"/>
          <w:u w:val="single"/>
          <w:shd w:val="clear" w:color="auto" w:fill="FFFFFF"/>
        </w:rPr>
        <w:t>Phylosymbiosis</w:t>
      </w:r>
    </w:p>
    <w:p w14:paraId="0FD1877F" w14:textId="666B2065" w:rsidR="00026236" w:rsidRPr="00BA67C4" w:rsidRDefault="00C46C42" w:rsidP="00026236">
      <w:pPr>
        <w:spacing w:after="240" w:line="360" w:lineRule="auto"/>
        <w:rPr>
          <w:rFonts w:cstheme="minorHAnsi"/>
          <w:i/>
          <w:color w:val="000000"/>
          <w:shd w:val="clear" w:color="auto" w:fill="FFFFFF"/>
        </w:rPr>
      </w:pPr>
      <w:r>
        <w:rPr>
          <w:rFonts w:cstheme="minorHAnsi"/>
          <w:color w:val="000000"/>
          <w:shd w:val="clear" w:color="auto" w:fill="FFFFFF"/>
        </w:rPr>
        <w:t xml:space="preserve">To identify patterns of phylosymbiosis, </w:t>
      </w:r>
      <w:r w:rsidR="00630F1D">
        <w:rPr>
          <w:rFonts w:cstheme="minorHAnsi"/>
          <w:color w:val="000000"/>
          <w:shd w:val="clear" w:color="auto" w:fill="FFFFFF"/>
        </w:rPr>
        <w:t xml:space="preserve">bacterial </w:t>
      </w:r>
      <w:r w:rsidRPr="00630F1D">
        <w:rPr>
          <w:rFonts w:cstheme="minorHAnsi"/>
          <w:color w:val="000000"/>
          <w:shd w:val="clear" w:color="auto" w:fill="FFFFFF"/>
        </w:rPr>
        <w:t>b</w:t>
      </w:r>
      <w:r w:rsidRPr="00365956">
        <w:rPr>
          <w:rFonts w:cstheme="minorHAnsi"/>
          <w:iCs/>
          <w:color w:val="000000"/>
          <w:shd w:val="clear" w:color="auto" w:fill="FFFFFF"/>
        </w:rPr>
        <w:t xml:space="preserve">eta diversity </w:t>
      </w:r>
      <w:r w:rsidR="00EC6F6E" w:rsidRPr="00365956">
        <w:rPr>
          <w:rFonts w:cstheme="minorHAnsi"/>
          <w:iCs/>
          <w:color w:val="000000"/>
          <w:shd w:val="clear" w:color="auto" w:fill="FFFFFF"/>
        </w:rPr>
        <w:t xml:space="preserve">was </w:t>
      </w:r>
      <w:r w:rsidRPr="00630F1D">
        <w:rPr>
          <w:rFonts w:cstheme="minorHAnsi"/>
          <w:color w:val="000000"/>
          <w:shd w:val="clear" w:color="auto" w:fill="FFFFFF"/>
        </w:rPr>
        <w:t>com</w:t>
      </w:r>
      <w:r w:rsidR="00C42469" w:rsidRPr="00630F1D">
        <w:rPr>
          <w:rFonts w:cstheme="minorHAnsi"/>
          <w:color w:val="000000"/>
          <w:shd w:val="clear" w:color="auto" w:fill="FFFFFF"/>
        </w:rPr>
        <w:t>pared</w:t>
      </w:r>
      <w:r w:rsidR="00C42469">
        <w:rPr>
          <w:rFonts w:cstheme="minorHAnsi"/>
          <w:color w:val="000000"/>
          <w:shd w:val="clear" w:color="auto" w:fill="FFFFFF"/>
        </w:rPr>
        <w:t xml:space="preserve"> to</w:t>
      </w:r>
      <w:r w:rsidR="00C42469" w:rsidRPr="00C42469">
        <w:rPr>
          <w:rFonts w:cstheme="minorHAnsi"/>
          <w:color w:val="000000"/>
          <w:shd w:val="clear" w:color="auto" w:fill="FFFFFF"/>
        </w:rPr>
        <w:t xml:space="preserve"> </w:t>
      </w:r>
      <w:r w:rsidR="00C42469">
        <w:rPr>
          <w:rFonts w:cstheme="minorHAnsi"/>
          <w:color w:val="000000"/>
          <w:shd w:val="clear" w:color="auto" w:fill="FFFFFF"/>
        </w:rPr>
        <w:t xml:space="preserve">psyllid phylogenetic distance, </w:t>
      </w:r>
      <w:r w:rsidR="00C42469" w:rsidRPr="00B77D32">
        <w:rPr>
          <w:rFonts w:cstheme="minorHAnsi"/>
          <w:color w:val="000000"/>
          <w:shd w:val="clear" w:color="auto" w:fill="FFFFFF"/>
        </w:rPr>
        <w:t xml:space="preserve">plant </w:t>
      </w:r>
      <w:r w:rsidR="00C42469">
        <w:rPr>
          <w:rFonts w:cstheme="minorHAnsi"/>
          <w:color w:val="000000"/>
          <w:shd w:val="clear" w:color="auto" w:fill="FFFFFF"/>
        </w:rPr>
        <w:t>phylo</w:t>
      </w:r>
      <w:r w:rsidR="00C42469" w:rsidRPr="00B77D32">
        <w:rPr>
          <w:rFonts w:cstheme="minorHAnsi"/>
          <w:color w:val="000000"/>
          <w:shd w:val="clear" w:color="auto" w:fill="FFFFFF"/>
        </w:rPr>
        <w:t>genetic distance and geographic distance</w:t>
      </w:r>
      <w:r w:rsidR="00C42469">
        <w:rPr>
          <w:rFonts w:cstheme="minorHAnsi"/>
          <w:color w:val="000000"/>
          <w:shd w:val="clear" w:color="auto" w:fill="FFFFFF"/>
        </w:rPr>
        <w:t xml:space="preserve"> using </w:t>
      </w:r>
      <w:r w:rsidR="004A1821">
        <w:rPr>
          <w:rFonts w:cstheme="minorHAnsi"/>
          <w:color w:val="000000"/>
          <w:shd w:val="clear" w:color="auto" w:fill="FFFFFF"/>
        </w:rPr>
        <w:t>Mantel tests (Mantel 1967) of Pearsons correlation between microbiota and individual matrix as well as Partial Mantel tests controlling for all other matrices</w:t>
      </w:r>
      <w:r w:rsidR="004A1821" w:rsidRPr="004A1821">
        <w:rPr>
          <w:rFonts w:cstheme="minorHAnsi"/>
          <w:color w:val="000000"/>
          <w:shd w:val="clear" w:color="auto" w:fill="FFFFFF"/>
        </w:rPr>
        <w:t xml:space="preserve"> </w:t>
      </w:r>
      <w:r w:rsidR="004A1821">
        <w:rPr>
          <w:rFonts w:cstheme="minorHAnsi"/>
          <w:color w:val="000000"/>
          <w:shd w:val="clear" w:color="auto" w:fill="FFFFFF"/>
        </w:rPr>
        <w:t>using the ecodist R package (ref</w:t>
      </w:r>
      <w:r w:rsidR="004A1821">
        <w:rPr>
          <w:rStyle w:val="CommentReference"/>
          <w:rFonts w:eastAsia="Times New Roman" w:cs="Times New Roman"/>
          <w:lang w:eastAsia="en-AU"/>
        </w:rPr>
        <w:commentReference w:id="32"/>
      </w:r>
      <w:r w:rsidR="004A1821">
        <w:rPr>
          <w:rFonts w:cstheme="minorHAnsi"/>
          <w:color w:val="000000"/>
          <w:shd w:val="clear" w:color="auto" w:fill="FFFFFF"/>
        </w:rPr>
        <w:t xml:space="preserve">) </w:t>
      </w:r>
      <w:commentRangeStart w:id="33"/>
      <w:commentRangeEnd w:id="33"/>
      <w:r w:rsidR="00C42469">
        <w:rPr>
          <w:rFonts w:cstheme="minorHAnsi"/>
          <w:color w:val="000000"/>
          <w:shd w:val="clear" w:color="auto" w:fill="FFFFFF"/>
        </w:rPr>
        <w:t xml:space="preserve">. </w:t>
      </w:r>
      <w:r w:rsidR="004A1821">
        <w:rPr>
          <w:rFonts w:cstheme="minorHAnsi"/>
          <w:color w:val="000000"/>
          <w:shd w:val="clear" w:color="auto" w:fill="FFFFFF"/>
        </w:rPr>
        <w:t xml:space="preserve">The psyllid pairwise </w:t>
      </w:r>
      <w:r w:rsidR="00C42F46">
        <w:rPr>
          <w:rFonts w:cstheme="minorHAnsi"/>
          <w:color w:val="000000"/>
          <w:shd w:val="clear" w:color="auto" w:fill="FFFFFF"/>
        </w:rPr>
        <w:t>phylogenetic distance</w:t>
      </w:r>
      <w:r w:rsidR="004A1821">
        <w:rPr>
          <w:rFonts w:cstheme="minorHAnsi"/>
          <w:color w:val="000000"/>
          <w:shd w:val="clear" w:color="auto" w:fill="FFFFFF"/>
        </w:rPr>
        <w:t xml:space="preserve"> was calculated from</w:t>
      </w:r>
      <w:r w:rsidR="00C42F46" w:rsidRPr="00C42F46">
        <w:rPr>
          <w:rFonts w:cstheme="minorHAnsi"/>
          <w:color w:val="000000"/>
          <w:shd w:val="clear" w:color="auto" w:fill="FFFFFF"/>
        </w:rPr>
        <w:t xml:space="preserve"> </w:t>
      </w:r>
      <w:r w:rsidR="00C42F46">
        <w:rPr>
          <w:rFonts w:cstheme="minorHAnsi"/>
          <w:color w:val="000000"/>
          <w:shd w:val="clear" w:color="auto" w:fill="FFFFFF"/>
        </w:rPr>
        <w:t>the</w:t>
      </w:r>
      <w:r w:rsidR="00C42F46" w:rsidRPr="00C42F46">
        <w:rPr>
          <w:rFonts w:cstheme="minorHAnsi"/>
          <w:color w:val="000000"/>
          <w:shd w:val="clear" w:color="auto" w:fill="FFFFFF"/>
        </w:rPr>
        <w:t xml:space="preserve"> branch lengths</w:t>
      </w:r>
      <w:r w:rsidR="00C42F46">
        <w:rPr>
          <w:rFonts w:cstheme="minorHAnsi"/>
          <w:color w:val="000000"/>
          <w:shd w:val="clear" w:color="auto" w:fill="FFFFFF"/>
        </w:rPr>
        <w:t xml:space="preserve"> of the multigene phylogenetic tree generated in this study using the cophenetic.phylo function in the ape R package (</w:t>
      </w:r>
      <w:commentRangeStart w:id="34"/>
      <w:r w:rsidR="00C42F46">
        <w:rPr>
          <w:rFonts w:cstheme="minorHAnsi"/>
          <w:color w:val="000000"/>
          <w:shd w:val="clear" w:color="auto" w:fill="FFFFFF"/>
        </w:rPr>
        <w:t>ref</w:t>
      </w:r>
      <w:commentRangeEnd w:id="34"/>
      <w:r w:rsidR="00630F1D">
        <w:rPr>
          <w:rStyle w:val="CommentReference"/>
          <w:rFonts w:eastAsia="Times New Roman" w:cs="Times New Roman"/>
          <w:lang w:eastAsia="en-AU"/>
        </w:rPr>
        <w:commentReference w:id="34"/>
      </w:r>
      <w:r w:rsidR="00C42F46">
        <w:rPr>
          <w:rFonts w:cstheme="minorHAnsi"/>
          <w:color w:val="000000"/>
          <w:shd w:val="clear" w:color="auto" w:fill="FFFFFF"/>
        </w:rPr>
        <w:t>)</w:t>
      </w:r>
      <w:r w:rsidR="00C42F46" w:rsidRPr="00C42F46">
        <w:rPr>
          <w:rFonts w:cstheme="minorHAnsi"/>
          <w:color w:val="000000"/>
          <w:shd w:val="clear" w:color="auto" w:fill="FFFFFF"/>
        </w:rPr>
        <w:t>.</w:t>
      </w:r>
      <w:r w:rsidR="00C42F46">
        <w:rPr>
          <w:rFonts w:cstheme="minorHAnsi"/>
          <w:color w:val="000000"/>
          <w:shd w:val="clear" w:color="auto" w:fill="FFFFFF"/>
        </w:rPr>
        <w:t xml:space="preserve"> </w:t>
      </w:r>
      <w:r w:rsidR="004A1821">
        <w:rPr>
          <w:rFonts w:cstheme="minorHAnsi"/>
          <w:color w:val="000000"/>
          <w:shd w:val="clear" w:color="auto" w:fill="FFFFFF"/>
        </w:rPr>
        <w:t>To assemble a pairwise distance matrix of hostplant</w:t>
      </w:r>
      <w:r w:rsidR="00C42469">
        <w:rPr>
          <w:rFonts w:cstheme="minorHAnsi"/>
          <w:color w:val="000000"/>
          <w:shd w:val="clear" w:color="auto" w:fill="FFFFFF"/>
        </w:rPr>
        <w:t xml:space="preserve"> phylogeny, </w:t>
      </w:r>
      <w:r w:rsidR="00C42469">
        <w:rPr>
          <w:rFonts w:ascii="Calibri" w:eastAsia="Times New Roman" w:hAnsi="Calibri" w:cs="Times New Roman"/>
          <w:szCs w:val="24"/>
          <w:lang w:eastAsia="en-AU"/>
        </w:rPr>
        <w:t>psyllid</w:t>
      </w:r>
      <w:r w:rsidR="00C42469" w:rsidRPr="00A94C72">
        <w:rPr>
          <w:rFonts w:ascii="Calibri" w:eastAsia="Times New Roman" w:hAnsi="Calibri" w:cs="Times New Roman"/>
          <w:szCs w:val="24"/>
          <w:lang w:eastAsia="en-AU"/>
        </w:rPr>
        <w:t xml:space="preserve"> host plant</w:t>
      </w:r>
      <w:r w:rsidR="00C42469">
        <w:rPr>
          <w:rFonts w:ascii="Calibri" w:eastAsia="Times New Roman" w:hAnsi="Calibri" w:cs="Times New Roman"/>
          <w:szCs w:val="24"/>
          <w:lang w:eastAsia="en-AU"/>
        </w:rPr>
        <w:t xml:space="preserve"> observations</w:t>
      </w:r>
      <w:r w:rsidR="00C42F46">
        <w:rPr>
          <w:rFonts w:ascii="Calibri" w:eastAsia="Times New Roman" w:hAnsi="Calibri" w:cs="Times New Roman"/>
          <w:szCs w:val="24"/>
          <w:lang w:eastAsia="en-AU"/>
        </w:rPr>
        <w:t xml:space="preserve"> were</w:t>
      </w:r>
      <w:r w:rsidR="00C42469" w:rsidRPr="00A94C72">
        <w:rPr>
          <w:rFonts w:ascii="Calibri" w:eastAsia="Times New Roman" w:hAnsi="Calibri" w:cs="Times New Roman"/>
          <w:szCs w:val="24"/>
          <w:lang w:eastAsia="en-AU"/>
        </w:rPr>
        <w:t xml:space="preserve"> </w:t>
      </w:r>
      <w:r w:rsidR="00C42469">
        <w:rPr>
          <w:rFonts w:ascii="Calibri" w:eastAsia="Times New Roman" w:hAnsi="Calibri" w:cs="Times New Roman"/>
          <w:szCs w:val="24"/>
          <w:lang w:eastAsia="en-AU"/>
        </w:rPr>
        <w:t>obtained from the literature (</w:t>
      </w:r>
      <w:r w:rsidR="00C42469">
        <w:rPr>
          <w:rFonts w:ascii="Calibri" w:hAnsi="Calibri" w:cs="Times New Roman"/>
          <w:szCs w:val="24"/>
          <w:lang w:eastAsia="en-AU"/>
        </w:rPr>
        <w:t xml:space="preserve">Burckhardt </w:t>
      </w:r>
      <w:r w:rsidR="00C42469" w:rsidRPr="00B819D7">
        <w:rPr>
          <w:rFonts w:ascii="Calibri" w:hAnsi="Calibri" w:cs="Times New Roman"/>
          <w:i/>
          <w:szCs w:val="24"/>
          <w:lang w:eastAsia="en-AU"/>
        </w:rPr>
        <w:t>et al.</w:t>
      </w:r>
      <w:r w:rsidR="00C42469">
        <w:rPr>
          <w:rFonts w:ascii="Calibri" w:hAnsi="Calibri" w:cs="Times New Roman"/>
          <w:szCs w:val="24"/>
          <w:lang w:eastAsia="en-AU"/>
        </w:rPr>
        <w:t xml:space="preserve"> 2014)</w:t>
      </w:r>
      <w:r w:rsidR="00C42469" w:rsidRPr="00A94C72">
        <w:rPr>
          <w:rFonts w:ascii="Calibri" w:hAnsi="Calibri" w:cs="Times New Roman"/>
          <w:szCs w:val="24"/>
          <w:lang w:eastAsia="en-AU"/>
        </w:rPr>
        <w:t xml:space="preserve"> </w:t>
      </w:r>
      <w:r w:rsidR="00C42469">
        <w:rPr>
          <w:rFonts w:ascii="Calibri" w:hAnsi="Calibri"/>
        </w:rPr>
        <w:t>(</w:t>
      </w:r>
      <w:r w:rsidR="00C42469" w:rsidRPr="00A94C72">
        <w:rPr>
          <w:rFonts w:ascii="Calibri" w:hAnsi="Calibri"/>
        </w:rPr>
        <w:t>e.g</w:t>
      </w:r>
      <w:r w:rsidR="00C42469" w:rsidRPr="005218B8">
        <w:rPr>
          <w:rFonts w:ascii="Calibri" w:hAnsi="Calibri"/>
        </w:rPr>
        <w:t>.</w:t>
      </w:r>
      <w:r w:rsidR="00C42469">
        <w:rPr>
          <w:rFonts w:ascii="Calibri" w:hAnsi="Calibri"/>
        </w:rPr>
        <w:t xml:space="preserve">, </w:t>
      </w:r>
      <w:r w:rsidR="00C42469" w:rsidRPr="005218B8">
        <w:rPr>
          <w:rFonts w:ascii="Calibri" w:hAnsi="Calibri"/>
          <w:noProof/>
        </w:rPr>
        <w:t>Dale 1985, Ferris and Klyver 1932, Tuthill 1952)</w:t>
      </w:r>
      <w:r w:rsidR="00C42469" w:rsidRPr="005218B8">
        <w:rPr>
          <w:rFonts w:ascii="Calibri" w:hAnsi="Calibri"/>
        </w:rPr>
        <w:t xml:space="preserve"> or</w:t>
      </w:r>
      <w:r w:rsidR="00C42469">
        <w:rPr>
          <w:rFonts w:ascii="Calibri" w:hAnsi="Calibri"/>
        </w:rPr>
        <w:t xml:space="preserve"> </w:t>
      </w:r>
      <w:r w:rsidR="00C42469" w:rsidRPr="005218B8">
        <w:rPr>
          <w:rFonts w:ascii="Calibri" w:hAnsi="Calibri"/>
        </w:rPr>
        <w:t xml:space="preserve">from direct observations on the host plant that the psyllids were located on (Martoni </w:t>
      </w:r>
      <w:r w:rsidR="00C42469" w:rsidRPr="005218B8">
        <w:rPr>
          <w:rFonts w:ascii="Calibri" w:hAnsi="Calibri"/>
          <w:i/>
        </w:rPr>
        <w:t xml:space="preserve">et al. </w:t>
      </w:r>
      <w:r w:rsidR="00C42469" w:rsidRPr="005218B8">
        <w:rPr>
          <w:rFonts w:ascii="Calibri" w:hAnsi="Calibri"/>
        </w:rPr>
        <w:t>2018)</w:t>
      </w:r>
      <w:r w:rsidR="00C42F46">
        <w:rPr>
          <w:rFonts w:cstheme="minorHAnsi"/>
          <w:color w:val="000000"/>
          <w:shd w:val="clear" w:color="auto" w:fill="FFFFFF"/>
        </w:rPr>
        <w:t xml:space="preserve">. These plant species observations were hen </w:t>
      </w:r>
      <w:r w:rsidR="00C42469">
        <w:rPr>
          <w:rFonts w:cstheme="minorHAnsi"/>
          <w:color w:val="000000"/>
          <w:shd w:val="clear" w:color="auto" w:fill="FFFFFF"/>
        </w:rPr>
        <w:t xml:space="preserve">used to retrieve a phylogenetic tree using </w:t>
      </w:r>
      <w:r w:rsidR="00C42F46">
        <w:rPr>
          <w:rFonts w:cstheme="minorHAnsi"/>
          <w:color w:val="000000"/>
          <w:shd w:val="clear" w:color="auto" w:fill="FFFFFF"/>
        </w:rPr>
        <w:t xml:space="preserve">phylomatic </w:t>
      </w:r>
      <w:commentRangeStart w:id="35"/>
      <w:r w:rsidR="00C42F46">
        <w:rPr>
          <w:rFonts w:cstheme="minorHAnsi"/>
          <w:color w:val="000000"/>
          <w:shd w:val="clear" w:color="auto" w:fill="FFFFFF"/>
        </w:rPr>
        <w:t xml:space="preserve">(ref) </w:t>
      </w:r>
      <w:commentRangeEnd w:id="35"/>
      <w:r w:rsidR="00630F1D">
        <w:rPr>
          <w:rStyle w:val="CommentReference"/>
          <w:rFonts w:eastAsia="Times New Roman" w:cs="Times New Roman"/>
          <w:lang w:eastAsia="en-AU"/>
        </w:rPr>
        <w:commentReference w:id="35"/>
      </w:r>
      <w:r w:rsidR="00C42F46">
        <w:rPr>
          <w:rFonts w:cstheme="minorHAnsi"/>
          <w:color w:val="000000"/>
          <w:shd w:val="clear" w:color="auto" w:fill="FFFFFF"/>
        </w:rPr>
        <w:t>as implemented in the brranching R package (</w:t>
      </w:r>
      <w:commentRangeStart w:id="36"/>
      <w:r w:rsidR="00C42F46">
        <w:rPr>
          <w:rFonts w:cstheme="minorHAnsi"/>
          <w:color w:val="000000"/>
          <w:shd w:val="clear" w:color="auto" w:fill="FFFFFF"/>
        </w:rPr>
        <w:t>ref</w:t>
      </w:r>
      <w:commentRangeEnd w:id="36"/>
      <w:r w:rsidR="00630F1D">
        <w:rPr>
          <w:rStyle w:val="CommentReference"/>
          <w:rFonts w:eastAsia="Times New Roman" w:cs="Times New Roman"/>
          <w:lang w:eastAsia="en-AU"/>
        </w:rPr>
        <w:commentReference w:id="36"/>
      </w:r>
      <w:r w:rsidR="00C42F46">
        <w:rPr>
          <w:rFonts w:cstheme="minorHAnsi"/>
          <w:color w:val="000000"/>
          <w:shd w:val="clear" w:color="auto" w:fill="FFFFFF"/>
        </w:rPr>
        <w:t xml:space="preserve">) and pairwise distances generated </w:t>
      </w:r>
      <w:r w:rsidR="004A1821">
        <w:rPr>
          <w:rFonts w:cstheme="minorHAnsi"/>
          <w:color w:val="000000"/>
          <w:shd w:val="clear" w:color="auto" w:fill="FFFFFF"/>
        </w:rPr>
        <w:t>from branch lengths</w:t>
      </w:r>
      <w:r w:rsidR="00C42F46">
        <w:rPr>
          <w:rFonts w:cstheme="minorHAnsi"/>
          <w:color w:val="000000"/>
          <w:shd w:val="clear" w:color="auto" w:fill="FFFFFF"/>
        </w:rPr>
        <w:t xml:space="preserve"> as above.</w:t>
      </w:r>
      <w:r w:rsidR="00B9160A">
        <w:rPr>
          <w:rFonts w:cstheme="minorHAnsi"/>
          <w:color w:val="000000"/>
          <w:shd w:val="clear" w:color="auto" w:fill="FFFFFF"/>
        </w:rPr>
        <w:t xml:space="preserve"> </w:t>
      </w:r>
      <w:r w:rsidR="00C42F46">
        <w:rPr>
          <w:rFonts w:ascii="Calibri" w:hAnsi="Calibri"/>
        </w:rPr>
        <w:t>To obtain a g</w:t>
      </w:r>
      <w:r w:rsidR="00C42469" w:rsidRPr="005218B8">
        <w:rPr>
          <w:rFonts w:ascii="Calibri" w:hAnsi="Calibri"/>
        </w:rPr>
        <w:t>eographic dista</w:t>
      </w:r>
      <w:r w:rsidR="00C42469">
        <w:rPr>
          <w:rFonts w:ascii="Calibri" w:hAnsi="Calibri"/>
        </w:rPr>
        <w:t>nce matri</w:t>
      </w:r>
      <w:r w:rsidR="00C42F46">
        <w:rPr>
          <w:rFonts w:ascii="Calibri" w:hAnsi="Calibri"/>
        </w:rPr>
        <w:t xml:space="preserve">x, </w:t>
      </w:r>
      <w:r w:rsidR="004A1821">
        <w:rPr>
          <w:rFonts w:ascii="Calibri" w:hAnsi="Calibri"/>
        </w:rPr>
        <w:t>pairwise</w:t>
      </w:r>
      <w:r w:rsidR="00C42F46">
        <w:rPr>
          <w:rFonts w:ascii="Calibri" w:hAnsi="Calibri"/>
        </w:rPr>
        <w:t xml:space="preserve"> </w:t>
      </w:r>
      <w:r w:rsidR="00C42469">
        <w:rPr>
          <w:rFonts w:ascii="Calibri" w:hAnsi="Calibri"/>
        </w:rPr>
        <w:t>Great Circle distance</w:t>
      </w:r>
      <w:r w:rsidR="00C42F46">
        <w:rPr>
          <w:rFonts w:ascii="Calibri" w:hAnsi="Calibri"/>
        </w:rPr>
        <w:t xml:space="preserve">s were calculated </w:t>
      </w:r>
      <w:r w:rsidR="00C42469">
        <w:rPr>
          <w:rFonts w:ascii="Calibri" w:hAnsi="Calibri"/>
        </w:rPr>
        <w:t xml:space="preserve"> between latitude and longitude coordinates from collection locations</w:t>
      </w:r>
      <w:r w:rsidR="00C42F46">
        <w:rPr>
          <w:rFonts w:ascii="Calibri" w:hAnsi="Calibri"/>
        </w:rPr>
        <w:t xml:space="preserve"> for each specimen used in the study</w:t>
      </w:r>
      <w:r w:rsidR="00630F1D">
        <w:rPr>
          <w:rFonts w:ascii="Calibri" w:hAnsi="Calibri"/>
        </w:rPr>
        <w:t xml:space="preserve"> using the sp R package (ref</w:t>
      </w:r>
      <w:r w:rsidR="00630F1D">
        <w:rPr>
          <w:rStyle w:val="CommentReference"/>
          <w:rFonts w:eastAsia="Times New Roman" w:cs="Times New Roman"/>
          <w:lang w:eastAsia="en-AU"/>
        </w:rPr>
        <w:commentReference w:id="37"/>
      </w:r>
      <w:r w:rsidR="00630F1D">
        <w:rPr>
          <w:rFonts w:ascii="Calibri" w:hAnsi="Calibri"/>
        </w:rPr>
        <w:t>)</w:t>
      </w:r>
      <w:commentRangeStart w:id="37"/>
      <w:commentRangeEnd w:id="37"/>
      <w:r w:rsidR="00C42469" w:rsidRPr="00B77D32">
        <w:rPr>
          <w:rFonts w:cstheme="minorHAnsi"/>
          <w:color w:val="000000"/>
          <w:shd w:val="clear" w:color="auto" w:fill="FFFFFF"/>
        </w:rPr>
        <w:t>.</w:t>
      </w:r>
      <w:r w:rsidR="00C42469">
        <w:rPr>
          <w:rFonts w:cstheme="minorHAnsi"/>
          <w:color w:val="000000"/>
          <w:shd w:val="clear" w:color="auto" w:fill="FFFFFF"/>
        </w:rPr>
        <w:t xml:space="preserve">  </w:t>
      </w:r>
      <w:r w:rsidR="00B9160A">
        <w:rPr>
          <w:rFonts w:cstheme="minorHAnsi"/>
          <w:color w:val="000000"/>
          <w:shd w:val="clear" w:color="auto" w:fill="FFFFFF"/>
        </w:rPr>
        <w:t xml:space="preserve">Significance of Mantel and partial Mantel tests </w:t>
      </w:r>
      <w:r w:rsidR="006E6267">
        <w:rPr>
          <w:rFonts w:cstheme="minorHAnsi"/>
          <w:color w:val="000000"/>
          <w:shd w:val="clear" w:color="auto" w:fill="FFFFFF"/>
        </w:rPr>
        <w:t xml:space="preserve">was </w:t>
      </w:r>
      <w:r w:rsidR="00B9160A">
        <w:rPr>
          <w:rFonts w:cstheme="minorHAnsi"/>
          <w:color w:val="000000"/>
          <w:shd w:val="clear" w:color="auto" w:fill="FFFFFF"/>
        </w:rPr>
        <w:t xml:space="preserve">assessed against 999 </w:t>
      </w:r>
      <w:r w:rsidR="00B9160A" w:rsidRPr="00B9160A">
        <w:rPr>
          <w:rFonts w:cstheme="minorHAnsi"/>
          <w:color w:val="000000"/>
          <w:shd w:val="clear" w:color="auto" w:fill="FFFFFF"/>
        </w:rPr>
        <w:t xml:space="preserve">permutations of </w:t>
      </w:r>
      <w:r w:rsidR="00636B39">
        <w:rPr>
          <w:rFonts w:cstheme="minorHAnsi"/>
          <w:color w:val="000000"/>
          <w:shd w:val="clear" w:color="auto" w:fill="FFFFFF"/>
        </w:rPr>
        <w:t xml:space="preserve">the </w:t>
      </w:r>
      <w:r w:rsidR="00B9160A" w:rsidRPr="00B9160A">
        <w:rPr>
          <w:rFonts w:cstheme="minorHAnsi"/>
          <w:color w:val="000000"/>
          <w:shd w:val="clear" w:color="auto" w:fill="FFFFFF"/>
        </w:rPr>
        <w:t xml:space="preserve">rows and columns of </w:t>
      </w:r>
      <w:r w:rsidR="00B9160A">
        <w:rPr>
          <w:rFonts w:cstheme="minorHAnsi"/>
          <w:color w:val="000000"/>
          <w:shd w:val="clear" w:color="auto" w:fill="FFFFFF"/>
        </w:rPr>
        <w:t xml:space="preserve">each </w:t>
      </w:r>
      <w:r w:rsidR="00B9160A" w:rsidRPr="00B9160A">
        <w:rPr>
          <w:rFonts w:cstheme="minorHAnsi"/>
          <w:color w:val="000000"/>
          <w:shd w:val="clear" w:color="auto" w:fill="FFFFFF"/>
        </w:rPr>
        <w:t>dissimilarity matrix</w:t>
      </w:r>
      <w:r w:rsidR="00B9160A">
        <w:rPr>
          <w:rFonts w:cstheme="minorHAnsi"/>
          <w:color w:val="000000"/>
          <w:shd w:val="clear" w:color="auto" w:fill="FFFFFF"/>
        </w:rPr>
        <w:t xml:space="preserve">. </w:t>
      </w:r>
      <w:r w:rsidR="006E6267">
        <w:rPr>
          <w:rFonts w:cstheme="minorHAnsi"/>
          <w:color w:val="000000"/>
          <w:shd w:val="clear" w:color="auto" w:fill="FFFFFF"/>
        </w:rPr>
        <w:t xml:space="preserve">95% confidence intervals for the Mantel correlations were obtained using 1000 bootstrap replicates. </w:t>
      </w:r>
      <w:r w:rsidR="00026236">
        <w:rPr>
          <w:rFonts w:cstheme="minorHAnsi"/>
          <w:color w:val="000000"/>
          <w:shd w:val="clear" w:color="auto" w:fill="FFFFFF"/>
        </w:rPr>
        <w:t xml:space="preserve">To </w:t>
      </w:r>
      <w:r w:rsidR="006E6267">
        <w:rPr>
          <w:rFonts w:cstheme="minorHAnsi"/>
          <w:color w:val="000000"/>
          <w:shd w:val="clear" w:color="auto" w:fill="FFFFFF"/>
        </w:rPr>
        <w:t xml:space="preserve"> further disentangle</w:t>
      </w:r>
      <w:r w:rsidR="00026236">
        <w:rPr>
          <w:rFonts w:cstheme="minorHAnsi"/>
          <w:color w:val="000000"/>
          <w:shd w:val="clear" w:color="auto" w:fill="FFFFFF"/>
        </w:rPr>
        <w:t xml:space="preserve"> </w:t>
      </w:r>
      <w:r w:rsidR="006E6267">
        <w:rPr>
          <w:rFonts w:cstheme="minorHAnsi"/>
          <w:color w:val="000000"/>
          <w:shd w:val="clear" w:color="auto" w:fill="FFFFFF"/>
        </w:rPr>
        <w:t>the phylogenetic scale of correlations between microbiome beta diversity and cofactors</w:t>
      </w:r>
      <w:r w:rsidR="00026236">
        <w:rPr>
          <w:rFonts w:cstheme="minorHAnsi"/>
          <w:color w:val="000000"/>
          <w:shd w:val="clear" w:color="auto" w:fill="FFFFFF"/>
        </w:rPr>
        <w:t xml:space="preserve">, </w:t>
      </w:r>
      <w:r w:rsidR="00026236" w:rsidRPr="00BA67C4">
        <w:rPr>
          <w:rFonts w:cstheme="minorHAnsi"/>
          <w:iCs/>
          <w:color w:val="000000"/>
          <w:shd w:val="clear" w:color="auto" w:fill="FFFFFF"/>
        </w:rPr>
        <w:t xml:space="preserve">beta diversity through time analysis (BDTT) </w:t>
      </w:r>
      <w:r w:rsidR="00026236">
        <w:rPr>
          <w:rFonts w:cstheme="minorHAnsi"/>
          <w:iCs/>
          <w:color w:val="000000"/>
          <w:shd w:val="clear" w:color="auto" w:fill="FFFFFF"/>
        </w:rPr>
        <w:t>(</w:t>
      </w:r>
      <w:commentRangeStart w:id="38"/>
      <w:r w:rsidR="00026236">
        <w:rPr>
          <w:rFonts w:cstheme="minorHAnsi"/>
          <w:iCs/>
          <w:color w:val="000000"/>
          <w:shd w:val="clear" w:color="auto" w:fill="FFFFFF"/>
        </w:rPr>
        <w:t>ref</w:t>
      </w:r>
      <w:commentRangeEnd w:id="38"/>
      <w:r w:rsidR="00026236">
        <w:rPr>
          <w:rStyle w:val="CommentReference"/>
          <w:rFonts w:eastAsia="Times New Roman" w:cs="Times New Roman"/>
          <w:lang w:eastAsia="en-AU"/>
        </w:rPr>
        <w:commentReference w:id="38"/>
      </w:r>
      <w:r w:rsidR="00026236">
        <w:rPr>
          <w:rFonts w:cstheme="minorHAnsi"/>
          <w:iCs/>
          <w:color w:val="000000"/>
          <w:shd w:val="clear" w:color="auto" w:fill="FFFFFF"/>
        </w:rPr>
        <w:t xml:space="preserve">) </w:t>
      </w:r>
      <w:r w:rsidR="00026236" w:rsidRPr="00BA67C4">
        <w:rPr>
          <w:rFonts w:cstheme="minorHAnsi"/>
          <w:iCs/>
          <w:color w:val="000000"/>
          <w:shd w:val="clear" w:color="auto" w:fill="FFFFFF"/>
        </w:rPr>
        <w:t>was used to sample</w:t>
      </w:r>
      <w:r w:rsidR="006E6267">
        <w:rPr>
          <w:rFonts w:cstheme="minorHAnsi"/>
          <w:iCs/>
          <w:color w:val="000000"/>
          <w:shd w:val="clear" w:color="auto" w:fill="FFFFFF"/>
        </w:rPr>
        <w:t xml:space="preserve"> </w:t>
      </w:r>
      <w:r w:rsidR="00026236" w:rsidRPr="00BA67C4">
        <w:rPr>
          <w:rFonts w:cstheme="minorHAnsi"/>
          <w:iCs/>
          <w:color w:val="000000"/>
          <w:shd w:val="clear" w:color="auto" w:fill="FFFFFF"/>
        </w:rPr>
        <w:t xml:space="preserve">the bacterial </w:t>
      </w:r>
      <w:r w:rsidR="00026236">
        <w:rPr>
          <w:rFonts w:cstheme="minorHAnsi"/>
          <w:iCs/>
          <w:color w:val="000000"/>
          <w:shd w:val="clear" w:color="auto" w:fill="FFFFFF"/>
        </w:rPr>
        <w:t xml:space="preserve">phylogenetic tree </w:t>
      </w:r>
      <w:r w:rsidR="00026236" w:rsidRPr="00BA67C4">
        <w:rPr>
          <w:rFonts w:cstheme="minorHAnsi"/>
          <w:iCs/>
          <w:color w:val="000000"/>
          <w:shd w:val="clear" w:color="auto" w:fill="FFFFFF"/>
        </w:rPr>
        <w:t xml:space="preserve">in </w:t>
      </w:r>
      <w:r w:rsidR="006E6267">
        <w:rPr>
          <w:rFonts w:cstheme="minorHAnsi"/>
          <w:iCs/>
          <w:color w:val="000000"/>
          <w:shd w:val="clear" w:color="auto" w:fill="FFFFFF"/>
        </w:rPr>
        <w:t>10Mya</w:t>
      </w:r>
      <w:r w:rsidR="00026236" w:rsidRPr="00BA67C4">
        <w:rPr>
          <w:rFonts w:cstheme="minorHAnsi"/>
          <w:iCs/>
          <w:color w:val="000000"/>
          <w:shd w:val="clear" w:color="auto" w:fill="FFFFFF"/>
        </w:rPr>
        <w:t xml:space="preserve"> time intervals </w:t>
      </w:r>
      <w:r w:rsidR="006E6267">
        <w:rPr>
          <w:rFonts w:cstheme="minorHAnsi"/>
          <w:iCs/>
          <w:color w:val="000000"/>
          <w:shd w:val="clear" w:color="auto" w:fill="FFFFFF"/>
        </w:rPr>
        <w:t>b</w:t>
      </w:r>
      <w:r w:rsidR="00026236" w:rsidRPr="00BA67C4">
        <w:rPr>
          <w:rFonts w:cstheme="minorHAnsi"/>
          <w:iCs/>
          <w:color w:val="000000"/>
          <w:shd w:val="clear" w:color="auto" w:fill="FFFFFF"/>
        </w:rPr>
        <w:t>ackwards in evolutionary time</w:t>
      </w:r>
      <w:r w:rsidR="00026236">
        <w:rPr>
          <w:rFonts w:cstheme="minorHAnsi"/>
          <w:iCs/>
          <w:color w:val="000000"/>
          <w:shd w:val="clear" w:color="auto" w:fill="FFFFFF"/>
        </w:rPr>
        <w:t xml:space="preserve"> using the tree agglomeration functions of castor (</w:t>
      </w:r>
      <w:commentRangeStart w:id="39"/>
      <w:r w:rsidR="00026236">
        <w:rPr>
          <w:rFonts w:cstheme="minorHAnsi"/>
          <w:iCs/>
          <w:color w:val="000000"/>
          <w:shd w:val="clear" w:color="auto" w:fill="FFFFFF"/>
        </w:rPr>
        <w:t>ref</w:t>
      </w:r>
      <w:commentRangeEnd w:id="39"/>
      <w:r w:rsidR="00026236">
        <w:rPr>
          <w:rStyle w:val="CommentReference"/>
          <w:rFonts w:eastAsia="Times New Roman" w:cs="Times New Roman"/>
          <w:lang w:eastAsia="en-AU"/>
        </w:rPr>
        <w:commentReference w:id="39"/>
      </w:r>
      <w:r w:rsidR="00026236">
        <w:rPr>
          <w:rFonts w:cstheme="minorHAnsi"/>
          <w:iCs/>
          <w:color w:val="000000"/>
          <w:shd w:val="clear" w:color="auto" w:fill="FFFFFF"/>
        </w:rPr>
        <w:t>). Partial Mantel tests were conducted</w:t>
      </w:r>
      <w:r w:rsidR="006E6267">
        <w:rPr>
          <w:rFonts w:cstheme="minorHAnsi"/>
          <w:iCs/>
          <w:color w:val="000000"/>
          <w:shd w:val="clear" w:color="auto" w:fill="FFFFFF"/>
        </w:rPr>
        <w:t xml:space="preserve"> on the ASV tables at </w:t>
      </w:r>
      <w:r w:rsidR="006E6267">
        <w:rPr>
          <w:rFonts w:cstheme="minorHAnsi"/>
          <w:iCs/>
          <w:color w:val="000000"/>
          <w:shd w:val="clear" w:color="auto" w:fill="FFFFFF"/>
        </w:rPr>
        <w:lastRenderedPageBreak/>
        <w:t>each time</w:t>
      </w:r>
      <w:r w:rsidR="00026236" w:rsidRPr="00BA67C4">
        <w:rPr>
          <w:rFonts w:cstheme="minorHAnsi"/>
          <w:iCs/>
          <w:color w:val="000000"/>
          <w:shd w:val="clear" w:color="auto" w:fill="FFFFFF"/>
        </w:rPr>
        <w:t xml:space="preserve"> slice in order to differentiate patterns arising from recent co-diversification from those due to more ancient bacterial evolution.</w:t>
      </w:r>
      <w:r w:rsidR="00026236" w:rsidRPr="00F90917">
        <w:rPr>
          <w:rFonts w:cstheme="minorHAnsi"/>
          <w:color w:val="000000"/>
          <w:shd w:val="clear" w:color="auto" w:fill="FFFFFF"/>
        </w:rPr>
        <w:t xml:space="preserve"> </w:t>
      </w:r>
    </w:p>
    <w:p w14:paraId="2A28601B" w14:textId="77777777" w:rsidR="00C46C42" w:rsidRPr="007A5043" w:rsidRDefault="00C46C42" w:rsidP="00C46C42">
      <w:pPr>
        <w:spacing w:after="240" w:line="360" w:lineRule="auto"/>
        <w:rPr>
          <w:rFonts w:cstheme="minorHAnsi"/>
          <w:color w:val="000000"/>
          <w:u w:val="single"/>
          <w:shd w:val="clear" w:color="auto" w:fill="FFFFFF"/>
        </w:rPr>
      </w:pPr>
      <w:r w:rsidRPr="007A5043">
        <w:rPr>
          <w:rFonts w:cstheme="minorHAnsi"/>
          <w:color w:val="000000"/>
          <w:u w:val="single"/>
          <w:shd w:val="clear" w:color="auto" w:fill="FFFFFF"/>
        </w:rPr>
        <w:t>Co-phylogeny / Co-speciation</w:t>
      </w:r>
    </w:p>
    <w:p w14:paraId="50F32D7E" w14:textId="51AB76BC" w:rsidR="00D420E1" w:rsidRDefault="006E6267" w:rsidP="00ED081B">
      <w:pPr>
        <w:spacing w:after="240" w:line="360" w:lineRule="auto"/>
      </w:pPr>
      <w:r>
        <w:rPr>
          <w:rFonts w:cstheme="minorHAnsi"/>
          <w:color w:val="000000"/>
          <w:shd w:val="clear" w:color="auto" w:fill="FFFFFF"/>
        </w:rPr>
        <w:t xml:space="preserve">Beta diversity through time analysis suggested that patterns of phylosymbios was driven by more recent co-diversification. </w:t>
      </w:r>
      <w:r w:rsidR="00C46C42">
        <w:rPr>
          <w:rFonts w:cstheme="minorHAnsi"/>
          <w:color w:val="000000"/>
          <w:shd w:val="clear" w:color="auto" w:fill="FFFFFF"/>
        </w:rPr>
        <w:t xml:space="preserve">In addition to the well-known association with their primary symbiont </w:t>
      </w:r>
      <w:r w:rsidR="00C46C42" w:rsidRPr="00F72A67">
        <w:rPr>
          <w:rFonts w:cstheme="minorHAnsi"/>
          <w:i/>
          <w:color w:val="000000"/>
          <w:shd w:val="clear" w:color="auto" w:fill="FFFFFF"/>
        </w:rPr>
        <w:t>Candidatus</w:t>
      </w:r>
      <w:r w:rsidR="00C46C42">
        <w:rPr>
          <w:rFonts w:cstheme="minorHAnsi"/>
          <w:color w:val="000000"/>
          <w:shd w:val="clear" w:color="auto" w:fill="FFFFFF"/>
        </w:rPr>
        <w:t xml:space="preserve"> Carsonella rudii, psyllid species can be associated various secondary symbionts with differing rates of vertical inheritance. To identify these groups</w:t>
      </w:r>
      <w:r>
        <w:rPr>
          <w:rFonts w:cstheme="minorHAnsi"/>
          <w:color w:val="000000"/>
          <w:shd w:val="clear" w:color="auto" w:fill="FFFFFF"/>
        </w:rPr>
        <w:t xml:space="preserve"> without making apriori assumptions of the taxonomy of potential secondary symbionts</w:t>
      </w:r>
      <w:r w:rsidR="00C46C42">
        <w:rPr>
          <w:rFonts w:cstheme="minorHAnsi"/>
          <w:color w:val="000000"/>
          <w:shd w:val="clear" w:color="auto" w:fill="FFFFFF"/>
        </w:rPr>
        <w:t>, phylogenetic congruence</w:t>
      </w:r>
      <w:r w:rsidR="00C16B52">
        <w:rPr>
          <w:rFonts w:cstheme="minorHAnsi"/>
          <w:color w:val="000000"/>
          <w:shd w:val="clear" w:color="auto" w:fill="FFFFFF"/>
        </w:rPr>
        <w:t xml:space="preserve"> between the psyllid and </w:t>
      </w:r>
      <w:r>
        <w:rPr>
          <w:rFonts w:cstheme="minorHAnsi"/>
          <w:color w:val="000000"/>
          <w:shd w:val="clear" w:color="auto" w:fill="FFFFFF"/>
        </w:rPr>
        <w:t xml:space="preserve">the </w:t>
      </w:r>
      <w:r w:rsidR="00C16B52">
        <w:rPr>
          <w:rFonts w:cstheme="minorHAnsi"/>
          <w:color w:val="000000"/>
          <w:shd w:val="clear" w:color="auto" w:fill="FFFFFF"/>
        </w:rPr>
        <w:t>microbial phylogen</w:t>
      </w:r>
      <w:r>
        <w:rPr>
          <w:rFonts w:cstheme="minorHAnsi"/>
          <w:color w:val="000000"/>
          <w:shd w:val="clear" w:color="auto" w:fill="FFFFFF"/>
        </w:rPr>
        <w:t>y</w:t>
      </w:r>
      <w:r w:rsidR="00C46C42">
        <w:rPr>
          <w:rFonts w:cstheme="minorHAnsi"/>
          <w:color w:val="000000"/>
          <w:shd w:val="clear" w:color="auto" w:fill="FFFFFF"/>
        </w:rPr>
        <w:t xml:space="preserve"> was investigated at the scale of the entire community of co-</w:t>
      </w:r>
      <w:r w:rsidR="00A54123">
        <w:rPr>
          <w:rFonts w:cstheme="minorHAnsi"/>
          <w:color w:val="000000"/>
          <w:shd w:val="clear" w:color="auto" w:fill="FFFFFF"/>
        </w:rPr>
        <w:t>occurring</w:t>
      </w:r>
      <w:r w:rsidR="00C46C42">
        <w:rPr>
          <w:rFonts w:cstheme="minorHAnsi"/>
          <w:color w:val="000000"/>
          <w:shd w:val="clear" w:color="auto" w:fill="FFFFFF"/>
        </w:rPr>
        <w:t xml:space="preserve"> species usin</w:t>
      </w:r>
      <w:r w:rsidR="00105C84">
        <w:rPr>
          <w:rFonts w:cstheme="minorHAnsi"/>
          <w:color w:val="000000"/>
          <w:shd w:val="clear" w:color="auto" w:fill="FFFFFF"/>
        </w:rPr>
        <w:t>g</w:t>
      </w:r>
      <w:r w:rsidR="00C16B52">
        <w:rPr>
          <w:rFonts w:cstheme="minorHAnsi"/>
          <w:color w:val="000000"/>
          <w:shd w:val="clear" w:color="auto" w:fill="FFFFFF"/>
        </w:rPr>
        <w:t xml:space="preserve"> </w:t>
      </w:r>
      <w:r w:rsidR="00C46C42">
        <w:rPr>
          <w:rFonts w:cstheme="minorHAnsi"/>
          <w:color w:val="000000"/>
          <w:shd w:val="clear" w:color="auto" w:fill="FFFFFF"/>
        </w:rPr>
        <w:t xml:space="preserve">the </w:t>
      </w:r>
      <w:r w:rsidR="00A54123">
        <w:rPr>
          <w:rFonts w:cstheme="minorHAnsi"/>
          <w:color w:val="000000"/>
          <w:shd w:val="clear" w:color="auto" w:fill="FFFFFF"/>
        </w:rPr>
        <w:t xml:space="preserve">Procrustean Approach to Co-phylogeny (PACo) </w:t>
      </w:r>
      <w:r w:rsidR="00C46C42">
        <w:rPr>
          <w:rFonts w:cstheme="minorHAnsi"/>
          <w:color w:val="000000"/>
          <w:shd w:val="clear" w:color="auto" w:fill="FFFFFF"/>
        </w:rPr>
        <w:t>algorithm</w:t>
      </w:r>
      <w:r w:rsidR="00C16B52">
        <w:rPr>
          <w:rFonts w:cstheme="minorHAnsi"/>
          <w:color w:val="000000"/>
          <w:shd w:val="clear" w:color="auto" w:fill="FFFFFF"/>
        </w:rPr>
        <w:t xml:space="preserve"> </w:t>
      </w:r>
      <w:r w:rsidR="00F90917">
        <w:rPr>
          <w:rFonts w:cstheme="minorHAnsi"/>
          <w:color w:val="000000"/>
          <w:shd w:val="clear" w:color="auto" w:fill="FFFFFF"/>
        </w:rPr>
        <w:t>(ref</w:t>
      </w:r>
      <w:r w:rsidR="00F90917">
        <w:rPr>
          <w:rStyle w:val="CommentReference"/>
          <w:rFonts w:eastAsia="Times New Roman" w:cs="Times New Roman"/>
          <w:lang w:eastAsia="en-AU"/>
        </w:rPr>
        <w:commentReference w:id="40"/>
      </w:r>
      <w:r w:rsidR="00F90917">
        <w:rPr>
          <w:rFonts w:cstheme="minorHAnsi"/>
          <w:color w:val="000000"/>
          <w:shd w:val="clear" w:color="auto" w:fill="FFFFFF"/>
        </w:rPr>
        <w:t xml:space="preserve">) </w:t>
      </w:r>
      <w:commentRangeStart w:id="40"/>
      <w:commentRangeEnd w:id="40"/>
      <w:r w:rsidR="00C16B52">
        <w:rPr>
          <w:rFonts w:cstheme="minorHAnsi"/>
          <w:color w:val="000000"/>
          <w:shd w:val="clear" w:color="auto" w:fill="FFFFFF"/>
        </w:rPr>
        <w:t>and a matrix of presence/absences amongst psyllid species</w:t>
      </w:r>
      <w:r w:rsidR="00C46C42">
        <w:rPr>
          <w:rFonts w:cstheme="minorHAnsi"/>
          <w:color w:val="000000"/>
          <w:shd w:val="clear" w:color="auto" w:fill="FFFFFF"/>
        </w:rPr>
        <w:t xml:space="preserve">. </w:t>
      </w:r>
      <w:r w:rsidR="00C46C42" w:rsidRPr="00223775">
        <w:rPr>
          <w:rFonts w:cstheme="minorHAnsi"/>
          <w:color w:val="000000"/>
          <w:shd w:val="clear" w:color="auto" w:fill="FFFFFF"/>
        </w:rPr>
        <w:t>Given that microbial communities are</w:t>
      </w:r>
      <w:r w:rsidR="00C46C42">
        <w:rPr>
          <w:rFonts w:cstheme="minorHAnsi"/>
          <w:color w:val="000000"/>
          <w:shd w:val="clear" w:color="auto" w:fill="FFFFFF"/>
        </w:rPr>
        <w:t xml:space="preserve"> generally</w:t>
      </w:r>
      <w:r w:rsidR="00C46C42" w:rsidRPr="00223775">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sidR="00A54123" w:rsidRPr="00A54123">
        <w:t xml:space="preserve"> </w:t>
      </w:r>
      <w:r w:rsidR="00A54123">
        <w:t xml:space="preserve">To </w:t>
      </w:r>
      <w:r w:rsidR="00A54123" w:rsidRPr="00A54123">
        <w:rPr>
          <w:rFonts w:cstheme="minorHAnsi"/>
          <w:color w:val="000000"/>
          <w:shd w:val="clear" w:color="auto" w:fill="FFFFFF"/>
        </w:rPr>
        <w:t xml:space="preserve">estimate the </w:t>
      </w:r>
      <w:r w:rsidR="00D420E1">
        <w:rPr>
          <w:rFonts w:cstheme="minorHAnsi"/>
          <w:color w:val="000000"/>
          <w:shd w:val="clear" w:color="auto" w:fill="FFFFFF"/>
        </w:rPr>
        <w:t>importance of specific host-microbe interactions towards the overall phylogenetic congruence</w:t>
      </w:r>
      <w:r w:rsidR="00A54123">
        <w:rPr>
          <w:rFonts w:cstheme="minorHAnsi"/>
          <w:color w:val="000000"/>
          <w:shd w:val="clear" w:color="auto" w:fill="FFFFFF"/>
        </w:rPr>
        <w:t>, a leave-one-out approach was used where</w:t>
      </w:r>
      <w:r w:rsidR="00A54123" w:rsidRPr="00A54123">
        <w:rPr>
          <w:rFonts w:cstheme="minorHAnsi"/>
          <w:color w:val="000000"/>
          <w:shd w:val="clear" w:color="auto" w:fill="FFFFFF"/>
        </w:rPr>
        <w:t xml:space="preserve"> </w:t>
      </w:r>
      <w:r w:rsidR="00A54123">
        <w:rPr>
          <w:rFonts w:cstheme="minorHAnsi"/>
          <w:color w:val="000000"/>
          <w:shd w:val="clear" w:color="auto" w:fill="FFFFFF"/>
        </w:rPr>
        <w:t xml:space="preserve">individual </w:t>
      </w:r>
      <w:r w:rsidR="00A54123" w:rsidRPr="00A54123">
        <w:rPr>
          <w:rFonts w:cstheme="minorHAnsi"/>
          <w:color w:val="000000"/>
          <w:shd w:val="clear" w:color="auto" w:fill="FFFFFF"/>
        </w:rPr>
        <w:t xml:space="preserve">Interactions </w:t>
      </w:r>
      <w:r w:rsidR="00A54123">
        <w:rPr>
          <w:rFonts w:cstheme="minorHAnsi"/>
          <w:color w:val="000000"/>
          <w:shd w:val="clear" w:color="auto" w:fill="FFFFFF"/>
        </w:rPr>
        <w:t>were</w:t>
      </w:r>
      <w:r w:rsidR="00A54123" w:rsidRPr="00A54123">
        <w:rPr>
          <w:rFonts w:cstheme="minorHAnsi"/>
          <w:color w:val="000000"/>
          <w:shd w:val="clear" w:color="auto" w:fill="FFFFFF"/>
        </w:rPr>
        <w:t xml:space="preserve"> iteratively removed</w:t>
      </w:r>
      <w:r w:rsidR="00A54123">
        <w:rPr>
          <w:rFonts w:cstheme="minorHAnsi"/>
          <w:color w:val="000000"/>
          <w:shd w:val="clear" w:color="auto" w:fill="FFFFFF"/>
        </w:rPr>
        <w:t xml:space="preserve"> and the individual interaction strength calculated as the difference</w:t>
      </w:r>
      <w:r w:rsidR="00A54123" w:rsidRPr="00A54123">
        <w:rPr>
          <w:rFonts w:cstheme="minorHAnsi"/>
          <w:color w:val="000000"/>
          <w:shd w:val="clear" w:color="auto" w:fill="FFFFFF"/>
        </w:rPr>
        <w:t xml:space="preserve"> between global fit </w:t>
      </w:r>
      <w:r w:rsidR="00A54123">
        <w:rPr>
          <w:rFonts w:cstheme="minorHAnsi"/>
          <w:color w:val="000000"/>
          <w:shd w:val="clear" w:color="auto" w:fill="FFFFFF"/>
        </w:rPr>
        <w:t xml:space="preserve">and the fit </w:t>
      </w:r>
      <w:r w:rsidR="00A54123" w:rsidRPr="00A54123">
        <w:rPr>
          <w:rFonts w:cstheme="minorHAnsi"/>
          <w:color w:val="000000"/>
          <w:shd w:val="clear" w:color="auto" w:fill="FFFFFF"/>
        </w:rPr>
        <w:t>without an interaction</w:t>
      </w:r>
      <w:r w:rsidR="00A54123">
        <w:rPr>
          <w:rFonts w:cstheme="minorHAnsi"/>
          <w:color w:val="000000"/>
          <w:shd w:val="clear" w:color="auto" w:fill="FFFFFF"/>
        </w:rPr>
        <w:t>.</w:t>
      </w:r>
      <w:r w:rsidR="00C46C42" w:rsidRPr="00223775">
        <w:t xml:space="preserve"> </w:t>
      </w:r>
      <w:r w:rsidR="00D420E1">
        <w:t xml:space="preserve">Phylogenetic congruence was also assessed between the psyllid and hostplant </w:t>
      </w:r>
      <w:r w:rsidR="00365956">
        <w:t>phylogenies, as well as just the Trioza genus and hostplant phylogenies. To visualise the associations between two phylogenies, the tree rotation functions of phytools  (</w:t>
      </w:r>
      <w:commentRangeStart w:id="41"/>
      <w:r w:rsidR="00365956">
        <w:t>ref</w:t>
      </w:r>
      <w:commentRangeEnd w:id="41"/>
      <w:r w:rsidR="00365956">
        <w:rPr>
          <w:rStyle w:val="CommentReference"/>
          <w:rFonts w:eastAsia="Times New Roman" w:cs="Times New Roman"/>
          <w:lang w:eastAsia="en-AU"/>
        </w:rPr>
        <w:commentReference w:id="41"/>
      </w:r>
      <w:r w:rsidR="00365956">
        <w:t>) were used to arrange phylogenies by their best fit, and tanglegrams were plotted using ggplot2 (</w:t>
      </w:r>
      <w:commentRangeStart w:id="42"/>
      <w:r w:rsidR="00365956">
        <w:t>ref</w:t>
      </w:r>
      <w:commentRangeEnd w:id="42"/>
      <w:r w:rsidR="00365956">
        <w:rPr>
          <w:rStyle w:val="CommentReference"/>
          <w:rFonts w:eastAsia="Times New Roman" w:cs="Times New Roman"/>
          <w:lang w:eastAsia="en-AU"/>
        </w:rPr>
        <w:commentReference w:id="42"/>
      </w:r>
      <w:r w:rsidR="00365956">
        <w:t>) and the ggtree extension (</w:t>
      </w:r>
      <w:commentRangeStart w:id="43"/>
      <w:r w:rsidR="00365956">
        <w:t>ref</w:t>
      </w:r>
      <w:commentRangeEnd w:id="43"/>
      <w:r w:rsidR="00365956">
        <w:rPr>
          <w:rStyle w:val="CommentReference"/>
          <w:rFonts w:eastAsia="Times New Roman" w:cs="Times New Roman"/>
          <w:lang w:eastAsia="en-AU"/>
        </w:rPr>
        <w:commentReference w:id="43"/>
      </w:r>
      <w:r w:rsidR="00365956">
        <w:t>). All statistical analyses were conducted within the R3.6 statistical programming environment (</w:t>
      </w:r>
      <w:commentRangeStart w:id="44"/>
      <w:r w:rsidR="00365956">
        <w:t>ref</w:t>
      </w:r>
      <w:commentRangeEnd w:id="44"/>
      <w:r w:rsidR="00365956">
        <w:rPr>
          <w:rStyle w:val="CommentReference"/>
          <w:rFonts w:eastAsia="Times New Roman" w:cs="Times New Roman"/>
          <w:lang w:eastAsia="en-AU"/>
        </w:rPr>
        <w:commentReference w:id="44"/>
      </w:r>
      <w:r w:rsidR="00365956">
        <w:t>) using tidyverse packages (</w:t>
      </w:r>
      <w:commentRangeStart w:id="45"/>
      <w:r w:rsidR="00365956">
        <w:t>ref</w:t>
      </w:r>
      <w:commentRangeEnd w:id="45"/>
      <w:r w:rsidR="00365956">
        <w:rPr>
          <w:rStyle w:val="CommentReference"/>
          <w:rFonts w:eastAsia="Times New Roman" w:cs="Times New Roman"/>
          <w:lang w:eastAsia="en-AU"/>
        </w:rPr>
        <w:commentReference w:id="45"/>
      </w:r>
      <w:r w:rsidR="00365956">
        <w:t xml:space="preserve">). </w:t>
      </w:r>
    </w:p>
    <w:p w14:paraId="34F01AB8" w14:textId="5ED069A5" w:rsidR="00D420E1" w:rsidRPr="007A5043" w:rsidDel="00365956" w:rsidRDefault="00C46C42" w:rsidP="00ED081B">
      <w:pPr>
        <w:spacing w:after="240" w:line="360" w:lineRule="auto"/>
        <w:rPr>
          <w:del w:id="46" w:author="Alexander Piper (DJPR)" w:date="2020-04-21T14:25:00Z"/>
          <w:rFonts w:cstheme="minorHAnsi"/>
          <w:b/>
          <w:i/>
          <w:color w:val="000000"/>
          <w:sz w:val="24"/>
          <w:shd w:val="clear" w:color="auto" w:fill="FFFFFF"/>
        </w:rPr>
      </w:pPr>
      <w:del w:id="47" w:author="Alexander Piper (DJPR)" w:date="2020-04-21T14:24:00Z">
        <w:r w:rsidDel="00365956">
          <w:delText xml:space="preserve">The </w:delText>
        </w:r>
        <w:r w:rsidR="00A54123" w:rsidDel="00365956">
          <w:delText xml:space="preserve">PACo </w:delText>
        </w:r>
        <w:r w:rsidDel="00365956">
          <w:delText xml:space="preserve"> algorithm was </w:delText>
        </w:r>
      </w:del>
      <w:del w:id="48" w:author="Alexander Piper (DJPR)" w:date="2020-04-19T11:19:00Z">
        <w:r w:rsidDel="00F90917">
          <w:delText>then fit separately to these individual clades to identify fine-scale co-phylogeny.</w:delText>
        </w:r>
        <w:r w:rsidDel="00F90917">
          <w:rPr>
            <w:rFonts w:cstheme="minorHAnsi"/>
            <w:color w:val="000000"/>
            <w:shd w:val="clear" w:color="auto" w:fill="FFFFFF"/>
          </w:rPr>
          <w:delText xml:space="preserve"> In addition to psyllid microbiome phylogeny, this approach was further </w:delText>
        </w:r>
        <w:r w:rsidDel="00F90917">
          <w:delText>conducted between t</w:delText>
        </w:r>
      </w:del>
      <w:del w:id="49" w:author="Alexander Piper (DJPR)" w:date="2020-04-21T14:24:00Z">
        <w:r w:rsidDel="00365956">
          <w:delText xml:space="preserve">he psyllid species tree and the hostplant tree, as well as </w:delText>
        </w:r>
      </w:del>
      <w:del w:id="50" w:author="Alexander Piper (DJPR)" w:date="2020-04-19T11:20:00Z">
        <w:r w:rsidDel="00F90917">
          <w:delText xml:space="preserve">just the </w:delText>
        </w:r>
      </w:del>
      <w:del w:id="51" w:author="Alexander Piper (DJPR)" w:date="2020-04-21T14:24:00Z">
        <w:r w:rsidDel="00365956">
          <w:delText>Trioza genus and the hostplant tree.</w:delText>
        </w:r>
      </w:del>
    </w:p>
    <w:p w14:paraId="7457AE6B" w14:textId="50B10482" w:rsidR="00B9160A" w:rsidDel="00026236" w:rsidRDefault="00B9160A" w:rsidP="00A54123">
      <w:pPr>
        <w:spacing w:after="240" w:line="360" w:lineRule="auto"/>
        <w:rPr>
          <w:del w:id="52" w:author="Alexander Piper (DJPR)" w:date="2020-04-19T11:25:00Z"/>
          <w:rFonts w:cstheme="minorHAnsi"/>
          <w:i/>
          <w:color w:val="000000"/>
          <w:u w:val="single"/>
          <w:shd w:val="clear" w:color="auto" w:fill="FFFFFF"/>
        </w:rPr>
      </w:pPr>
      <w:del w:id="53" w:author="Alexander Piper (DJPR)" w:date="2020-04-19T11:25:00Z">
        <w:r w:rsidDel="00026236">
          <w:rPr>
            <w:rFonts w:cstheme="minorHAnsi"/>
            <w:i/>
            <w:color w:val="000000"/>
            <w:u w:val="single"/>
            <w:shd w:val="clear" w:color="auto" w:fill="FFFFFF"/>
          </w:rPr>
          <w:delText>Beta diversity through time</w:delText>
        </w:r>
      </w:del>
    </w:p>
    <w:p w14:paraId="2F576556" w14:textId="1A49BF64" w:rsidR="00B9160A" w:rsidRPr="00F90917" w:rsidDel="00026236" w:rsidRDefault="00B9160A" w:rsidP="00B9160A">
      <w:pPr>
        <w:spacing w:after="240" w:line="360" w:lineRule="auto"/>
        <w:rPr>
          <w:del w:id="54" w:author="Alexander Piper (DJPR)" w:date="2020-04-19T11:25:00Z"/>
          <w:rFonts w:cstheme="minorHAnsi"/>
          <w:i/>
          <w:color w:val="000000"/>
          <w:shd w:val="clear" w:color="auto" w:fill="FFFFFF"/>
          <w:rPrChange w:id="55" w:author="Alexander Piper (DJPR)" w:date="2020-04-19T11:20:00Z">
            <w:rPr>
              <w:del w:id="56" w:author="Alexander Piper (DJPR)" w:date="2020-04-19T11:25:00Z"/>
              <w:rFonts w:cstheme="minorHAnsi"/>
              <w:i/>
              <w:color w:val="000000"/>
              <w:u w:val="single"/>
              <w:shd w:val="clear" w:color="auto" w:fill="FFFFFF"/>
            </w:rPr>
          </w:rPrChange>
        </w:rPr>
      </w:pPr>
      <w:del w:id="57" w:author="Alexander Piper (DJPR)" w:date="2020-04-19T11:25:00Z">
        <w:r w:rsidRPr="00F90917" w:rsidDel="00026236">
          <w:rPr>
            <w:rFonts w:cstheme="minorHAnsi"/>
            <w:color w:val="000000"/>
            <w:shd w:val="clear" w:color="auto" w:fill="FFFFFF"/>
          </w:rPr>
          <w:delText>As community assembly models</w:delText>
        </w:r>
        <w:r w:rsidRPr="00F90917" w:rsidDel="00026236">
          <w:rPr>
            <w:rFonts w:cstheme="minorHAnsi"/>
            <w:iCs/>
            <w:color w:val="000000"/>
            <w:shd w:val="clear" w:color="auto" w:fill="FFFFFF"/>
            <w:rPrChange w:id="58" w:author="Alexander Piper (DJPR)" w:date="2020-04-19T11:20:00Z">
              <w:rPr>
                <w:rFonts w:cstheme="minorHAnsi"/>
                <w:iCs/>
                <w:color w:val="000000"/>
                <w:u w:val="single"/>
                <w:shd w:val="clear" w:color="auto" w:fill="FFFFFF"/>
              </w:rPr>
            </w:rPrChange>
          </w:rPr>
          <w:delText xml:space="preserve"> indicated potential disparity In the phylogenetic scale of community assembly patterns, beta diversity through time analysis (BDTT) was used to sample the bacterial community in 0.01 time intervals backwards in evolutionary time</w:delText>
        </w:r>
      </w:del>
      <w:del w:id="59" w:author="Alexander Piper (DJPR)" w:date="2020-04-19T11:24:00Z">
        <w:r w:rsidRPr="00F90917" w:rsidDel="00B83399">
          <w:rPr>
            <w:rFonts w:cstheme="minorHAnsi"/>
            <w:iCs/>
            <w:color w:val="000000"/>
            <w:shd w:val="clear" w:color="auto" w:fill="FFFFFF"/>
            <w:rPrChange w:id="60" w:author="Alexander Piper (DJPR)" w:date="2020-04-19T11:20:00Z">
              <w:rPr>
                <w:rFonts w:cstheme="minorHAnsi"/>
                <w:iCs/>
                <w:color w:val="000000"/>
                <w:u w:val="single"/>
                <w:shd w:val="clear" w:color="auto" w:fill="FFFFFF"/>
              </w:rPr>
            </w:rPrChange>
          </w:rPr>
          <w:delText xml:space="preserve"> and conduct the above</w:delText>
        </w:r>
      </w:del>
      <w:del w:id="61" w:author="Alexander Piper (DJPR)" w:date="2020-04-19T11:25:00Z">
        <w:r w:rsidRPr="00F90917" w:rsidDel="00B83399">
          <w:rPr>
            <w:rFonts w:cstheme="minorHAnsi"/>
            <w:iCs/>
            <w:color w:val="000000"/>
            <w:shd w:val="clear" w:color="auto" w:fill="FFFFFF"/>
            <w:rPrChange w:id="62" w:author="Alexander Piper (DJPR)" w:date="2020-04-19T11:20:00Z">
              <w:rPr>
                <w:rFonts w:cstheme="minorHAnsi"/>
                <w:iCs/>
                <w:color w:val="000000"/>
                <w:u w:val="single"/>
                <w:shd w:val="clear" w:color="auto" w:fill="FFFFFF"/>
              </w:rPr>
            </w:rPrChange>
          </w:rPr>
          <w:delText xml:space="preserve"> tests at</w:delText>
        </w:r>
        <w:r w:rsidRPr="00F90917" w:rsidDel="00026236">
          <w:rPr>
            <w:rFonts w:cstheme="minorHAnsi"/>
            <w:iCs/>
            <w:color w:val="000000"/>
            <w:shd w:val="clear" w:color="auto" w:fill="FFFFFF"/>
            <w:rPrChange w:id="63" w:author="Alexander Piper (DJPR)" w:date="2020-04-19T11:20:00Z">
              <w:rPr>
                <w:rFonts w:cstheme="minorHAnsi"/>
                <w:iCs/>
                <w:color w:val="000000"/>
                <w:u w:val="single"/>
                <w:shd w:val="clear" w:color="auto" w:fill="FFFFFF"/>
              </w:rPr>
            </w:rPrChange>
          </w:rPr>
          <w:delText xml:space="preserve"> each time slice in order to differentiate patterns arising from recent co-diversification from those due to more ancient bacterial evolution. These analyses were conducted both with and without the family Enterobacteriaceae to determine if these patterns were being driven primarily by the known primary symbiont </w:delText>
        </w:r>
        <w:r w:rsidRPr="00F90917" w:rsidDel="00026236">
          <w:rPr>
            <w:rFonts w:cstheme="minorHAnsi"/>
            <w:i/>
            <w:color w:val="000000"/>
            <w:shd w:val="clear" w:color="auto" w:fill="FFFFFF"/>
          </w:rPr>
          <w:delText>Candidatus</w:delText>
        </w:r>
        <w:r w:rsidRPr="00F90917" w:rsidDel="00026236">
          <w:rPr>
            <w:rFonts w:cstheme="minorHAnsi"/>
            <w:color w:val="000000"/>
            <w:shd w:val="clear" w:color="auto" w:fill="FFFFFF"/>
          </w:rPr>
          <w:delText xml:space="preserve"> Carsonella rudii. </w:delText>
        </w:r>
      </w:del>
    </w:p>
    <w:p w14:paraId="4680DF80" w14:textId="03DFE421" w:rsidR="004C1F7B" w:rsidDel="00F90917" w:rsidRDefault="004C1F7B" w:rsidP="00A54123">
      <w:pPr>
        <w:spacing w:after="240" w:line="360" w:lineRule="auto"/>
        <w:rPr>
          <w:del w:id="64" w:author="Alexander Piper (DJPR)" w:date="2020-04-19T11:21:00Z"/>
          <w:rFonts w:cstheme="minorHAnsi"/>
          <w:color w:val="000000"/>
          <w:shd w:val="clear" w:color="auto" w:fill="FFFFFF"/>
        </w:rPr>
      </w:pPr>
    </w:p>
    <w:p w14:paraId="0EC381B7" w14:textId="6B07E700" w:rsidR="002052CF" w:rsidRPr="007A5043" w:rsidDel="00F90917" w:rsidRDefault="002052CF" w:rsidP="002052CF">
      <w:pPr>
        <w:spacing w:after="240" w:line="360" w:lineRule="auto"/>
        <w:rPr>
          <w:del w:id="65" w:author="Alexander Piper (DJPR)" w:date="2020-04-19T11:21:00Z"/>
          <w:rFonts w:cstheme="minorHAnsi"/>
          <w:color w:val="000000"/>
          <w:u w:val="single"/>
          <w:shd w:val="clear" w:color="auto" w:fill="FFFFFF"/>
        </w:rPr>
      </w:pPr>
      <w:bookmarkStart w:id="66" w:name="_Toc512863591"/>
      <w:commentRangeStart w:id="67"/>
      <w:del w:id="68" w:author="Alexander Piper (DJPR)" w:date="2020-04-19T11:21:00Z">
        <w:r w:rsidRPr="007A5043" w:rsidDel="00F90917">
          <w:rPr>
            <w:rFonts w:cstheme="minorHAnsi"/>
            <w:color w:val="000000"/>
            <w:u w:val="single"/>
            <w:shd w:val="clear" w:color="auto" w:fill="FFFFFF"/>
          </w:rPr>
          <w:delText>Community assembly</w:delText>
        </w:r>
        <w:commentRangeEnd w:id="67"/>
        <w:r w:rsidRPr="007A5043" w:rsidDel="00F90917">
          <w:rPr>
            <w:rStyle w:val="CommentReference"/>
            <w:rFonts w:eastAsia="Times New Roman" w:cs="Times New Roman"/>
            <w:u w:val="single"/>
            <w:lang w:eastAsia="en-AU"/>
          </w:rPr>
          <w:commentReference w:id="67"/>
        </w:r>
        <w:r w:rsidRPr="007A5043" w:rsidDel="00F90917">
          <w:rPr>
            <w:rFonts w:cstheme="minorHAnsi"/>
            <w:color w:val="000000"/>
            <w:u w:val="single"/>
            <w:shd w:val="clear" w:color="auto" w:fill="FFFFFF"/>
          </w:rPr>
          <w:delText xml:space="preserve"> </w:delText>
        </w:r>
        <w:r w:rsidR="00B9160A" w:rsidDel="00F90917">
          <w:rPr>
            <w:rFonts w:cstheme="minorHAnsi"/>
            <w:color w:val="000000"/>
            <w:u w:val="single"/>
            <w:shd w:val="clear" w:color="auto" w:fill="FFFFFF"/>
          </w:rPr>
          <w:delText>&amp; Microbe microbe interactions</w:delText>
        </w:r>
      </w:del>
    </w:p>
    <w:p w14:paraId="7D540FC3" w14:textId="2AB53D04" w:rsidR="002052CF" w:rsidDel="00F90917" w:rsidRDefault="002052CF" w:rsidP="002052CF">
      <w:pPr>
        <w:spacing w:after="240" w:line="360" w:lineRule="auto"/>
        <w:rPr>
          <w:del w:id="69" w:author="Alexander Piper (DJPR)" w:date="2020-04-19T11:21:00Z"/>
          <w:rFonts w:cstheme="minorHAnsi"/>
          <w:color w:val="000000"/>
          <w:shd w:val="clear" w:color="auto" w:fill="FFFFFF"/>
        </w:rPr>
      </w:pPr>
      <w:del w:id="70" w:author="Alexander Piper (DJPR)" w:date="2020-04-19T11:21:00Z">
        <w:r w:rsidDel="00F90917">
          <w:rPr>
            <w:rFonts w:cstheme="minorHAnsi"/>
            <w:color w:val="000000"/>
            <w:shd w:val="clear" w:color="auto" w:fill="FFFFFF"/>
          </w:rPr>
          <w:delText xml:space="preserve">To first investigate whether there was evidence for selective maintenance of microbial taxa,  as opposed random passive acquisition from the environment,  the </w:delText>
        </w:r>
        <w:r w:rsidDel="00F90917">
          <w:delText xml:space="preserve">Sloan Neutral Community Model (Sloan </w:delText>
        </w:r>
        <w:r w:rsidDel="00F90917">
          <w:rPr>
            <w:i/>
          </w:rPr>
          <w:delText xml:space="preserve">et al. </w:delText>
        </w:r>
        <w:r w:rsidDel="00F90917">
          <w:delText xml:space="preserve">2006) </w:delText>
        </w:r>
        <w:r w:rsidDel="00F90917">
          <w:rPr>
            <w:rFonts w:cstheme="minorHAnsi"/>
            <w:color w:val="000000"/>
            <w:shd w:val="clear" w:color="auto" w:fill="FFFFFF"/>
          </w:rPr>
          <w:delText xml:space="preserve">was fit to the prevalence of a taxon in each sample compared to its abundance across the wider metacommunity of all psyllid hosts in the study. </w:delText>
        </w:r>
        <w:commentRangeStart w:id="71"/>
        <w:r w:rsidDel="00F90917">
          <w:rPr>
            <w:rFonts w:cstheme="minorHAnsi"/>
            <w:color w:val="000000"/>
            <w:shd w:val="clear" w:color="auto" w:fill="FFFFFF"/>
          </w:rPr>
          <w:delText>To further assess if bacterial communities were in the psyllids were assembled from phylogenetically clustered, or overdispersed taxa, the net relatedness index</w:delText>
        </w:r>
        <w:r w:rsidRPr="00FE5984" w:rsidDel="00F90917">
          <w:rPr>
            <w:rFonts w:cstheme="minorHAnsi"/>
            <w:color w:val="000000"/>
            <w:shd w:val="clear" w:color="auto" w:fill="FFFFFF"/>
          </w:rPr>
          <w:delText xml:space="preserve"> (</w:delText>
        </w:r>
        <w:r w:rsidDel="00F90917">
          <w:rPr>
            <w:rFonts w:cstheme="minorHAnsi"/>
            <w:color w:val="000000"/>
            <w:shd w:val="clear" w:color="auto" w:fill="FFFFFF"/>
          </w:rPr>
          <w:delText>NRI</w:delText>
        </w:r>
        <w:r w:rsidRPr="00FE5984" w:rsidDel="00F90917">
          <w:rPr>
            <w:rFonts w:cstheme="minorHAnsi"/>
            <w:color w:val="000000"/>
            <w:shd w:val="clear" w:color="auto" w:fill="FFFFFF"/>
          </w:rPr>
          <w:delText xml:space="preserve">) and </w:delText>
        </w:r>
        <w:r w:rsidDel="00F90917">
          <w:rPr>
            <w:rFonts w:cstheme="minorHAnsi"/>
            <w:color w:val="000000"/>
            <w:shd w:val="clear" w:color="auto" w:fill="FFFFFF"/>
          </w:rPr>
          <w:delText>nearest taxon index</w:delText>
        </w:r>
        <w:r w:rsidRPr="00FE5984" w:rsidDel="00F90917">
          <w:rPr>
            <w:rFonts w:cstheme="minorHAnsi"/>
            <w:color w:val="000000"/>
            <w:shd w:val="clear" w:color="auto" w:fill="FFFFFF"/>
          </w:rPr>
          <w:delText xml:space="preserve"> </w:delText>
        </w:r>
        <w:r w:rsidDel="00F90917">
          <w:rPr>
            <w:rFonts w:cstheme="minorHAnsi"/>
            <w:color w:val="000000"/>
            <w:shd w:val="clear" w:color="auto" w:fill="FFFFFF"/>
          </w:rPr>
          <w:delText>(NTI</w:delText>
        </w:r>
        <w:r w:rsidRPr="00FE5984" w:rsidDel="00F90917">
          <w:rPr>
            <w:rFonts w:cstheme="minorHAnsi"/>
            <w:color w:val="000000"/>
            <w:shd w:val="clear" w:color="auto" w:fill="FFFFFF"/>
          </w:rPr>
          <w:delText>)</w:delText>
        </w:r>
        <w:r w:rsidDel="00F90917">
          <w:rPr>
            <w:rFonts w:cstheme="minorHAnsi"/>
            <w:color w:val="000000"/>
            <w:shd w:val="clear" w:color="auto" w:fill="FFFFFF"/>
          </w:rPr>
          <w:delText xml:space="preserve"> were calculated from the 16S gene tree and ASV relative abundance data using the Picante R package (</w:delText>
        </w:r>
        <w:r w:rsidRPr="00F72A67" w:rsidDel="00F90917">
          <w:rPr>
            <w:rFonts w:cstheme="minorHAnsi"/>
            <w:color w:val="000000"/>
            <w:highlight w:val="red"/>
            <w:shd w:val="clear" w:color="auto" w:fill="FFFFFF"/>
          </w:rPr>
          <w:delText>ref</w:delText>
        </w:r>
        <w:commentRangeEnd w:id="71"/>
        <w:r w:rsidDel="00F90917">
          <w:rPr>
            <w:rStyle w:val="CommentReference"/>
            <w:rFonts w:eastAsia="Times New Roman" w:cs="Times New Roman"/>
            <w:lang w:eastAsia="en-AU"/>
          </w:rPr>
          <w:commentReference w:id="71"/>
        </w:r>
        <w:r w:rsidRPr="00F72A67" w:rsidDel="00F90917">
          <w:rPr>
            <w:rFonts w:cstheme="minorHAnsi"/>
            <w:color w:val="000000"/>
            <w:highlight w:val="red"/>
            <w:shd w:val="clear" w:color="auto" w:fill="FFFFFF"/>
          </w:rPr>
          <w:delText>)</w:delText>
        </w:r>
        <w:r w:rsidRPr="00FE5984" w:rsidDel="00F90917">
          <w:rPr>
            <w:rFonts w:cstheme="minorHAnsi"/>
            <w:color w:val="000000"/>
            <w:shd w:val="clear" w:color="auto" w:fill="FFFFFF"/>
          </w:rPr>
          <w:delText>.</w:delText>
        </w:r>
        <w:r w:rsidDel="00F90917">
          <w:rPr>
            <w:rFonts w:cstheme="minorHAnsi"/>
            <w:color w:val="000000"/>
            <w:shd w:val="clear" w:color="auto" w:fill="FFFFFF"/>
          </w:rPr>
          <w:delText xml:space="preserve"> Significance of phylogenetic  </w:delText>
        </w:r>
        <w:r w:rsidRPr="00FE5984" w:rsidDel="00F90917">
          <w:rPr>
            <w:rFonts w:cstheme="minorHAnsi"/>
            <w:color w:val="000000"/>
            <w:shd w:val="clear" w:color="auto" w:fill="FFFFFF"/>
          </w:rPr>
          <w:delText xml:space="preserve">clustering within each sample </w:delText>
        </w:r>
        <w:r w:rsidDel="00F90917">
          <w:rPr>
            <w:rFonts w:cstheme="minorHAnsi"/>
            <w:color w:val="000000"/>
            <w:shd w:val="clear" w:color="auto" w:fill="FFFFFF"/>
          </w:rPr>
          <w:delText xml:space="preserve">was </w:delText>
        </w:r>
      </w:del>
    </w:p>
    <w:p w14:paraId="13BCF146" w14:textId="68C266B0" w:rsidR="00B9160A" w:rsidRPr="00291CA0" w:rsidDel="00F90917" w:rsidRDefault="00B9160A" w:rsidP="00B9160A">
      <w:pPr>
        <w:spacing w:after="240" w:line="360" w:lineRule="auto"/>
        <w:rPr>
          <w:del w:id="72" w:author="Alexander Piper (DJPR)" w:date="2020-04-19T11:21:00Z"/>
          <w:rFonts w:cstheme="minorHAnsi"/>
          <w:i/>
          <w:color w:val="000000"/>
          <w:u w:val="single"/>
          <w:shd w:val="clear" w:color="auto" w:fill="FFFFFF"/>
        </w:rPr>
      </w:pPr>
      <w:del w:id="73" w:author="Alexander Piper (DJPR)" w:date="2020-04-19T11:21:00Z">
        <w:r w:rsidDel="00F90917">
          <w:rPr>
            <w:rFonts w:cstheme="minorHAnsi"/>
            <w:color w:val="000000"/>
            <w:shd w:val="clear" w:color="auto" w:fill="FFFFFF"/>
          </w:rPr>
          <w:delText>All metrics were assessed for significance against</w:delText>
        </w:r>
        <w:r w:rsidRPr="00FE5984" w:rsidDel="00F90917">
          <w:rPr>
            <w:rFonts w:cstheme="minorHAnsi"/>
            <w:color w:val="000000"/>
            <w:shd w:val="clear" w:color="auto" w:fill="FFFFFF"/>
          </w:rPr>
          <w:delText xml:space="preserve"> a permuted null model</w:delText>
        </w:r>
        <w:r w:rsidDel="00F90917">
          <w:rPr>
            <w:rFonts w:cstheme="minorHAnsi"/>
            <w:color w:val="000000"/>
            <w:shd w:val="clear" w:color="auto" w:fill="FFFFFF"/>
          </w:rPr>
          <w:delText xml:space="preserve"> generated by randomising ASV’s and their relative abundances across the tips of the phylogeny (null.model = ‘taxa.labels’) across the phylogeny to simulate random draws from the bacterial metacommunity source pool</w:delText>
        </w:r>
        <w:r w:rsidRPr="00FE5984" w:rsidDel="00F90917">
          <w:rPr>
            <w:rFonts w:cstheme="minorHAnsi"/>
            <w:color w:val="000000"/>
            <w:shd w:val="clear" w:color="auto" w:fill="FFFFFF"/>
          </w:rPr>
          <w:delText>.</w:delText>
        </w:r>
      </w:del>
    </w:p>
    <w:p w14:paraId="09B58F8B" w14:textId="5B44EAF9" w:rsidR="00B9160A" w:rsidDel="00365956" w:rsidRDefault="00B9160A" w:rsidP="002052CF">
      <w:pPr>
        <w:spacing w:after="240" w:line="360" w:lineRule="auto"/>
        <w:rPr>
          <w:del w:id="74" w:author="Alexander Piper (DJPR)" w:date="2020-04-21T14:25:00Z"/>
          <w:rFonts w:cstheme="minorHAnsi"/>
          <w:color w:val="000000"/>
          <w:shd w:val="clear" w:color="auto" w:fill="FFFFFF"/>
        </w:rPr>
      </w:pPr>
    </w:p>
    <w:p w14:paraId="4DC826DD" w14:textId="5D732051" w:rsidR="002052CF" w:rsidDel="00F90917" w:rsidRDefault="002052CF" w:rsidP="007A5043">
      <w:pPr>
        <w:spacing w:after="240" w:line="360" w:lineRule="auto"/>
        <w:rPr>
          <w:del w:id="75" w:author="Alexander Piper (DJPR)" w:date="2020-04-19T11:21:00Z"/>
          <w:rFonts w:ascii="Calibri" w:eastAsia="Times New Roman" w:hAnsi="Calibri" w:cs="Calibri"/>
          <w:b/>
          <w:bCs/>
          <w:iCs/>
          <w:noProof/>
          <w:sz w:val="28"/>
          <w:szCs w:val="28"/>
          <w:lang w:eastAsia="en-AU"/>
        </w:rPr>
      </w:pPr>
    </w:p>
    <w:p w14:paraId="10767AE4" w14:textId="6A11F3F0" w:rsidR="00C235DA" w:rsidRPr="00592C1B" w:rsidRDefault="00A94C72" w:rsidP="007A5043">
      <w:pPr>
        <w:spacing w:after="240" w:line="360" w:lineRule="auto"/>
        <w:rPr>
          <w:rFonts w:ascii="Calibri" w:eastAsia="Times New Roman" w:hAnsi="Calibri" w:cs="Calibri"/>
          <w:b/>
          <w:bCs/>
          <w:iCs/>
          <w:noProof/>
          <w:sz w:val="28"/>
          <w:szCs w:val="28"/>
          <w:lang w:eastAsia="en-AU"/>
        </w:rPr>
      </w:pPr>
      <w:r w:rsidRPr="00592C1B">
        <w:rPr>
          <w:rFonts w:ascii="Calibri" w:eastAsia="Times New Roman" w:hAnsi="Calibri" w:cs="Calibri"/>
          <w:b/>
          <w:bCs/>
          <w:iCs/>
          <w:noProof/>
          <w:sz w:val="28"/>
          <w:szCs w:val="28"/>
          <w:lang w:eastAsia="en-AU"/>
        </w:rPr>
        <w:t>Results</w:t>
      </w:r>
      <w:bookmarkEnd w:id="66"/>
    </w:p>
    <w:p w14:paraId="59851B48" w14:textId="3C0D1380" w:rsidR="00C129D8" w:rsidRPr="007A5043" w:rsidRDefault="00377A65" w:rsidP="00E94828">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040E33AB" w14:textId="1C86BAEC" w:rsidR="002C51CD" w:rsidRPr="00C35846" w:rsidRDefault="00D90660" w:rsidP="00734F9F">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p>
    <w:p w14:paraId="6F1F822A" w14:textId="4102D2DC" w:rsidR="00C35846" w:rsidRDefault="004A2240"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lastRenderedPageBreak/>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Aphalaridae)</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1087DDAD" w14:textId="1090D2B8" w:rsidR="00054B33" w:rsidRDefault="000E1ED8" w:rsidP="002D1811">
      <w:pPr>
        <w:spacing w:after="240" w:line="360" w:lineRule="auto"/>
        <w:ind w:firstLine="720"/>
      </w:pPr>
      <w:r>
        <w:t xml:space="preserve">Within the subfamily Spondyliaspidinae </w:t>
      </w:r>
      <w:r w:rsidR="00AC107E">
        <w:t>(</w:t>
      </w:r>
      <w:r>
        <w:t>Aphalaridae</w:t>
      </w:r>
      <w:r w:rsidR="00AC107E">
        <w:t>)</w:t>
      </w:r>
      <w:r>
        <w:t xml:space="preserve">, </w:t>
      </w:r>
      <w:r w:rsidR="002D1811">
        <w:t xml:space="preserve">the New Zealand </w:t>
      </w:r>
      <w:r w:rsidR="002D1811" w:rsidRPr="002D1811">
        <w:rPr>
          <w:b/>
          <w:i/>
        </w:rPr>
        <w:t>Ctenarytaina</w:t>
      </w:r>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r w:rsidR="002D1811" w:rsidRPr="003F6794">
        <w:rPr>
          <w:i/>
        </w:rPr>
        <w:t>Ctenarytaina</w:t>
      </w:r>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r w:rsidR="00054B33">
        <w:rPr>
          <w:i/>
        </w:rPr>
        <w:t>Ctenarytaina</w:t>
      </w:r>
      <w:r w:rsidR="0060585D" w:rsidRPr="0007672B">
        <w:t xml:space="preserve">, ranging between the 4.1% of </w:t>
      </w:r>
      <w:r w:rsidR="0060585D" w:rsidRPr="0007672B">
        <w:rPr>
          <w:i/>
        </w:rPr>
        <w:t xml:space="preserve">Glycaspis </w:t>
      </w:r>
      <w:r w:rsidR="0060585D" w:rsidRPr="0007672B">
        <w:t xml:space="preserve">and the 4.75% of </w:t>
      </w:r>
      <w:r w:rsidR="0060585D" w:rsidRPr="00AC107E">
        <w:rPr>
          <w:i/>
        </w:rPr>
        <w:t>Creiis</w:t>
      </w:r>
      <w:r w:rsidR="0060585D" w:rsidRPr="00D32629">
        <w:t xml:space="preserve"> and </w:t>
      </w:r>
      <w:r w:rsidR="0060585D" w:rsidRPr="00AC107E">
        <w:rPr>
          <w:i/>
        </w:rPr>
        <w:t>Cardiaspina</w:t>
      </w:r>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Onagraceae) were the earliest branching group. The second clade contained </w:t>
      </w:r>
      <w:r w:rsidR="00054B33">
        <w:rPr>
          <w:rFonts w:ascii="Calibri" w:eastAsia="Times New Roman" w:hAnsi="Calibri" w:cs="Times New Roman"/>
          <w:i/>
          <w:szCs w:val="24"/>
          <w:lang w:eastAsia="en-AU"/>
        </w:rPr>
        <w:t xml:space="preserve">Ctenarytaina </w:t>
      </w:r>
      <w:r w:rsidR="00054B33">
        <w:rPr>
          <w:rFonts w:ascii="Calibri" w:eastAsia="Times New Roman" w:hAnsi="Calibri" w:cs="Times New Roman"/>
          <w:szCs w:val="24"/>
          <w:lang w:eastAsia="en-AU"/>
        </w:rPr>
        <w:t xml:space="preserve">sp. A hosted by </w:t>
      </w:r>
      <w:r w:rsidR="00054B33">
        <w:rPr>
          <w:rFonts w:ascii="Calibri" w:eastAsia="Times New Roman" w:hAnsi="Calibri" w:cs="Times New Roman"/>
          <w:i/>
          <w:szCs w:val="24"/>
          <w:lang w:eastAsia="en-AU"/>
        </w:rPr>
        <w:t xml:space="preserve">Olearia </w:t>
      </w:r>
      <w:r w:rsidR="00054B33">
        <w:rPr>
          <w:rFonts w:ascii="Calibri" w:eastAsia="Times New Roman" w:hAnsi="Calibri" w:cs="Times New Roman"/>
          <w:szCs w:val="24"/>
          <w:lang w:eastAsia="en-AU"/>
        </w:rPr>
        <w:t>(Asteraceae) and the taxa from Myrtaceae.</w:t>
      </w:r>
    </w:p>
    <w:p w14:paraId="7C7C2A77" w14:textId="5AEEA7CA" w:rsidR="002D1811" w:rsidRDefault="00054B33" w:rsidP="002D1811">
      <w:pPr>
        <w:spacing w:after="240" w:line="360" w:lineRule="auto"/>
        <w:ind w:firstLine="720"/>
      </w:pPr>
      <w:r>
        <w:t>Separated from the other genera of the Aphalaridae, the</w:t>
      </w:r>
      <w:r w:rsidR="000E1ED8">
        <w:t xml:space="preserve"> genus </w:t>
      </w:r>
      <w:r w:rsidR="000E1ED8" w:rsidRPr="002D1811">
        <w:rPr>
          <w:b/>
          <w:i/>
        </w:rPr>
        <w:t>Anomalopsylla</w:t>
      </w:r>
      <w:r w:rsidR="000E1ED8" w:rsidRPr="00D32629">
        <w:rPr>
          <w:rFonts w:ascii="Calibri" w:eastAsia="Times New Roman" w:hAnsi="Calibri" w:cs="Times New Roman"/>
          <w:szCs w:val="24"/>
          <w:lang w:eastAsia="en-AU"/>
        </w:rPr>
        <w:t xml:space="preserve"> </w:t>
      </w:r>
      <w:r>
        <w:rPr>
          <w:rFonts w:ascii="Calibri" w:eastAsia="Times New Roman" w:hAnsi="Calibri" w:cs="Times New Roman"/>
          <w:szCs w:val="24"/>
          <w:lang w:eastAsia="en-AU"/>
        </w:rPr>
        <w:t>clusters together with</w:t>
      </w:r>
      <w:r w:rsidR="000E1ED8">
        <w:rPr>
          <w:rFonts w:ascii="Calibri" w:eastAsia="Times New Roman" w:hAnsi="Calibri" w:cs="Times New Roman"/>
          <w:szCs w:val="24"/>
          <w:lang w:eastAsia="en-AU"/>
        </w:rPr>
        <w:t xml:space="preserve"> European species </w:t>
      </w:r>
      <w:r w:rsidR="000E1ED8" w:rsidRPr="0007672B">
        <w:rPr>
          <w:rFonts w:ascii="Calibri" w:eastAsia="Times New Roman" w:hAnsi="Calibri" w:cs="Times New Roman"/>
          <w:i/>
          <w:szCs w:val="24"/>
          <w:lang w:eastAsia="en-AU"/>
        </w:rPr>
        <w:t>Rhinocola aceris</w:t>
      </w:r>
      <w:r w:rsidR="000E1ED8">
        <w:rPr>
          <w:rFonts w:ascii="Calibri" w:eastAsia="Times New Roman" w:hAnsi="Calibri" w:cs="Times New Roman"/>
          <w:i/>
          <w:szCs w:val="24"/>
          <w:lang w:eastAsia="en-AU"/>
        </w:rPr>
        <w:t xml:space="preserve">. </w:t>
      </w:r>
    </w:p>
    <w:p w14:paraId="42733F73" w14:textId="476568A1" w:rsidR="002D1811" w:rsidRDefault="00FF1FD1" w:rsidP="002D1811">
      <w:pPr>
        <w:spacing w:after="240" w:line="360" w:lineRule="auto"/>
        <w:ind w:firstLine="720"/>
      </w:pPr>
      <w:r>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777274">
        <w:rPr>
          <w:rFonts w:ascii="Calibri" w:eastAsia="Times New Roman" w:hAnsi="Calibri" w:cs="Times New Roman"/>
          <w:i/>
          <w:szCs w:val="24"/>
          <w:lang w:eastAsia="en-AU"/>
        </w:rPr>
        <w:t>Psylla</w:t>
      </w:r>
      <w:r w:rsidRPr="00FF1FD1">
        <w:t xml:space="preserve"> </w:t>
      </w:r>
      <w:r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Pr="00FF1FD1">
        <w:rPr>
          <w:rFonts w:ascii="Calibri" w:eastAsia="Times New Roman" w:hAnsi="Calibri" w:cs="Times New Roman"/>
          <w:szCs w:val="24"/>
          <w:lang w:eastAsia="en-AU"/>
        </w:rPr>
        <w:t xml:space="preserve"> a monophyletic group</w:t>
      </w:r>
      <w:r>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Psyllinae </w:t>
      </w:r>
      <w:r>
        <w:t xml:space="preserve">forms a monophyletic group </w:t>
      </w:r>
      <w:r w:rsidR="004002BB">
        <w:t xml:space="preserve">including the New Zealand </w:t>
      </w:r>
      <w:r w:rsidR="004002BB">
        <w:rPr>
          <w:i/>
        </w:rPr>
        <w:t xml:space="preserve">Psylla </w:t>
      </w:r>
      <w:r w:rsidR="004002BB">
        <w:t xml:space="preserve">and </w:t>
      </w:r>
      <w:r>
        <w:t>other non-New Zealand species</w:t>
      </w:r>
      <w:r w:rsidR="005730D8">
        <w:t>,</w:t>
      </w:r>
      <w:r w:rsidRPr="00FF1FD1">
        <w:t xml:space="preserve"> </w:t>
      </w:r>
      <w:r>
        <w:t>comprising</w:t>
      </w:r>
      <w:r w:rsidR="002D1811">
        <w:t xml:space="preserve"> the adventive genera</w:t>
      </w:r>
      <w:r w:rsidR="002D1811">
        <w:rPr>
          <w:i/>
        </w:rPr>
        <w:t xml:space="preserve"> Baeopelma </w:t>
      </w:r>
      <w:r w:rsidR="002D1811">
        <w:t xml:space="preserve">and </w:t>
      </w:r>
      <w:r w:rsidR="002D1811">
        <w:rPr>
          <w:i/>
        </w:rPr>
        <w:t>Arytainilla</w:t>
      </w:r>
      <w:r w:rsidR="005730D8">
        <w:t xml:space="preserve">, and European </w:t>
      </w:r>
      <w:r w:rsidR="005730D8">
        <w:rPr>
          <w:i/>
        </w:rPr>
        <w:t xml:space="preserve">Psylla buxi </w:t>
      </w:r>
      <w:r w:rsidR="005730D8" w:rsidRPr="000E680A">
        <w:t>and</w:t>
      </w:r>
      <w:r w:rsidR="005730D8">
        <w:t xml:space="preserve"> </w:t>
      </w:r>
      <w:r w:rsidR="005730D8">
        <w:rPr>
          <w:i/>
        </w:rPr>
        <w:t>P. alni</w:t>
      </w:r>
      <w:r w:rsidR="005730D8">
        <w:t>, but also</w:t>
      </w:r>
      <w:r>
        <w:t xml:space="preserve"> </w:t>
      </w:r>
      <w:r w:rsidR="002D1811">
        <w:t xml:space="preserve">the North American </w:t>
      </w:r>
      <w:r w:rsidR="002D1811">
        <w:rPr>
          <w:i/>
        </w:rPr>
        <w:t xml:space="preserve">Heteropsylla texana </w:t>
      </w:r>
      <w:r w:rsidR="002D1811">
        <w:t xml:space="preserve">(Ciriacreminae). </w:t>
      </w:r>
      <w:r w:rsidR="004002BB">
        <w:t xml:space="preserve">The Psyllinae are well separated by a 1.9% divergence from the other monophyletic Psyllidae subfamily, the Acizzinae, represented in New Zealand by the Australian genus </w:t>
      </w:r>
      <w:r w:rsidR="004002BB">
        <w:rPr>
          <w:i/>
        </w:rPr>
        <w:t>Acizzia.</w:t>
      </w:r>
    </w:p>
    <w:p w14:paraId="72DCF0D6" w14:textId="1DD53E4C" w:rsidR="0075738C" w:rsidRDefault="00281869" w:rsidP="00B77D32">
      <w:pPr>
        <w:spacing w:after="240" w:line="360" w:lineRule="auto"/>
        <w:ind w:firstLine="360"/>
      </w:pPr>
      <w:r>
        <w:rPr>
          <w:rFonts w:ascii="Calibri" w:eastAsia="Times New Roman" w:hAnsi="Calibri" w:cs="Times New Roman"/>
          <w:szCs w:val="24"/>
          <w:lang w:eastAsia="en-AU"/>
        </w:rPr>
        <w:lastRenderedPageBreak/>
        <w:t>Within</w:t>
      </w:r>
      <w:r w:rsidR="005730D8">
        <w:rPr>
          <w:rFonts w:ascii="Calibri" w:eastAsia="Times New Roman" w:hAnsi="Calibri" w:cs="Times New Roman"/>
          <w:szCs w:val="24"/>
          <w:lang w:eastAsia="en-AU"/>
        </w:rPr>
        <w:t xml:space="preserve"> the Triozidae,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r w:rsidR="002D1811" w:rsidRPr="00777274">
        <w:rPr>
          <w:rFonts w:ascii="Calibri" w:eastAsia="Times New Roman" w:hAnsi="Calibri" w:cs="Times New Roman"/>
          <w:i/>
          <w:szCs w:val="24"/>
          <w:lang w:eastAsia="en-AU"/>
        </w:rPr>
        <w:t>Trioza</w:t>
      </w:r>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T. urticae</w:t>
      </w:r>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T. curta</w:t>
      </w:r>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r w:rsidR="00521BED" w:rsidRPr="00777274">
        <w:rPr>
          <w:rFonts w:ascii="Calibri" w:eastAsia="Times New Roman" w:hAnsi="Calibri" w:cs="Times New Roman"/>
          <w:i/>
          <w:szCs w:val="24"/>
          <w:lang w:eastAsia="en-AU"/>
        </w:rPr>
        <w:t>Trioza</w:t>
      </w:r>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r w:rsidR="00521BED" w:rsidRPr="00777274">
        <w:rPr>
          <w:rFonts w:ascii="Calibri" w:eastAsia="Times New Roman" w:hAnsi="Calibri" w:cs="Times New Roman"/>
          <w:i/>
          <w:szCs w:val="24"/>
          <w:lang w:eastAsia="en-AU"/>
        </w:rPr>
        <w:t>Trioza curta</w:t>
      </w:r>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adventicia,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Myrtaceae species,</w:t>
      </w:r>
      <w:r w:rsidR="00521BED">
        <w:rPr>
          <w:rFonts w:ascii="Calibri" w:eastAsia="Times New Roman" w:hAnsi="Calibri" w:cs="Times New Roman"/>
          <w:szCs w:val="24"/>
          <w:lang w:eastAsia="en-AU"/>
        </w:rPr>
        <w:t xml:space="preserve"> </w:t>
      </w:r>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r w:rsidR="00521BED">
        <w:rPr>
          <w:rFonts w:ascii="Calibri" w:eastAsia="Times New Roman" w:hAnsi="Calibri" w:cs="Times New Roman"/>
          <w:szCs w:val="24"/>
          <w:lang w:eastAsia="en-AU"/>
        </w:rPr>
        <w:t xml:space="preserve"> </w:t>
      </w:r>
      <w:r w:rsidR="00FA04F7" w:rsidRPr="00777274">
        <w:rPr>
          <w:rFonts w:ascii="Calibri" w:eastAsia="Times New Roman" w:hAnsi="Calibri" w:cs="Times New Roman"/>
          <w:i/>
          <w:szCs w:val="24"/>
          <w:lang w:eastAsia="en-AU"/>
        </w:rPr>
        <w:t>smithii</w:t>
      </w:r>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Martoni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Triozidae </w:t>
      </w:r>
      <w:r w:rsidR="002D1811">
        <w:t xml:space="preserve">included the adventive species of the genera </w:t>
      </w:r>
      <w:r w:rsidR="00FA04F7">
        <w:rPr>
          <w:rFonts w:ascii="Calibri" w:eastAsia="Times New Roman" w:hAnsi="Calibri" w:cs="Times New Roman"/>
          <w:i/>
          <w:iCs/>
          <w:color w:val="000000"/>
          <w:lang w:eastAsia="en-NZ"/>
        </w:rPr>
        <w:t>Acanthocasuarina,</w:t>
      </w:r>
      <w:r w:rsidR="00FA04F7">
        <w:rPr>
          <w:i/>
        </w:rPr>
        <w:t xml:space="preserve"> </w:t>
      </w:r>
      <w:r w:rsidR="002D1811">
        <w:rPr>
          <w:i/>
        </w:rPr>
        <w:t>Bactericera, Trioza</w:t>
      </w:r>
      <w:r w:rsidR="00154049">
        <w:rPr>
          <w:i/>
        </w:rPr>
        <w:t xml:space="preserve"> </w:t>
      </w:r>
      <w:r w:rsidR="00154049">
        <w:t>(from Australia and Europe)</w:t>
      </w:r>
      <w:r w:rsidR="002D1811">
        <w:rPr>
          <w:i/>
        </w:rPr>
        <w:t xml:space="preserve">, Casuarinicola </w:t>
      </w:r>
      <w:r w:rsidR="002D1811">
        <w:t xml:space="preserve">and an Australian triozid species collected from the host plant </w:t>
      </w:r>
      <w:r w:rsidR="002D1811">
        <w:rPr>
          <w:i/>
        </w:rPr>
        <w:t>Casuarina</w:t>
      </w:r>
      <w:r w:rsidR="002D1811">
        <w:t xml:space="preserve">. </w:t>
      </w:r>
      <w:r w:rsidR="002D1811">
        <w:rPr>
          <w:i/>
        </w:rPr>
        <w:t xml:space="preserve">Trioza </w:t>
      </w:r>
      <w:r w:rsidR="002D1811">
        <w:t>species not native to New Zealand included two</w:t>
      </w:r>
      <w:r w:rsidR="001A486C">
        <w:t xml:space="preserve"> spp.</w:t>
      </w:r>
      <w:r w:rsidR="002D1811">
        <w:t xml:space="preserve"> from Europe (</w:t>
      </w:r>
      <w:r w:rsidR="002D1811">
        <w:rPr>
          <w:i/>
        </w:rPr>
        <w:t xml:space="preserve">T. urticae </w:t>
      </w:r>
      <w:r w:rsidR="002D1811">
        <w:t xml:space="preserve">and </w:t>
      </w:r>
      <w:r w:rsidR="002D1811">
        <w:rPr>
          <w:i/>
        </w:rPr>
        <w:t>T. remota</w:t>
      </w:r>
      <w:r w:rsidR="002D1811">
        <w:t xml:space="preserve">) and </w:t>
      </w:r>
      <w:r w:rsidR="00FA04F7">
        <w:t xml:space="preserve">one </w:t>
      </w:r>
      <w:r w:rsidR="002D1811">
        <w:t>from Australia (</w:t>
      </w:r>
      <w:r w:rsidR="002D1811">
        <w:rPr>
          <w:i/>
        </w:rPr>
        <w:t>T. tricornuta</w:t>
      </w:r>
      <w:r w:rsidR="002D1811">
        <w:t>)</w:t>
      </w:r>
      <w:r w:rsidR="002D1811">
        <w:rPr>
          <w:i/>
        </w:rPr>
        <w:t xml:space="preserve">. </w:t>
      </w:r>
      <w:r w:rsidR="002D1811" w:rsidRPr="007828EC">
        <w:t xml:space="preserve">With the European </w:t>
      </w:r>
      <w:r w:rsidR="002D1811" w:rsidRPr="007828EC">
        <w:rPr>
          <w:i/>
        </w:rPr>
        <w:t xml:space="preserve">T. urticae </w:t>
      </w:r>
      <w:r w:rsidR="002D1811" w:rsidRPr="007828EC">
        <w:t xml:space="preserve">branching at the base of the major New Zealand group (including all but two species) while the New Zealand taxa </w:t>
      </w:r>
      <w:r w:rsidR="002D1811" w:rsidRPr="007828EC">
        <w:rPr>
          <w:i/>
        </w:rPr>
        <w:t xml:space="preserve">T. curta </w:t>
      </w:r>
      <w:r w:rsidR="002D1811" w:rsidRPr="007828EC">
        <w:t xml:space="preserve">clustered with </w:t>
      </w:r>
      <w:r w:rsidR="002D1811" w:rsidRPr="007828EC">
        <w:rPr>
          <w:i/>
        </w:rPr>
        <w:t xml:space="preserve">T. adventicia </w:t>
      </w:r>
      <w:r w:rsidR="002D1811" w:rsidRPr="007828EC">
        <w:t xml:space="preserve">and the rest of the Triozidae. </w:t>
      </w:r>
    </w:p>
    <w:p w14:paraId="24E93462" w14:textId="77777777" w:rsidR="00BD7CDD" w:rsidRDefault="00BD7CDD" w:rsidP="00897700">
      <w:pPr>
        <w:rPr>
          <w:b/>
          <w:noProof/>
          <w:lang w:eastAsia="en-AU"/>
        </w:rPr>
      </w:pPr>
    </w:p>
    <w:p w14:paraId="7E3A44A9" w14:textId="77777777" w:rsidR="00BD7CDD" w:rsidRDefault="00BD7CDD" w:rsidP="00897700">
      <w:pPr>
        <w:rPr>
          <w:b/>
          <w:noProof/>
          <w:lang w:eastAsia="en-AU"/>
        </w:rPr>
      </w:pPr>
    </w:p>
    <w:p w14:paraId="1F5F1671" w14:textId="02E6DB85" w:rsidR="009F6D59" w:rsidRDefault="00897700" w:rsidP="00897700">
      <w:pPr>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FE71B7">
            <w:pPr>
              <w:spacing w:after="0" w:line="240" w:lineRule="auto"/>
              <w:jc w:val="center"/>
              <w:rPr>
                <w:rFonts w:ascii="Calibri" w:eastAsia="Times New Roman" w:hAnsi="Calibri" w:cs="Times New Roman"/>
                <w:szCs w:val="24"/>
                <w:lang w:eastAsia="en-AU"/>
              </w:rPr>
            </w:pPr>
            <w:r>
              <w:rPr>
                <w:rFonts w:ascii="Calibri" w:eastAsia="Times New Roman" w:hAnsi="Calibri" w:cs="Times New Roman"/>
                <w:szCs w:val="24"/>
                <w:lang w:eastAsia="en-AU"/>
              </w:rPr>
              <w:t>Aphalaridae</w:t>
            </w:r>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r w:rsidRPr="00A94C72">
              <w:rPr>
                <w:rFonts w:ascii="Calibri" w:eastAsia="Times New Roman" w:hAnsi="Calibri" w:cs="Times New Roman"/>
                <w:szCs w:val="24"/>
                <w:lang w:eastAsia="en-AU"/>
              </w:rPr>
              <w:t>Rhinocolinae</w:t>
            </w:r>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malopsylla</w:t>
            </w:r>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Rhinocola</w:t>
            </w:r>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A94C72">
              <w:rPr>
                <w:rFonts w:ascii="Calibri" w:eastAsia="Times New Roman" w:hAnsi="Calibri" w:cs="Times New Roman"/>
                <w:szCs w:val="24"/>
                <w:lang w:eastAsia="en-AU"/>
              </w:rPr>
              <w:t>Spondyliaspidinae</w:t>
            </w:r>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noeconeossa</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Blastopsylla</w:t>
            </w:r>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ardiaspina</w:t>
            </w:r>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eiis</w:t>
            </w:r>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ryptoneossa</w:t>
            </w:r>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Ctenarytaina</w:t>
            </w:r>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Eucalyptolyma</w:t>
            </w:r>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Glycaspis</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FE71B7">
            <w:pPr>
              <w:spacing w:after="0" w:line="24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FE71B7">
            <w:pPr>
              <w:spacing w:after="0" w:line="240" w:lineRule="auto"/>
              <w:jc w:val="center"/>
              <w:rPr>
                <w:rFonts w:ascii="Calibri" w:eastAsia="Times New Roman" w:hAnsi="Calibri" w:cs="Times New Roman"/>
                <w:iCs/>
                <w:color w:val="000000"/>
                <w:lang w:eastAsia="en-NZ"/>
              </w:rPr>
            </w:pPr>
            <w:r w:rsidRPr="00F942B7">
              <w:rPr>
                <w:rFonts w:ascii="Calibri" w:eastAsia="Times New Roman" w:hAnsi="Calibri" w:cs="Times New Roman"/>
                <w:iCs/>
                <w:color w:val="FF0000"/>
                <w:lang w:eastAsia="en-NZ"/>
              </w:rPr>
              <w:t>Atmetocraniinae</w:t>
            </w:r>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F942B7">
              <w:rPr>
                <w:rFonts w:ascii="Calibri" w:eastAsia="Times New Roman" w:hAnsi="Calibri" w:cs="Times New Roman"/>
                <w:i/>
                <w:iCs/>
                <w:color w:val="FF0000"/>
                <w:lang w:eastAsia="en-NZ"/>
              </w:rPr>
              <w:t>Atmetocranium</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FE71B7">
            <w:pPr>
              <w:spacing w:after="0" w:line="24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Calophyidae</w:t>
            </w:r>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Calophyinae</w:t>
            </w: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Liviidae</w:t>
            </w:r>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Euphyllurinae</w:t>
            </w:r>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Psyllopsis</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Homotomidae</w:t>
            </w:r>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Macrohomotominae</w:t>
            </w:r>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Mycopsylla</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FE71B7">
            <w:pPr>
              <w:spacing w:after="0" w:line="24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t>Acizzinae</w:t>
            </w:r>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cizzia</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r>
              <w:rPr>
                <w:rFonts w:ascii="Calibri" w:eastAsia="Times New Roman" w:hAnsi="Calibri" w:cs="Times New Roman"/>
                <w:iCs/>
                <w:color w:val="000000"/>
                <w:lang w:eastAsia="en-NZ"/>
              </w:rPr>
              <w:t>Psyllinae</w:t>
            </w:r>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Arytainilla</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r w:rsidRPr="00467F3D">
              <w:rPr>
                <w:rFonts w:ascii="Calibri" w:eastAsia="Times New Roman" w:hAnsi="Calibri" w:cs="Times New Roman"/>
                <w:i/>
                <w:iCs/>
                <w:color w:val="000000"/>
                <w:lang w:eastAsia="en-NZ"/>
              </w:rPr>
              <w:t>Baeopelma</w:t>
            </w:r>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r w:rsidRPr="003D012C">
              <w:rPr>
                <w:rFonts w:ascii="Calibri" w:eastAsia="Times New Roman" w:hAnsi="Calibri" w:cs="Times New Roman"/>
                <w:iCs/>
                <w:color w:val="000000"/>
                <w:lang w:eastAsia="en-NZ"/>
              </w:rPr>
              <w:t>Ciriacreminae</w:t>
            </w:r>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Heteropsylla</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idae</w:t>
            </w:r>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Bactericera</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Casuarinicola</w:t>
            </w:r>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Trioza</w:t>
            </w:r>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Pr>
                <w:rFonts w:ascii="Calibri" w:eastAsia="Times New Roman" w:hAnsi="Calibri" w:cs="Times New Roman"/>
                <w:i/>
                <w:iCs/>
                <w:color w:val="000000"/>
                <w:lang w:eastAsia="en-NZ"/>
              </w:rPr>
              <w:t>Acanthocasuarina</w:t>
            </w:r>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FE71B7">
            <w:pPr>
              <w:spacing w:after="0" w:line="240" w:lineRule="auto"/>
              <w:jc w:val="center"/>
              <w:rPr>
                <w:rFonts w:ascii="Calibri" w:eastAsia="Times New Roman" w:hAnsi="Calibri" w:cs="Times New Roman"/>
                <w:color w:val="000000"/>
                <w:lang w:eastAsia="en-NZ"/>
              </w:rPr>
            </w:pPr>
          </w:p>
        </w:tc>
      </w:tr>
    </w:tbl>
    <w:p w14:paraId="0BA4EC6F" w14:textId="52BFC5CD" w:rsidR="00CA3CA6" w:rsidRDefault="00CA3CA6" w:rsidP="00C35846">
      <w:pPr>
        <w:spacing w:after="240" w:line="360" w:lineRule="auto"/>
        <w:rPr>
          <w:rFonts w:ascii="Calibri" w:eastAsia="Times New Roman" w:hAnsi="Calibri" w:cs="Times New Roman"/>
          <w:szCs w:val="24"/>
          <w:lang w:eastAsia="en-AU"/>
        </w:rPr>
      </w:pPr>
    </w:p>
    <w:p w14:paraId="731B7AA6" w14:textId="4756B2EE" w:rsidR="00D32629" w:rsidRDefault="00DE3897">
      <w:pPr>
        <w:spacing w:after="240" w:line="360" w:lineRule="auto"/>
        <w:ind w:firstLine="709"/>
        <w:rPr>
          <w:rFonts w:ascii="Calibri" w:eastAsia="Times New Roman" w:hAnsi="Calibri" w:cs="Times New Roman"/>
          <w:szCs w:val="24"/>
          <w:lang w:eastAsia="en-AU"/>
        </w:rPr>
      </w:pPr>
      <w:r>
        <w:rPr>
          <w:noProof/>
          <w:lang w:eastAsia="en-NZ"/>
        </w:rPr>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1D361538" w:rsidR="00EF6D93" w:rsidRPr="007A5043" w:rsidRDefault="00CA3CA6" w:rsidP="006F2B07">
      <w:pPr>
        <w:spacing w:before="240" w:after="240" w:line="240" w:lineRule="auto"/>
        <w:ind w:left="851" w:hanging="851"/>
        <w:rPr>
          <w:rFonts w:ascii="Calibri" w:eastAsia="Times New Roman" w:hAnsi="Calibri" w:cs="Times New Roman"/>
          <w:bCs/>
          <w:lang w:eastAsia="en-AU"/>
        </w:rPr>
      </w:pPr>
      <w:bookmarkStart w:id="76" w:name="_Toc513023713"/>
      <w:r w:rsidRPr="007A5043">
        <w:rPr>
          <w:rFonts w:eastAsia="Times New Roman" w:cs="Times New Roman"/>
          <w:b/>
          <w:lang w:eastAsia="en-AU"/>
        </w:rPr>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76"/>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of the New Zealand Psylloidea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w:t>
      </w:r>
      <w:r w:rsidR="000D0357" w:rsidRPr="00E94828">
        <w:rPr>
          <w:rFonts w:ascii="Calibri" w:eastAsia="Times New Roman" w:hAnsi="Calibri" w:cs="Times New Roman"/>
          <w:bCs/>
          <w:lang w:eastAsia="en-AU"/>
        </w:rPr>
        <w:lastRenderedPageBreak/>
        <w:t xml:space="preserve">families </w:t>
      </w:r>
      <w:r w:rsidR="00987BD4" w:rsidRPr="00E94828">
        <w:rPr>
          <w:rFonts w:ascii="Calibri" w:eastAsia="Times New Roman" w:hAnsi="Calibri" w:cs="Times New Roman"/>
          <w:bCs/>
          <w:lang w:eastAsia="en-AU"/>
        </w:rPr>
        <w:t>Psyllidae (orange), Triozida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Calophyidae (</w:t>
      </w:r>
      <w:r w:rsidR="00987BD4" w:rsidRPr="00E94828">
        <w:rPr>
          <w:rFonts w:ascii="Calibri" w:eastAsia="Times New Roman" w:hAnsi="Calibri" w:cs="Times New Roman"/>
          <w:bCs/>
          <w:i/>
          <w:lang w:eastAsia="en-AU"/>
        </w:rPr>
        <w:t xml:space="preserve">Calophya schini;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r w:rsidR="000D0357" w:rsidRPr="00E94828">
        <w:rPr>
          <w:rFonts w:ascii="Calibri" w:eastAsia="Times New Roman" w:hAnsi="Calibri" w:cs="Times New Roman"/>
          <w:bCs/>
          <w:i/>
          <w:lang w:eastAsia="en-AU"/>
        </w:rPr>
        <w:t xml:space="preserve">Diaphorina citri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i/>
          <w:lang w:eastAsia="en-AU"/>
        </w:rPr>
        <w:t>Acyrthosiphon pisum</w:t>
      </w:r>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77777777" w:rsidR="00EF6D93" w:rsidRPr="007A5043" w:rsidRDefault="00EF6D93" w:rsidP="007A5043">
      <w:pPr>
        <w:pStyle w:val="ListParagraph"/>
        <w:numPr>
          <w:ilvl w:val="1"/>
          <w:numId w:val="15"/>
        </w:numPr>
        <w:rPr>
          <w:rFonts w:ascii="Calibri" w:eastAsia="Times New Roman" w:hAnsi="Calibri" w:cs="Times New Roman"/>
          <w:b/>
          <w:bCs/>
          <w:i/>
          <w:sz w:val="24"/>
          <w:szCs w:val="24"/>
          <w:lang w:eastAsia="en-AU"/>
        </w:rPr>
      </w:pPr>
      <w:r w:rsidRPr="007A5043">
        <w:rPr>
          <w:rFonts w:ascii="Calibri" w:eastAsia="Times New Roman" w:hAnsi="Calibri" w:cs="Times New Roman"/>
          <w:bCs/>
          <w:sz w:val="18"/>
          <w:szCs w:val="18"/>
          <w:lang w:eastAsia="en-AU"/>
        </w:rPr>
        <w:br w:type="page"/>
      </w:r>
      <w:r w:rsidRPr="007A5043">
        <w:rPr>
          <w:rFonts w:ascii="Calibri" w:eastAsia="Times New Roman" w:hAnsi="Calibri" w:cs="Times New Roman"/>
          <w:b/>
          <w:bCs/>
          <w:i/>
          <w:sz w:val="24"/>
          <w:szCs w:val="24"/>
          <w:lang w:eastAsia="en-AU"/>
        </w:rPr>
        <w:lastRenderedPageBreak/>
        <w:t>Microbiome results</w:t>
      </w:r>
    </w:p>
    <w:p w14:paraId="0A86A350" w14:textId="77777777" w:rsidR="00C46C42" w:rsidRDefault="00C46C42">
      <w:pPr>
        <w:rPr>
          <w:rFonts w:eastAsia="Times New Roman" w:cstheme="minorHAnsi"/>
          <w:b/>
          <w:bCs/>
          <w:lang w:eastAsia="en-AU"/>
        </w:rPr>
      </w:pPr>
    </w:p>
    <w:p w14:paraId="7A65DF57" w14:textId="77777777" w:rsidR="007342FE" w:rsidRPr="006A5797" w:rsidRDefault="007342FE" w:rsidP="007342FE">
      <w:pPr>
        <w:rPr>
          <w:rFonts w:eastAsia="Times New Roman" w:cstheme="minorHAnsi"/>
          <w:b/>
          <w:bCs/>
          <w:lang w:eastAsia="en-AU"/>
        </w:rPr>
      </w:pPr>
      <w:commentRangeStart w:id="77"/>
      <w:r>
        <w:rPr>
          <w:rFonts w:eastAsia="Times New Roman" w:cstheme="minorHAnsi"/>
          <w:b/>
          <w:bCs/>
          <w:lang w:eastAsia="en-AU"/>
        </w:rPr>
        <w:t xml:space="preserve">Bacterial </w:t>
      </w:r>
      <w:r w:rsidRPr="006A5797">
        <w:rPr>
          <w:rFonts w:eastAsia="Times New Roman" w:cstheme="minorHAnsi"/>
          <w:b/>
          <w:bCs/>
          <w:lang w:eastAsia="en-AU"/>
        </w:rPr>
        <w:t>diversity</w:t>
      </w:r>
      <w:commentRangeEnd w:id="77"/>
      <w:r>
        <w:rPr>
          <w:rStyle w:val="CommentReference"/>
          <w:rFonts w:eastAsia="Times New Roman" w:cs="Times New Roman"/>
          <w:lang w:eastAsia="en-AU"/>
        </w:rPr>
        <w:commentReference w:id="77"/>
      </w:r>
    </w:p>
    <w:p w14:paraId="3135FB47" w14:textId="7F7A20A3" w:rsidR="007342FE" w:rsidRDefault="00DD39C2" w:rsidP="00026236">
      <w:pPr>
        <w:rPr>
          <w:ins w:id="78" w:author="Alexander Piper (DJPR)" w:date="2020-04-21T15:05:00Z"/>
          <w:rFonts w:eastAsia="Times New Roman" w:cstheme="minorHAnsi"/>
          <w:bCs/>
          <w:lang w:eastAsia="en-AU"/>
        </w:rPr>
      </w:pPr>
      <w:r>
        <w:rPr>
          <w:rFonts w:eastAsia="Times New Roman" w:cstheme="minorHAnsi"/>
          <w:bCs/>
          <w:lang w:eastAsia="en-AU"/>
        </w:rPr>
        <w:t xml:space="preserve">Following quality filtering a total of </w:t>
      </w:r>
      <w:r w:rsidRPr="00026236">
        <w:rPr>
          <w:rFonts w:eastAsia="Times New Roman" w:cstheme="minorHAnsi"/>
          <w:bCs/>
          <w:highlight w:val="yellow"/>
          <w:lang w:eastAsia="en-AU"/>
        </w:rPr>
        <w:t>n</w:t>
      </w:r>
      <w:r w:rsidRPr="00DD39C2">
        <w:rPr>
          <w:rFonts w:eastAsia="Times New Roman" w:cstheme="minorHAnsi"/>
          <w:bCs/>
          <w:lang w:eastAsia="en-AU"/>
        </w:rPr>
        <w:t xml:space="preserve"> sequences were </w:t>
      </w:r>
      <w:r>
        <w:rPr>
          <w:rFonts w:eastAsia="Times New Roman" w:cstheme="minorHAnsi"/>
          <w:bCs/>
          <w:lang w:eastAsia="en-AU"/>
        </w:rPr>
        <w:t xml:space="preserve">retailed from </w:t>
      </w:r>
      <w:r w:rsidRPr="00026236">
        <w:rPr>
          <w:rFonts w:eastAsia="Times New Roman" w:cstheme="minorHAnsi"/>
          <w:bCs/>
          <w:highlight w:val="yellow"/>
          <w:lang w:eastAsia="en-AU"/>
        </w:rPr>
        <w:t>n</w:t>
      </w:r>
      <w:r>
        <w:rPr>
          <w:rFonts w:eastAsia="Times New Roman" w:cstheme="minorHAnsi"/>
          <w:bCs/>
          <w:lang w:eastAsia="en-AU"/>
        </w:rPr>
        <w:t xml:space="preserve"> species</w:t>
      </w:r>
      <w:r w:rsidRPr="00DD39C2">
        <w:rPr>
          <w:rFonts w:eastAsia="Times New Roman" w:cstheme="minorHAnsi"/>
          <w:bCs/>
          <w:lang w:eastAsia="en-AU"/>
        </w:rPr>
        <w:t xml:space="preserve"> (mean = </w:t>
      </w:r>
      <w:r w:rsidRPr="00026236">
        <w:rPr>
          <w:rFonts w:eastAsia="Times New Roman" w:cstheme="minorHAnsi"/>
          <w:bCs/>
          <w:highlight w:val="yellow"/>
          <w:lang w:eastAsia="en-AU"/>
        </w:rPr>
        <w:t>n</w:t>
      </w:r>
      <w:r w:rsidRPr="00DD39C2">
        <w:rPr>
          <w:rFonts w:eastAsia="Times New Roman" w:cstheme="minorHAnsi"/>
          <w:bCs/>
          <w:lang w:eastAsia="en-AU"/>
        </w:rPr>
        <w:t>; range = </w:t>
      </w:r>
      <w:r w:rsidRPr="00026236">
        <w:rPr>
          <w:rFonts w:eastAsia="Times New Roman" w:cstheme="minorHAnsi"/>
          <w:bCs/>
          <w:highlight w:val="yellow"/>
          <w:lang w:eastAsia="en-AU"/>
        </w:rPr>
        <w:t>n-n</w:t>
      </w:r>
      <w:r w:rsidRPr="00DD39C2">
        <w:rPr>
          <w:rFonts w:eastAsia="Times New Roman" w:cstheme="minorHAnsi"/>
          <w:bCs/>
          <w:lang w:eastAsia="en-AU"/>
        </w:rPr>
        <w:t xml:space="preserve">) with a total of </w:t>
      </w:r>
      <w:r>
        <w:rPr>
          <w:rFonts w:eastAsia="Times New Roman" w:cstheme="minorHAnsi"/>
          <w:bCs/>
          <w:lang w:eastAsia="en-AU"/>
        </w:rPr>
        <w:t xml:space="preserve">n </w:t>
      </w:r>
      <w:r w:rsidRPr="00DD39C2">
        <w:rPr>
          <w:rFonts w:eastAsia="Times New Roman" w:cstheme="minorHAnsi"/>
          <w:bCs/>
          <w:lang w:eastAsia="en-AU"/>
        </w:rPr>
        <w:t>amplicon sequence variants (ASVs) (mean = 685, range = 105 to 1,483).</w:t>
      </w:r>
      <w:r>
        <w:rPr>
          <w:rFonts w:eastAsia="Times New Roman" w:cstheme="minorHAnsi"/>
          <w:bCs/>
          <w:lang w:eastAsia="en-AU"/>
        </w:rPr>
        <w:t xml:space="preserve"> The ASV’s recovered represented </w:t>
      </w:r>
      <w:r w:rsidR="007342FE">
        <w:rPr>
          <w:rFonts w:eastAsia="Times New Roman" w:cstheme="minorHAnsi"/>
          <w:bCs/>
          <w:lang w:eastAsia="en-AU"/>
        </w:rPr>
        <w:t xml:space="preserve">7 distinct phyla. </w:t>
      </w:r>
      <w:r w:rsidR="008026DE">
        <w:rPr>
          <w:rFonts w:eastAsia="Times New Roman" w:cstheme="minorHAnsi"/>
          <w:bCs/>
          <w:lang w:eastAsia="en-AU"/>
        </w:rPr>
        <w:t xml:space="preserve">The most common bacterial phylum were proteobacteria, x, and y which </w:t>
      </w:r>
      <w:commentRangeStart w:id="79"/>
      <w:r w:rsidR="008026DE">
        <w:rPr>
          <w:rFonts w:eastAsia="Times New Roman" w:cstheme="minorHAnsi"/>
          <w:bCs/>
          <w:lang w:eastAsia="en-AU"/>
        </w:rPr>
        <w:t xml:space="preserve">accounted for </w:t>
      </w:r>
      <w:r w:rsidR="008026DE" w:rsidRPr="00026236">
        <w:rPr>
          <w:rFonts w:eastAsia="Times New Roman" w:cstheme="minorHAnsi"/>
          <w:bCs/>
          <w:highlight w:val="yellow"/>
          <w:lang w:eastAsia="en-AU"/>
        </w:rPr>
        <w:t>n</w:t>
      </w:r>
      <w:r w:rsidR="008026DE">
        <w:rPr>
          <w:rFonts w:eastAsia="Times New Roman" w:cstheme="minorHAnsi"/>
          <w:bCs/>
          <w:lang w:eastAsia="en-AU"/>
        </w:rPr>
        <w:t xml:space="preserve"> ASV’s and </w:t>
      </w:r>
      <w:r w:rsidR="008026DE" w:rsidRPr="00026236">
        <w:rPr>
          <w:rFonts w:eastAsia="Times New Roman" w:cstheme="minorHAnsi"/>
          <w:bCs/>
          <w:highlight w:val="yellow"/>
          <w:lang w:eastAsia="en-AU"/>
        </w:rPr>
        <w:t>n</w:t>
      </w:r>
      <w:r w:rsidR="008026DE">
        <w:rPr>
          <w:rFonts w:eastAsia="Times New Roman" w:cstheme="minorHAnsi"/>
          <w:bCs/>
          <w:lang w:eastAsia="en-AU"/>
        </w:rPr>
        <w:t xml:space="preserve"> reads respectively. </w:t>
      </w:r>
      <w:r w:rsidR="007342FE" w:rsidRPr="0084119D">
        <w:rPr>
          <w:rFonts w:eastAsia="Times New Roman" w:cstheme="minorHAnsi"/>
          <w:bCs/>
          <w:lang w:eastAsia="en-AU"/>
        </w:rPr>
        <w:t xml:space="preserve"> </w:t>
      </w:r>
      <w:r w:rsidR="008026DE">
        <w:rPr>
          <w:rFonts w:eastAsia="Times New Roman" w:cstheme="minorHAnsi"/>
          <w:bCs/>
          <w:lang w:eastAsia="en-AU"/>
        </w:rPr>
        <w:t>Within the most abundant bacterial phylum, the largest group was.</w:t>
      </w:r>
      <w:commentRangeEnd w:id="79"/>
      <w:r w:rsidR="00065F83">
        <w:rPr>
          <w:rStyle w:val="CommentReference"/>
          <w:rFonts w:eastAsia="Times New Roman" w:cs="Times New Roman"/>
          <w:lang w:eastAsia="en-AU"/>
        </w:rPr>
        <w:commentReference w:id="79"/>
      </w:r>
    </w:p>
    <w:p w14:paraId="0B430973" w14:textId="63DDF029" w:rsidR="00221D20" w:rsidRPr="0084119D" w:rsidRDefault="00221D20" w:rsidP="00026236">
      <w:pPr>
        <w:rPr>
          <w:rFonts w:eastAsia="Times New Roman" w:cstheme="minorHAnsi"/>
          <w:bCs/>
          <w:lang w:eastAsia="en-AU"/>
        </w:rPr>
      </w:pPr>
      <w:ins w:id="80" w:author="Alexander Piper (DJPR)" w:date="2020-04-21T15:05:00Z">
        <w:r>
          <w:rPr>
            <w:rFonts w:eastAsia="Times New Roman" w:cstheme="minorHAnsi"/>
            <w:bCs/>
            <w:lang w:eastAsia="en-AU"/>
          </w:rPr>
          <w:t>Alpha diversity</w:t>
        </w:r>
      </w:ins>
    </w:p>
    <w:p w14:paraId="6C636409" w14:textId="7310ED81" w:rsidR="00764001" w:rsidRDefault="00026236" w:rsidP="00764001">
      <w:pPr>
        <w:rPr>
          <w:ins w:id="81" w:author="Alexander Piper (DJPR)" w:date="2020-04-21T15:05:00Z"/>
        </w:rPr>
      </w:pPr>
      <w:commentRangeStart w:id="82"/>
      <w:commentRangeEnd w:id="82"/>
      <w:r>
        <w:rPr>
          <w:rStyle w:val="CommentReference"/>
          <w:rFonts w:eastAsia="Times New Roman" w:cs="Times New Roman"/>
          <w:lang w:eastAsia="en-AU"/>
        </w:rPr>
        <w:commentReference w:id="82"/>
      </w:r>
      <w:ins w:id="83" w:author="Alexander Piper (DJPR)" w:date="2020-04-21T14:31:00Z">
        <w:r w:rsidR="007F7333">
          <w:rPr>
            <w:rFonts w:eastAsia="Times New Roman" w:cstheme="minorHAnsi"/>
            <w:bCs/>
            <w:lang w:eastAsia="en-AU"/>
          </w:rPr>
          <w:t>Significant differences were found between observed ASV richness, shannons index, and phylogenetic diversity between species</w:t>
        </w:r>
      </w:ins>
      <w:ins w:id="84" w:author="Alexander Piper (DJPR)" w:date="2020-04-21T14:32:00Z">
        <w:r w:rsidR="007F7333">
          <w:rPr>
            <w:rFonts w:eastAsia="Times New Roman" w:cstheme="minorHAnsi"/>
            <w:bCs/>
            <w:lang w:eastAsia="en-AU"/>
          </w:rPr>
          <w:t xml:space="preserve"> (stats). </w:t>
        </w:r>
      </w:ins>
      <w:ins w:id="85" w:author="Alexander Piper (DJPR)" w:date="2020-04-21T14:37:00Z">
        <w:r w:rsidR="007F7333">
          <w:rPr>
            <w:rFonts w:eastAsia="Times New Roman" w:cstheme="minorHAnsi"/>
            <w:bCs/>
            <w:lang w:eastAsia="en-AU"/>
          </w:rPr>
          <w:t xml:space="preserve">ASV richness was found to be significantly </w:t>
        </w:r>
      </w:ins>
      <w:ins w:id="86" w:author="Alexander Piper (DJPR)" w:date="2020-04-21T14:38:00Z">
        <w:r w:rsidR="007F7333">
          <w:rPr>
            <w:rFonts w:eastAsia="Times New Roman" w:cstheme="minorHAnsi"/>
            <w:bCs/>
            <w:lang w:eastAsia="en-AU"/>
          </w:rPr>
          <w:t xml:space="preserve">associated </w:t>
        </w:r>
      </w:ins>
      <w:ins w:id="87" w:author="Alexander Piper (DJPR)" w:date="2020-04-21T14:37:00Z">
        <w:r w:rsidR="007F7333" w:rsidRPr="00764001">
          <w:rPr>
            <w:rPrChange w:id="88" w:author="Alexander Piper (DJPR)" w:date="2020-04-21T14:41:00Z">
              <w:rPr>
                <w:rFonts w:eastAsia="Times New Roman" w:cstheme="minorHAnsi"/>
                <w:bCs/>
                <w:lang w:eastAsia="en-AU"/>
              </w:rPr>
            </w:rPrChange>
          </w:rPr>
          <w:t xml:space="preserve">with psyllid phylogeny </w:t>
        </w:r>
      </w:ins>
      <w:ins w:id="89" w:author="Alexander Piper (DJPR)" w:date="2020-04-21T14:38:00Z">
        <w:r w:rsidR="007F7333" w:rsidRPr="00764001">
          <w:rPr>
            <w:rPrChange w:id="90" w:author="Alexander Piper (DJPR)" w:date="2020-04-21T14:41:00Z">
              <w:rPr>
                <w:rFonts w:eastAsia="Times New Roman" w:cstheme="minorHAnsi"/>
                <w:bCs/>
                <w:lang w:eastAsia="en-AU"/>
              </w:rPr>
            </w:rPrChange>
          </w:rPr>
          <w:t xml:space="preserve">using both autocorrelation </w:t>
        </w:r>
      </w:ins>
      <w:ins w:id="91" w:author="Alexander Piper (DJPR)" w:date="2020-04-21T14:37:00Z">
        <w:r w:rsidR="007F7333" w:rsidRPr="00764001">
          <w:rPr>
            <w:rPrChange w:id="92" w:author="Alexander Piper (DJPR)" w:date="2020-04-21T14:41:00Z">
              <w:rPr>
                <w:rFonts w:eastAsia="Times New Roman" w:cstheme="minorHAnsi"/>
                <w:bCs/>
                <w:lang w:eastAsia="en-AU"/>
              </w:rPr>
            </w:rPrChange>
          </w:rPr>
          <w:t>(</w:t>
        </w:r>
      </w:ins>
      <w:ins w:id="93" w:author="Alexander Piper (DJPR)" w:date="2020-04-21T14:39:00Z">
        <w:r w:rsidR="00764001" w:rsidRPr="00764001">
          <w:rPr>
            <w:rPrChange w:id="94" w:author="Alexander Piper (DJPR)" w:date="2020-04-21T14:41:00Z">
              <w:rPr>
                <w:rFonts w:eastAsia="Times New Roman" w:cstheme="minorHAnsi"/>
                <w:bCs/>
                <w:lang w:eastAsia="en-AU"/>
              </w:rPr>
            </w:rPrChange>
          </w:rPr>
          <w:t>I=0.24, p &lt; 0.05), and Brownian motion statistics (</w:t>
        </w:r>
      </w:ins>
      <w:ins w:id="95" w:author="Alexander Piper (DJPR)" w:date="2020-04-21T14:40:00Z">
        <w:r w:rsidR="00764001" w:rsidRPr="00764001">
          <w:rPr>
            <w:rPrChange w:id="96" w:author="Alexander Piper (DJPR)" w:date="2020-04-21T14:41:00Z">
              <w:rPr>
                <w:rFonts w:eastAsia="Times New Roman" w:cstheme="minorHAnsi"/>
                <w:bCs/>
                <w:lang w:eastAsia="en-AU"/>
              </w:rPr>
            </w:rPrChange>
          </w:rPr>
          <w:t xml:space="preserve">K = 0.34, </w:t>
        </w:r>
        <w:r w:rsidR="00764001" w:rsidRPr="00764001">
          <w:rPr>
            <w:rPrChange w:id="97" w:author="Alexander Piper (DJPR)" w:date="2020-04-21T14:41:00Z">
              <w:rPr>
                <w:rFonts w:ascii="Arial" w:eastAsia="Times New Roman" w:hAnsi="Arial" w:cs="Arial"/>
                <w:b/>
                <w:bCs/>
                <w:color w:val="222222"/>
                <w:sz w:val="21"/>
                <w:szCs w:val="21"/>
                <w:shd w:val="clear" w:color="auto" w:fill="FFFFFF"/>
                <w:lang w:val="el-GR" w:eastAsia="en-GB"/>
              </w:rPr>
            </w:rPrChange>
          </w:rPr>
          <w:t>λ</w:t>
        </w:r>
        <w:r w:rsidR="00764001" w:rsidRPr="00764001">
          <w:rPr>
            <w:rPrChange w:id="98" w:author="Alexander Piper (DJPR)" w:date="2020-04-21T14:41:00Z">
              <w:rPr>
                <w:rFonts w:ascii="Arial" w:eastAsia="Times New Roman" w:hAnsi="Arial" w:cs="Arial"/>
                <w:color w:val="222222"/>
                <w:sz w:val="21"/>
                <w:szCs w:val="21"/>
                <w:shd w:val="clear" w:color="auto" w:fill="FFFFFF"/>
                <w:lang w:val="en-AU" w:eastAsia="en-GB"/>
              </w:rPr>
            </w:rPrChange>
          </w:rPr>
          <w:t xml:space="preserve"> = 0.84, p&lt;0.</w:t>
        </w:r>
      </w:ins>
      <w:ins w:id="99" w:author="Alexander Piper (DJPR)" w:date="2020-04-21T14:41:00Z">
        <w:r w:rsidR="00764001" w:rsidRPr="00764001">
          <w:rPr>
            <w:rPrChange w:id="100" w:author="Alexander Piper (DJPR)" w:date="2020-04-21T14:41:00Z">
              <w:rPr>
                <w:rFonts w:ascii="Arial" w:eastAsia="Times New Roman" w:hAnsi="Arial" w:cs="Arial"/>
                <w:color w:val="222222"/>
                <w:sz w:val="21"/>
                <w:szCs w:val="21"/>
                <w:shd w:val="clear" w:color="auto" w:fill="FFFFFF"/>
                <w:lang w:val="en-AU" w:eastAsia="en-GB"/>
              </w:rPr>
            </w:rPrChange>
          </w:rPr>
          <w:t>05)</w:t>
        </w:r>
        <w:r w:rsidR="00764001">
          <w:t xml:space="preserve">. Similar was found for Shannons index (I= </w:t>
        </w:r>
      </w:ins>
      <w:ins w:id="101" w:author="Alexander Piper (DJPR)" w:date="2020-04-21T14:42:00Z">
        <w:r w:rsidR="00764001">
          <w:t>0.018</w:t>
        </w:r>
      </w:ins>
      <w:ins w:id="102" w:author="Alexander Piper (DJPR)" w:date="2020-04-21T14:41:00Z">
        <w:r w:rsidR="00764001">
          <w:t>, K=</w:t>
        </w:r>
      </w:ins>
      <w:ins w:id="103" w:author="Alexander Piper (DJPR)" w:date="2020-04-21T14:42:00Z">
        <w:r w:rsidR="00764001">
          <w:t>0.21</w:t>
        </w:r>
      </w:ins>
      <w:ins w:id="104" w:author="Alexander Piper (DJPR)" w:date="2020-04-21T14:41:00Z">
        <w:r w:rsidR="00764001">
          <w:t>,</w:t>
        </w:r>
      </w:ins>
      <w:ins w:id="105" w:author="Alexander Piper (DJPR)" w:date="2020-04-21T14:42:00Z">
        <w:r w:rsidR="00764001">
          <w:t xml:space="preserve"> </w:t>
        </w:r>
      </w:ins>
      <w:ins w:id="106" w:author="Alexander Piper (DJPR)" w:date="2020-04-21T14:41:00Z">
        <w:r w:rsidR="00764001">
          <w:t xml:space="preserve"> </w:t>
        </w:r>
      </w:ins>
      <w:ins w:id="107" w:author="Alexander Piper (DJPR)" w:date="2020-04-21T14:42:00Z">
        <w:r w:rsidR="00764001" w:rsidRPr="003C0F2D">
          <w:t>λ =</w:t>
        </w:r>
        <w:r w:rsidR="00764001">
          <w:t xml:space="preserve"> 0.78, p&lt;0.05)</w:t>
        </w:r>
      </w:ins>
      <w:ins w:id="108" w:author="Alexander Piper (DJPR)" w:date="2020-04-21T14:43:00Z">
        <w:r w:rsidR="00764001">
          <w:t xml:space="preserve">. </w:t>
        </w:r>
      </w:ins>
      <w:ins w:id="109" w:author="Alexander Piper (DJPR)" w:date="2020-04-21T14:44:00Z">
        <w:r w:rsidR="00764001">
          <w:t xml:space="preserve">On the other hand, the </w:t>
        </w:r>
      </w:ins>
      <w:ins w:id="110" w:author="Alexander Piper (DJPR)" w:date="2020-04-21T14:42:00Z">
        <w:r w:rsidR="00764001">
          <w:t>phylogenetic diversity</w:t>
        </w:r>
      </w:ins>
      <w:ins w:id="111" w:author="Alexander Piper (DJPR)" w:date="2020-04-21T14:45:00Z">
        <w:r w:rsidR="00764001">
          <w:t xml:space="preserve"> of microbes within each psyllid sample</w:t>
        </w:r>
      </w:ins>
      <w:ins w:id="112" w:author="Alexander Piper (DJPR)" w:date="2020-04-21T14:43:00Z">
        <w:r w:rsidR="00764001">
          <w:t xml:space="preserve"> was not found to be significantly autocorrelated with phylogeny</w:t>
        </w:r>
      </w:ins>
      <w:ins w:id="113" w:author="Alexander Piper (DJPR)" w:date="2020-04-21T14:45:00Z">
        <w:r w:rsidR="00764001">
          <w:t xml:space="preserve"> with most measures</w:t>
        </w:r>
      </w:ins>
      <w:ins w:id="114" w:author="Alexander Piper (DJPR)" w:date="2020-04-21T14:42:00Z">
        <w:r w:rsidR="00764001">
          <w:t xml:space="preserve"> (I= 0.0</w:t>
        </w:r>
      </w:ins>
      <w:ins w:id="115" w:author="Alexander Piper (DJPR)" w:date="2020-04-21T14:43:00Z">
        <w:r w:rsidR="00764001">
          <w:t>09</w:t>
        </w:r>
      </w:ins>
      <w:ins w:id="116" w:author="Alexander Piper (DJPR)" w:date="2020-04-21T14:42:00Z">
        <w:r w:rsidR="00764001">
          <w:t>,</w:t>
        </w:r>
      </w:ins>
      <w:ins w:id="117" w:author="Alexander Piper (DJPR)" w:date="2020-04-21T14:44:00Z">
        <w:r w:rsidR="00764001">
          <w:t xml:space="preserve"> p=0.058),</w:t>
        </w:r>
      </w:ins>
      <w:ins w:id="118" w:author="Alexander Piper (DJPR)" w:date="2020-04-21T14:45:00Z">
        <w:r w:rsidR="00764001">
          <w:t xml:space="preserve"> </w:t>
        </w:r>
      </w:ins>
      <w:ins w:id="119" w:author="Alexander Piper (DJPR)" w:date="2020-04-21T14:42:00Z">
        <w:r w:rsidR="00764001">
          <w:t>K=0.</w:t>
        </w:r>
      </w:ins>
      <w:ins w:id="120" w:author="Alexander Piper (DJPR)" w:date="2020-04-21T14:43:00Z">
        <w:r w:rsidR="00764001">
          <w:t>08</w:t>
        </w:r>
      </w:ins>
      <w:ins w:id="121" w:author="Alexander Piper (DJPR)" w:date="2020-04-21T14:42:00Z">
        <w:r w:rsidR="00764001">
          <w:t>,</w:t>
        </w:r>
      </w:ins>
      <w:ins w:id="122" w:author="Alexander Piper (DJPR)" w:date="2020-04-21T14:45:00Z">
        <w:r w:rsidR="00764001">
          <w:t xml:space="preserve"> p=0.11,</w:t>
        </w:r>
      </w:ins>
      <w:ins w:id="123" w:author="Alexander Piper (DJPR)" w:date="2020-04-21T14:42:00Z">
        <w:r w:rsidR="00764001">
          <w:t xml:space="preserve">  </w:t>
        </w:r>
        <w:r w:rsidR="00764001" w:rsidRPr="003C0F2D">
          <w:t>λ =</w:t>
        </w:r>
        <w:r w:rsidR="00764001">
          <w:t xml:space="preserve"> 0.</w:t>
        </w:r>
      </w:ins>
      <w:ins w:id="124" w:author="Alexander Piper (DJPR)" w:date="2020-04-21T14:43:00Z">
        <w:r w:rsidR="00764001">
          <w:t>64</w:t>
        </w:r>
      </w:ins>
      <w:ins w:id="125" w:author="Alexander Piper (DJPR)" w:date="2020-04-21T14:42:00Z">
        <w:r w:rsidR="00764001">
          <w:t>8, p&lt;0.05)</w:t>
        </w:r>
      </w:ins>
      <w:ins w:id="126" w:author="Alexander Piper (DJPR)" w:date="2020-04-21T14:43:00Z">
        <w:r w:rsidR="00764001">
          <w:t>.</w:t>
        </w:r>
      </w:ins>
      <w:ins w:id="127" w:author="Alexander Piper (DJPR)" w:date="2020-04-21T14:58:00Z">
        <w:r w:rsidR="00164DD3">
          <w:t xml:space="preserve"> </w:t>
        </w:r>
      </w:ins>
      <w:ins w:id="128" w:author="Alexander Piper (DJPR)" w:date="2020-04-21T15:00:00Z">
        <w:r w:rsidR="00164DD3">
          <w:t>Significant l</w:t>
        </w:r>
      </w:ins>
      <w:ins w:id="129" w:author="Alexander Piper (DJPR)" w:date="2020-04-21T14:58:00Z">
        <w:r w:rsidR="00164DD3">
          <w:t>ocal autocorrelation between richness and shannons diversity and the psyllid</w:t>
        </w:r>
      </w:ins>
      <w:ins w:id="130" w:author="Alexander Piper (DJPR)" w:date="2020-04-21T14:59:00Z">
        <w:r w:rsidR="00164DD3">
          <w:t xml:space="preserve"> phylogeny </w:t>
        </w:r>
      </w:ins>
      <w:ins w:id="131" w:author="Alexander Piper (DJPR)" w:date="2020-04-21T14:58:00Z">
        <w:r w:rsidR="00164DD3">
          <w:t xml:space="preserve">was concentrated around the </w:t>
        </w:r>
      </w:ins>
      <w:ins w:id="132" w:author="Alexander Piper (DJPR)" w:date="2020-04-21T14:59:00Z">
        <w:r w:rsidR="00164DD3">
          <w:t xml:space="preserve">Ctenarytaina clavata clade, and the Trioza acuta clade (fig </w:t>
        </w:r>
        <w:r w:rsidR="00164DD3" w:rsidRPr="00164DD3">
          <w:rPr>
            <w:highlight w:val="yellow"/>
            <w:rPrChange w:id="133" w:author="Alexander Piper (DJPR)" w:date="2020-04-21T15:00:00Z">
              <w:rPr/>
            </w:rPrChange>
          </w:rPr>
          <w:t>n</w:t>
        </w:r>
        <w:r w:rsidR="00164DD3">
          <w:t>)</w:t>
        </w:r>
      </w:ins>
      <w:ins w:id="134" w:author="Alexander Piper (DJPR)" w:date="2020-04-21T15:00:00Z">
        <w:r w:rsidR="00164DD3">
          <w:t>.</w:t>
        </w:r>
      </w:ins>
      <w:ins w:id="135" w:author="Alexander Piper (DJPR)" w:date="2020-04-21T14:47:00Z">
        <w:r w:rsidR="00764001">
          <w:t xml:space="preserve"> The same conclusions held when data was rarefied to the smallest sample (Supplementary </w:t>
        </w:r>
        <w:r w:rsidR="00764001" w:rsidRPr="00764001">
          <w:rPr>
            <w:highlight w:val="yellow"/>
            <w:rPrChange w:id="136" w:author="Alexander Piper (DJPR)" w:date="2020-04-21T14:47:00Z">
              <w:rPr/>
            </w:rPrChange>
          </w:rPr>
          <w:t>n</w:t>
        </w:r>
        <w:r w:rsidR="00764001">
          <w:t xml:space="preserve">). </w:t>
        </w:r>
      </w:ins>
    </w:p>
    <w:p w14:paraId="6B747362" w14:textId="3F78E8EE" w:rsidR="00221D20" w:rsidRPr="00221D20" w:rsidRDefault="00221D20" w:rsidP="00764001">
      <w:pPr>
        <w:rPr>
          <w:ins w:id="137" w:author="Alexander Piper (DJPR)" w:date="2020-04-21T15:00:00Z"/>
          <w:rFonts w:eastAsia="Times New Roman" w:cstheme="minorHAnsi"/>
          <w:bCs/>
          <w:lang w:eastAsia="en-AU"/>
          <w:rPrChange w:id="138" w:author="Alexander Piper (DJPR)" w:date="2020-04-21T15:05:00Z">
            <w:rPr>
              <w:ins w:id="139" w:author="Alexander Piper (DJPR)" w:date="2020-04-21T15:00:00Z"/>
            </w:rPr>
          </w:rPrChange>
        </w:rPr>
      </w:pPr>
      <w:ins w:id="140" w:author="Alexander Piper (DJPR)" w:date="2020-04-21T15:05:00Z">
        <w:r>
          <w:rPr>
            <w:rFonts w:eastAsia="Times New Roman" w:cstheme="minorHAnsi"/>
            <w:bCs/>
            <w:lang w:eastAsia="en-AU"/>
          </w:rPr>
          <w:t>Beta diversity</w:t>
        </w:r>
      </w:ins>
    </w:p>
    <w:p w14:paraId="5CA9C331" w14:textId="4569AE01" w:rsidR="00026236" w:rsidDel="007F7333" w:rsidRDefault="00026236" w:rsidP="007342FE">
      <w:pPr>
        <w:rPr>
          <w:del w:id="141" w:author="Alexander Piper (DJPR)" w:date="2020-04-21T14:30:00Z"/>
          <w:rFonts w:eastAsia="Times New Roman" w:cstheme="minorHAnsi"/>
          <w:bCs/>
          <w:lang w:eastAsia="en-AU"/>
        </w:rPr>
      </w:pPr>
    </w:p>
    <w:p w14:paraId="26C7A282" w14:textId="58C02104" w:rsidR="008D0CB4" w:rsidDel="00764001" w:rsidRDefault="008D0CB4" w:rsidP="007342FE">
      <w:pPr>
        <w:rPr>
          <w:del w:id="142" w:author="Alexander Piper (DJPR)" w:date="2020-04-21T14:45:00Z"/>
          <w:rFonts w:eastAsia="Times New Roman" w:cstheme="minorHAnsi"/>
          <w:bCs/>
          <w:lang w:eastAsia="en-AU"/>
        </w:rPr>
      </w:pPr>
    </w:p>
    <w:p w14:paraId="49F6F8D3" w14:textId="18A1FB67" w:rsidR="008D0CB4" w:rsidDel="00764001" w:rsidRDefault="008D0CB4" w:rsidP="007342FE">
      <w:pPr>
        <w:rPr>
          <w:del w:id="143" w:author="Alexander Piper (DJPR)" w:date="2020-04-21T14:45:00Z"/>
          <w:rFonts w:eastAsia="Times New Roman" w:cstheme="minorHAnsi"/>
          <w:bCs/>
          <w:lang w:eastAsia="en-AU"/>
        </w:rPr>
      </w:pPr>
      <w:del w:id="144" w:author="Alexander Piper (DJPR)" w:date="2020-04-21T14:45:00Z">
        <w:r w:rsidDel="00764001">
          <w:rPr>
            <w:rFonts w:eastAsia="Times New Roman" w:cstheme="minorHAnsi"/>
            <w:bCs/>
            <w:lang w:eastAsia="en-AU"/>
          </w:rPr>
          <w:delText>Alpha diversity – Significance between psyllid species, hostplant species using regression</w:delText>
        </w:r>
      </w:del>
    </w:p>
    <w:p w14:paraId="0718E219" w14:textId="7EB64D41" w:rsidR="008D0CB4" w:rsidDel="00764001" w:rsidRDefault="008D0CB4" w:rsidP="007342FE">
      <w:pPr>
        <w:rPr>
          <w:del w:id="145" w:author="Alexander Piper (DJPR)" w:date="2020-04-21T14:45:00Z"/>
          <w:rFonts w:eastAsia="Times New Roman" w:cstheme="minorHAnsi"/>
          <w:bCs/>
          <w:lang w:eastAsia="en-AU"/>
        </w:rPr>
      </w:pPr>
      <w:del w:id="146" w:author="Alexander Piper (DJPR)" w:date="2020-04-21T14:45:00Z">
        <w:r w:rsidDel="00764001">
          <w:rPr>
            <w:rFonts w:eastAsia="Times New Roman" w:cstheme="minorHAnsi"/>
            <w:bCs/>
            <w:lang w:eastAsia="en-AU"/>
          </w:rPr>
          <w:delText>Association of these univariate traits with phylogeny</w:delText>
        </w:r>
      </w:del>
    </w:p>
    <w:p w14:paraId="2D04E34D" w14:textId="6AB8EA92" w:rsidR="008D0CB4" w:rsidDel="00221D20" w:rsidRDefault="008D0CB4" w:rsidP="007342FE">
      <w:pPr>
        <w:rPr>
          <w:del w:id="147" w:author="Alexander Piper (DJPR)" w:date="2020-04-21T15:04:00Z"/>
          <w:rFonts w:eastAsia="Times New Roman" w:cstheme="minorHAnsi"/>
          <w:bCs/>
          <w:lang w:eastAsia="en-AU"/>
        </w:rPr>
      </w:pPr>
      <w:del w:id="148" w:author="Alexander Piper (DJPR)" w:date="2020-04-21T15:01:00Z">
        <w:r w:rsidDel="00221D20">
          <w:rPr>
            <w:rFonts w:eastAsia="Times New Roman" w:cstheme="minorHAnsi"/>
            <w:bCs/>
            <w:lang w:eastAsia="en-AU"/>
          </w:rPr>
          <w:delText xml:space="preserve">Adonis tests </w:delText>
        </w:r>
      </w:del>
      <w:ins w:id="149" w:author="Alexander Piper (DJPR)" w:date="2020-04-21T15:01:00Z">
        <w:r w:rsidR="00221D20">
          <w:rPr>
            <w:rFonts w:eastAsia="Times New Roman" w:cstheme="minorHAnsi"/>
            <w:bCs/>
            <w:lang w:eastAsia="en-AU"/>
          </w:rPr>
          <w:t xml:space="preserve">For microbial beta diversity, both </w:t>
        </w:r>
      </w:ins>
      <w:del w:id="150" w:author="Alexander Piper (DJPR)" w:date="2020-04-21T15:01:00Z">
        <w:r w:rsidDel="00221D20">
          <w:rPr>
            <w:rFonts w:eastAsia="Times New Roman" w:cstheme="minorHAnsi"/>
            <w:bCs/>
            <w:lang w:eastAsia="en-AU"/>
          </w:rPr>
          <w:delText xml:space="preserve">- We found </w:delText>
        </w:r>
      </w:del>
      <w:r>
        <w:rPr>
          <w:rFonts w:eastAsia="Times New Roman" w:cstheme="minorHAnsi"/>
          <w:bCs/>
          <w:lang w:eastAsia="en-AU"/>
        </w:rPr>
        <w:t xml:space="preserve">psyllid species </w:t>
      </w:r>
      <w:ins w:id="151" w:author="Alexander Piper (DJPR)" w:date="2020-04-21T15:02:00Z">
        <w:r w:rsidR="00221D20">
          <w:rPr>
            <w:rFonts w:eastAsia="Times New Roman" w:cstheme="minorHAnsi"/>
            <w:bCs/>
            <w:lang w:eastAsia="en-AU"/>
          </w:rPr>
          <w:t>(</w:t>
        </w:r>
      </w:ins>
      <w:ins w:id="152" w:author="Alexander Piper (DJPR)" w:date="2020-04-21T15:03:00Z">
        <w:r w:rsidR="00221D20">
          <w:rPr>
            <w:rFonts w:eastAsia="Times New Roman" w:cstheme="minorHAnsi"/>
            <w:bCs/>
            <w:lang w:eastAsia="en-AU"/>
          </w:rPr>
          <w:t>adonis</w:t>
        </w:r>
      </w:ins>
      <w:ins w:id="153" w:author="Alexander Piper (DJPR)" w:date="2020-04-21T15:02:00Z">
        <w:r w:rsidR="00221D20">
          <w:rPr>
            <w:rFonts w:eastAsia="Times New Roman" w:cstheme="minorHAnsi"/>
            <w:bCs/>
            <w:lang w:eastAsia="en-AU"/>
          </w:rPr>
          <w:t xml:space="preserve"> on Aitchison distances, R2=, p&lt;0.05) </w:t>
        </w:r>
      </w:ins>
      <w:r>
        <w:rPr>
          <w:rFonts w:eastAsia="Times New Roman" w:cstheme="minorHAnsi"/>
          <w:bCs/>
          <w:lang w:eastAsia="en-AU"/>
        </w:rPr>
        <w:t xml:space="preserve">and hostplant species </w:t>
      </w:r>
      <w:ins w:id="154" w:author="Alexander Piper (DJPR)" w:date="2020-04-21T15:02:00Z">
        <w:r w:rsidR="00221D20">
          <w:rPr>
            <w:rFonts w:eastAsia="Times New Roman" w:cstheme="minorHAnsi"/>
            <w:bCs/>
            <w:lang w:eastAsia="en-AU"/>
          </w:rPr>
          <w:t xml:space="preserve">(R2=, p&lt;0.05) </w:t>
        </w:r>
      </w:ins>
      <w:r>
        <w:rPr>
          <w:rFonts w:eastAsia="Times New Roman" w:cstheme="minorHAnsi"/>
          <w:bCs/>
          <w:lang w:eastAsia="en-AU"/>
        </w:rPr>
        <w:t>both had significant explanatory components</w:t>
      </w:r>
      <w:ins w:id="155" w:author="Alexander Piper (DJPR)" w:date="2020-04-21T15:02:00Z">
        <w:r w:rsidR="00221D20">
          <w:rPr>
            <w:rFonts w:eastAsia="Times New Roman" w:cstheme="minorHAnsi"/>
            <w:bCs/>
            <w:lang w:eastAsia="en-AU"/>
          </w:rPr>
          <w:t>.</w:t>
        </w:r>
      </w:ins>
      <w:ins w:id="156" w:author="Alexander Piper (DJPR)" w:date="2020-04-21T15:04:00Z">
        <w:r w:rsidR="00221D20">
          <w:rPr>
            <w:rFonts w:eastAsia="Times New Roman" w:cstheme="minorHAnsi"/>
            <w:bCs/>
            <w:lang w:eastAsia="en-AU"/>
          </w:rPr>
          <w:t xml:space="preserve"> </w:t>
        </w:r>
      </w:ins>
      <w:ins w:id="157" w:author="Alexander Piper (DJPR)" w:date="2020-04-21T15:05:00Z">
        <w:r w:rsidR="00221D20">
          <w:rPr>
            <w:rFonts w:eastAsia="Times New Roman" w:cstheme="minorHAnsi"/>
            <w:bCs/>
            <w:lang w:eastAsia="en-AU"/>
          </w:rPr>
          <w:t>Post-hoc analysis revealed the differences mainly lay between</w:t>
        </w:r>
      </w:ins>
      <w:del w:id="158" w:author="Alexander Piper (DJPR)" w:date="2020-04-21T15:02:00Z">
        <w:r w:rsidDel="00221D20">
          <w:rPr>
            <w:rFonts w:eastAsia="Times New Roman" w:cstheme="minorHAnsi"/>
            <w:bCs/>
            <w:lang w:eastAsia="en-AU"/>
          </w:rPr>
          <w:delText xml:space="preserve"> for microbiome beta diversity</w:delText>
        </w:r>
      </w:del>
    </w:p>
    <w:p w14:paraId="0AA00809" w14:textId="77777777" w:rsidR="00221D20" w:rsidRDefault="00221D20" w:rsidP="007342FE">
      <w:pPr>
        <w:rPr>
          <w:ins w:id="159" w:author="Alexander Piper (DJPR)" w:date="2020-04-21T15:05:00Z"/>
          <w:rFonts w:eastAsia="Times New Roman" w:cstheme="minorHAnsi"/>
          <w:bCs/>
          <w:lang w:eastAsia="en-AU"/>
        </w:rPr>
      </w:pPr>
    </w:p>
    <w:p w14:paraId="335F4E16" w14:textId="41BE93CD" w:rsidR="007342FE" w:rsidRDefault="007342FE" w:rsidP="007342FE">
      <w:pPr>
        <w:rPr>
          <w:rFonts w:eastAsia="Times New Roman" w:cstheme="minorHAnsi"/>
          <w:bCs/>
          <w:lang w:eastAsia="en-AU"/>
        </w:rPr>
      </w:pPr>
      <w:r w:rsidRPr="0084119D">
        <w:rPr>
          <w:rFonts w:eastAsia="Times New Roman" w:cstheme="minorHAnsi"/>
          <w:bCs/>
          <w:lang w:eastAsia="en-AU"/>
        </w:rPr>
        <w:t xml:space="preserve">Variation in the microbiome composition of different psyllid species feeding on the same individual plant was </w:t>
      </w:r>
      <w:ins w:id="160" w:author="Alexander Piper (DJPR)" w:date="2020-04-21T15:04:00Z">
        <w:r w:rsidR="00221D20">
          <w:rPr>
            <w:rFonts w:eastAsia="Times New Roman" w:cstheme="minorHAnsi"/>
            <w:bCs/>
            <w:lang w:eastAsia="en-AU"/>
          </w:rPr>
          <w:t xml:space="preserve">further </w:t>
        </w:r>
      </w:ins>
      <w:r w:rsidRPr="0084119D">
        <w:rPr>
          <w:rFonts w:eastAsia="Times New Roman" w:cstheme="minorHAnsi"/>
          <w:bCs/>
          <w:lang w:eastAsia="en-AU"/>
        </w:rPr>
        <w:t xml:space="preserve">considered in order to assess if there were any microbiome-host plant specific relationships. Two analyses were performed on samples belonging to two psyllid species of the Fraxinus-feeding genus Psyllopsis, P. fraxinicola and P. fraxini, and on two species belonging to the Sophora-feeding genus Psylla, P. apicalis A and P. apicalis B. </w:t>
      </w:r>
    </w:p>
    <w:p w14:paraId="6A43808D" w14:textId="58965E05" w:rsidR="007342FE" w:rsidDel="00221D20" w:rsidRDefault="007342FE" w:rsidP="007342FE">
      <w:pPr>
        <w:rPr>
          <w:del w:id="161" w:author="Alexander Piper (DJPR)" w:date="2020-04-21T15:05:00Z"/>
          <w:rFonts w:eastAsia="Times New Roman" w:cstheme="minorHAnsi"/>
          <w:bCs/>
          <w:lang w:eastAsia="en-AU"/>
        </w:rPr>
      </w:pPr>
    </w:p>
    <w:p w14:paraId="1BA1BA1D" w14:textId="27151AAB" w:rsidR="00221D20" w:rsidRPr="006A5797" w:rsidRDefault="00221D20" w:rsidP="007342FE">
      <w:pPr>
        <w:rPr>
          <w:ins w:id="162" w:author="Alexander Piper (DJPR)" w:date="2020-04-21T15:06:00Z"/>
          <w:rFonts w:eastAsia="Times New Roman" w:cstheme="minorHAnsi"/>
          <w:bCs/>
          <w:lang w:eastAsia="en-AU"/>
        </w:rPr>
      </w:pPr>
      <w:ins w:id="163" w:author="Alexander Piper (DJPR)" w:date="2020-04-21T15:06:00Z">
        <w:r>
          <w:rPr>
            <w:rFonts w:eastAsia="Times New Roman" w:cstheme="minorHAnsi"/>
            <w:bCs/>
            <w:lang w:eastAsia="en-AU"/>
          </w:rPr>
          <w:t>Phylosymbiosis</w:t>
        </w:r>
      </w:ins>
    </w:p>
    <w:p w14:paraId="7E93CB88" w14:textId="5746AA33" w:rsidR="007342FE" w:rsidDel="00221D20" w:rsidRDefault="00221D20" w:rsidP="00221D20">
      <w:pPr>
        <w:rPr>
          <w:del w:id="164" w:author="Alexander Piper (DJPR)" w:date="2020-04-21T15:06:00Z"/>
          <w:rFonts w:eastAsia="Times New Roman" w:cstheme="minorHAnsi"/>
          <w:bCs/>
          <w:lang w:eastAsia="en-AU"/>
        </w:rPr>
        <w:pPrChange w:id="165" w:author="Alexander Piper (DJPR)" w:date="2020-04-21T15:07:00Z">
          <w:pPr/>
        </w:pPrChange>
      </w:pPr>
      <w:ins w:id="166" w:author="Alexander Piper (DJPR)" w:date="2020-04-21T15:06:00Z">
        <w:r>
          <w:rPr>
            <w:rFonts w:eastAsia="Times New Roman" w:cstheme="minorHAnsi"/>
            <w:bCs/>
            <w:lang w:eastAsia="en-AU"/>
          </w:rPr>
          <w:t>Adonis tests indicated that psyllid species, and hostplant species both were significant. To determine if this was due to s</w:t>
        </w:r>
      </w:ins>
      <w:ins w:id="167" w:author="Alexander Piper (DJPR)" w:date="2020-04-21T15:07:00Z">
        <w:r>
          <w:rPr>
            <w:rFonts w:eastAsia="Times New Roman" w:cstheme="minorHAnsi"/>
            <w:bCs/>
            <w:lang w:eastAsia="en-AU"/>
          </w:rPr>
          <w:t>hared evolutionary history</w:t>
        </w:r>
      </w:ins>
      <w:del w:id="168" w:author="Alexander Piper (DJPR)" w:date="2020-04-21T15:05:00Z">
        <w:r w:rsidR="007342FE" w:rsidDel="00221D20">
          <w:rPr>
            <w:rFonts w:eastAsia="Times New Roman" w:cstheme="minorHAnsi"/>
            <w:bCs/>
            <w:lang w:eastAsia="en-AU"/>
          </w:rPr>
          <w:delText>Phylosymbiosis</w:delText>
        </w:r>
      </w:del>
    </w:p>
    <w:p w14:paraId="1FFCF92C" w14:textId="77777777" w:rsidR="00221D20" w:rsidRDefault="007342FE" w:rsidP="00221D20">
      <w:pPr>
        <w:rPr>
          <w:ins w:id="169" w:author="Alexander Piper (DJPR)" w:date="2020-04-21T15:07:00Z"/>
          <w:rFonts w:eastAsia="Times New Roman" w:cstheme="minorHAnsi"/>
          <w:bCs/>
          <w:lang w:eastAsia="en-AU"/>
        </w:rPr>
      </w:pPr>
      <w:del w:id="170" w:author="Alexander Piper (DJPR)" w:date="2020-04-21T15:05:00Z">
        <w:r w:rsidDel="00221D20">
          <w:rPr>
            <w:rFonts w:eastAsia="Times New Roman" w:cstheme="minorHAnsi"/>
            <w:bCs/>
            <w:lang w:eastAsia="en-AU"/>
          </w:rPr>
          <w:delText xml:space="preserve">To assess for signals of </w:delText>
        </w:r>
      </w:del>
      <w:del w:id="171" w:author="Alexander Piper (DJPR)" w:date="2020-04-21T15:06:00Z">
        <w:r w:rsidDel="00221D20">
          <w:rPr>
            <w:rFonts w:eastAsia="Times New Roman" w:cstheme="minorHAnsi"/>
            <w:bCs/>
            <w:lang w:eastAsia="en-AU"/>
          </w:rPr>
          <w:delText xml:space="preserve">phylosymbiosis </w:delText>
        </w:r>
      </w:del>
      <w:del w:id="172" w:author="Alexander Piper (DJPR)" w:date="2020-04-21T15:07:00Z">
        <w:r w:rsidDel="00221D20">
          <w:rPr>
            <w:rFonts w:eastAsia="Times New Roman" w:cstheme="minorHAnsi"/>
            <w:bCs/>
            <w:lang w:eastAsia="en-AU"/>
          </w:rPr>
          <w:delText xml:space="preserve">between the overall microbial communities and their psyllid hosts, </w:delText>
        </w:r>
      </w:del>
      <w:r>
        <w:rPr>
          <w:rFonts w:eastAsia="Times New Roman" w:cstheme="minorHAnsi"/>
          <w:bCs/>
          <w:lang w:eastAsia="en-AU"/>
        </w:rPr>
        <w:t>matrix correlations between the beta diversities</w:t>
      </w:r>
      <w:ins w:id="173" w:author="Alexander Piper (DJPR)" w:date="2020-04-21T15:07:00Z">
        <w:r w:rsidR="00221D20">
          <w:rPr>
            <w:rFonts w:eastAsia="Times New Roman" w:cstheme="minorHAnsi"/>
            <w:bCs/>
            <w:lang w:eastAsia="en-AU"/>
          </w:rPr>
          <w:t xml:space="preserve"> and the psyllid phylogenetic distance, hostplant phylogenetic distance and spatial distance were conducted</w:t>
        </w:r>
      </w:ins>
      <w:del w:id="174" w:author="Alexander Piper (DJPR)" w:date="2020-04-21T15:07:00Z">
        <w:r w:rsidDel="00221D20">
          <w:rPr>
            <w:rFonts w:eastAsia="Times New Roman" w:cstheme="minorHAnsi"/>
            <w:bCs/>
            <w:lang w:eastAsia="en-AU"/>
          </w:rPr>
          <w:delText>, as well as topological comparisons of hierarchical clustering and a range of statistics were conducted</w:delText>
        </w:r>
      </w:del>
      <w:r>
        <w:rPr>
          <w:rFonts w:eastAsia="Times New Roman" w:cstheme="minorHAnsi"/>
          <w:bCs/>
          <w:lang w:eastAsia="en-AU"/>
        </w:rPr>
        <w:t>.</w:t>
      </w:r>
    </w:p>
    <w:p w14:paraId="2FC94A90" w14:textId="55967F2B" w:rsidR="00221D20" w:rsidRDefault="00221D20" w:rsidP="00221D20">
      <w:pPr>
        <w:rPr>
          <w:ins w:id="175" w:author="Alexander Piper (DJPR)" w:date="2020-04-21T15:10:00Z"/>
          <w:rFonts w:eastAsia="Times New Roman" w:cstheme="minorHAnsi"/>
          <w:bCs/>
          <w:lang w:eastAsia="en-AU"/>
        </w:rPr>
      </w:pPr>
      <w:ins w:id="176" w:author="Alexander Piper (DJPR)" w:date="2020-04-21T15:10:00Z">
        <w:r>
          <w:rPr>
            <w:rFonts w:eastAsia="Times New Roman" w:cstheme="minorHAnsi"/>
            <w:bCs/>
            <w:lang w:eastAsia="en-AU"/>
          </w:rPr>
          <w:t>Found significant associations.</w:t>
        </w:r>
      </w:ins>
    </w:p>
    <w:p w14:paraId="09997E0D" w14:textId="5A5ADFE5" w:rsidR="00221D20" w:rsidRDefault="00221D20" w:rsidP="00221D20">
      <w:pPr>
        <w:rPr>
          <w:ins w:id="177" w:author="Alexander Piper (DJPR)" w:date="2020-04-21T15:12:00Z"/>
          <w:rFonts w:eastAsia="Times New Roman" w:cstheme="minorHAnsi"/>
          <w:bCs/>
          <w:lang w:eastAsia="en-AU"/>
        </w:rPr>
      </w:pPr>
      <w:ins w:id="178" w:author="Alexander Piper (DJPR)" w:date="2020-04-21T15:10:00Z">
        <w:r>
          <w:rPr>
            <w:rFonts w:eastAsia="Times New Roman" w:cstheme="minorHAnsi"/>
            <w:bCs/>
            <w:lang w:eastAsia="en-AU"/>
          </w:rPr>
          <w:t xml:space="preserve">To further </w:t>
        </w:r>
      </w:ins>
      <w:ins w:id="179" w:author="Alexander Piper (DJPR)" w:date="2020-04-21T15:11:00Z">
        <w:r>
          <w:rPr>
            <w:rFonts w:eastAsia="Times New Roman" w:cstheme="minorHAnsi"/>
            <w:bCs/>
            <w:lang w:eastAsia="en-AU"/>
          </w:rPr>
          <w:t>partition the variation explained by each factor, partial mantel tests were used to test each variable while contr</w:t>
        </w:r>
      </w:ins>
      <w:ins w:id="180" w:author="Alexander Piper (DJPR)" w:date="2020-04-21T15:12:00Z">
        <w:r>
          <w:rPr>
            <w:rFonts w:eastAsia="Times New Roman" w:cstheme="minorHAnsi"/>
            <w:bCs/>
            <w:lang w:eastAsia="en-AU"/>
          </w:rPr>
          <w:t>olling for two others. Ther</w:t>
        </w:r>
      </w:ins>
    </w:p>
    <w:p w14:paraId="06F41AD8" w14:textId="47CF2C29" w:rsidR="007342FE" w:rsidRDefault="00221D20" w:rsidP="00221D20">
      <w:pPr>
        <w:rPr>
          <w:rFonts w:eastAsia="Times New Roman" w:cstheme="minorHAnsi"/>
          <w:bCs/>
          <w:lang w:eastAsia="en-AU"/>
        </w:rPr>
      </w:pPr>
      <w:ins w:id="181" w:author="Alexander Piper (DJPR)" w:date="2020-04-21T15:12:00Z">
        <w:r>
          <w:rPr>
            <w:rFonts w:eastAsia="Times New Roman" w:cstheme="minorHAnsi"/>
            <w:bCs/>
            <w:lang w:eastAsia="en-AU"/>
          </w:rPr>
          <w:t xml:space="preserve">To investigate the phylogenetic scale of these patterns, </w:t>
        </w:r>
      </w:ins>
      <w:del w:id="182" w:author="Alexander Piper (DJPR)" w:date="2020-04-21T15:12:00Z">
        <w:r w:rsidR="007342FE" w:rsidDel="00221D20">
          <w:rPr>
            <w:rFonts w:eastAsia="Times New Roman" w:cstheme="minorHAnsi"/>
            <w:bCs/>
            <w:lang w:eastAsia="en-AU"/>
          </w:rPr>
          <w:delText xml:space="preserve"> Due to previous results indicating a potential disparity in phylogenetic scale for patterns of phylosymbiosis,</w:delText>
        </w:r>
      </w:del>
      <w:ins w:id="183" w:author="Alexander Piper (DJPR)" w:date="2020-04-21T15:12:00Z">
        <w:r>
          <w:rPr>
            <w:rFonts w:eastAsia="Times New Roman" w:cstheme="minorHAnsi"/>
            <w:bCs/>
            <w:lang w:eastAsia="en-AU"/>
          </w:rPr>
          <w:t xml:space="preserve">beta diversity through time </w:t>
        </w:r>
      </w:ins>
      <w:del w:id="184" w:author="Alexander Piper (DJPR)" w:date="2020-04-21T15:12:00Z">
        <w:r w:rsidR="007342FE" w:rsidDel="00221D20">
          <w:rPr>
            <w:rFonts w:eastAsia="Times New Roman" w:cstheme="minorHAnsi"/>
            <w:bCs/>
            <w:lang w:eastAsia="en-AU"/>
          </w:rPr>
          <w:delText xml:space="preserve"> BTDD </w:delText>
        </w:r>
      </w:del>
      <w:r w:rsidR="007342FE">
        <w:rPr>
          <w:rFonts w:eastAsia="Times New Roman" w:cstheme="minorHAnsi"/>
          <w:bCs/>
          <w:lang w:eastAsia="en-AU"/>
        </w:rPr>
        <w:t>analysis was</w:t>
      </w:r>
      <w:ins w:id="185" w:author="Alexander Piper (DJPR)" w:date="2020-04-21T15:12:00Z">
        <w:r>
          <w:rPr>
            <w:rFonts w:eastAsia="Times New Roman" w:cstheme="minorHAnsi"/>
            <w:bCs/>
            <w:lang w:eastAsia="en-AU"/>
          </w:rPr>
          <w:t xml:space="preserve"> used to slice the microbiome phylogeny at 10Mya timepoints and </w:t>
        </w:r>
      </w:ins>
      <w:ins w:id="186" w:author="Alexander Piper (DJPR)" w:date="2020-04-21T15:13:00Z">
        <w:r>
          <w:rPr>
            <w:rFonts w:eastAsia="Times New Roman" w:cstheme="minorHAnsi"/>
            <w:bCs/>
            <w:lang w:eastAsia="en-AU"/>
          </w:rPr>
          <w:t>recalculate partial mantel statistics.</w:t>
        </w:r>
      </w:ins>
      <w:del w:id="187" w:author="Alexander Piper (DJPR)" w:date="2020-04-21T15:12:00Z">
        <w:r w:rsidR="007342FE" w:rsidDel="00221D20">
          <w:rPr>
            <w:rFonts w:eastAsia="Times New Roman" w:cstheme="minorHAnsi"/>
            <w:bCs/>
            <w:lang w:eastAsia="en-AU"/>
          </w:rPr>
          <w:delText xml:space="preserve"> conducted</w:delText>
        </w:r>
      </w:del>
      <w:del w:id="188" w:author="Alexander Piper (DJPR)" w:date="2020-04-21T15:13:00Z">
        <w:r w:rsidR="007342FE" w:rsidDel="00221D20">
          <w:rPr>
            <w:rFonts w:eastAsia="Times New Roman" w:cstheme="minorHAnsi"/>
            <w:bCs/>
            <w:lang w:eastAsia="en-AU"/>
          </w:rPr>
          <w:delText>.</w:delText>
        </w:r>
      </w:del>
      <w:r w:rsidR="007342FE">
        <w:rPr>
          <w:rFonts w:eastAsia="Times New Roman" w:cstheme="minorHAnsi"/>
          <w:bCs/>
          <w:lang w:eastAsia="en-AU"/>
        </w:rPr>
        <w:t xml:space="preserve"> </w:t>
      </w:r>
      <w:del w:id="189" w:author="Alexander Piper (DJPR)" w:date="2020-04-21T15:13:00Z">
        <w:r w:rsidR="007342FE" w:rsidDel="00221D20">
          <w:rPr>
            <w:rFonts w:eastAsia="Times New Roman" w:cstheme="minorHAnsi"/>
            <w:bCs/>
            <w:lang w:eastAsia="en-AU"/>
          </w:rPr>
          <w:delText>Mantel tests found p</w:delText>
        </w:r>
      </w:del>
      <w:ins w:id="190" w:author="Alexander Piper (DJPR)" w:date="2020-04-21T15:13:00Z">
        <w:r>
          <w:rPr>
            <w:rFonts w:eastAsia="Times New Roman" w:cstheme="minorHAnsi"/>
            <w:bCs/>
            <w:lang w:eastAsia="en-AU"/>
          </w:rPr>
          <w:t>P</w:t>
        </w:r>
      </w:ins>
      <w:r w:rsidR="007342FE">
        <w:rPr>
          <w:rFonts w:eastAsia="Times New Roman" w:cstheme="minorHAnsi"/>
          <w:bCs/>
          <w:lang w:eastAsia="en-AU"/>
        </w:rPr>
        <w:t>syllid</w:t>
      </w:r>
      <w:ins w:id="191" w:author="Alexander Piper (DJPR)" w:date="2020-04-21T15:13:00Z">
        <w:r>
          <w:rPr>
            <w:rFonts w:eastAsia="Times New Roman" w:cstheme="minorHAnsi"/>
            <w:bCs/>
            <w:lang w:eastAsia="en-AU"/>
          </w:rPr>
          <w:t xml:space="preserve"> phylogenetic</w:t>
        </w:r>
      </w:ins>
      <w:del w:id="192" w:author="Alexander Piper (DJPR)" w:date="2020-04-21T15:13:00Z">
        <w:r w:rsidR="007342FE" w:rsidDel="00221D20">
          <w:rPr>
            <w:rFonts w:eastAsia="Times New Roman" w:cstheme="minorHAnsi"/>
            <w:bCs/>
            <w:lang w:eastAsia="en-AU"/>
          </w:rPr>
          <w:delText xml:space="preserve"> evolutionary</w:delText>
        </w:r>
      </w:del>
      <w:r w:rsidR="007342FE">
        <w:rPr>
          <w:rFonts w:eastAsia="Times New Roman" w:cstheme="minorHAnsi"/>
          <w:bCs/>
          <w:lang w:eastAsia="en-AU"/>
        </w:rPr>
        <w:t xml:space="preserve"> distance and microbiome beta diversity to be significantly correlated across all dissimilarity metrics and time slices</w:t>
      </w:r>
      <w:ins w:id="193" w:author="Alexander Piper (DJPR)" w:date="2020-04-21T15:13:00Z">
        <w:r>
          <w:rPr>
            <w:rFonts w:eastAsia="Times New Roman" w:cstheme="minorHAnsi"/>
            <w:bCs/>
            <w:lang w:eastAsia="en-AU"/>
          </w:rPr>
          <w:t xml:space="preserve">, however peeking </w:t>
        </w:r>
        <w:r w:rsidR="00FC7C91">
          <w:rPr>
            <w:rFonts w:eastAsia="Times New Roman" w:cstheme="minorHAnsi"/>
            <w:bCs/>
            <w:lang w:eastAsia="en-AU"/>
          </w:rPr>
          <w:t xml:space="preserve">at approximately </w:t>
        </w:r>
        <w:r w:rsidR="00FC7C91" w:rsidRPr="00FC7C91">
          <w:rPr>
            <w:rFonts w:eastAsia="Times New Roman" w:cstheme="minorHAnsi"/>
            <w:bCs/>
            <w:highlight w:val="yellow"/>
            <w:lang w:eastAsia="en-AU"/>
            <w:rPrChange w:id="194" w:author="Alexander Piper (DJPR)" w:date="2020-04-21T15:13:00Z">
              <w:rPr>
                <w:rFonts w:eastAsia="Times New Roman" w:cstheme="minorHAnsi"/>
                <w:bCs/>
                <w:lang w:eastAsia="en-AU"/>
              </w:rPr>
            </w:rPrChange>
          </w:rPr>
          <w:t>n Mya</w:t>
        </w:r>
      </w:ins>
      <w:r w:rsidR="007342FE">
        <w:rPr>
          <w:rFonts w:eastAsia="Times New Roman" w:cstheme="minorHAnsi"/>
          <w:bCs/>
          <w:lang w:eastAsia="en-AU"/>
        </w:rPr>
        <w:t>.</w:t>
      </w:r>
      <w:del w:id="195" w:author="Alexander Piper (DJPR)" w:date="2020-04-21T15:13:00Z">
        <w:r w:rsidR="007342FE" w:rsidDel="00FC7C91">
          <w:rPr>
            <w:rFonts w:eastAsia="Times New Roman" w:cstheme="minorHAnsi"/>
            <w:bCs/>
            <w:lang w:eastAsia="en-AU"/>
          </w:rPr>
          <w:delText xml:space="preserve"> Similar results were seen with partial mantel tests where either plant distance or geographic distance were taken into account.</w:delText>
        </w:r>
      </w:del>
      <w:r w:rsidR="007342FE">
        <w:rPr>
          <w:rFonts w:eastAsia="Times New Roman" w:cstheme="minorHAnsi"/>
          <w:bCs/>
          <w:lang w:eastAsia="en-AU"/>
        </w:rPr>
        <w:t xml:space="preserve"> In </w:t>
      </w:r>
      <w:r w:rsidR="007342FE">
        <w:rPr>
          <w:rFonts w:eastAsia="Times New Roman" w:cstheme="minorHAnsi"/>
          <w:bCs/>
          <w:lang w:eastAsia="en-AU"/>
        </w:rPr>
        <w:lastRenderedPageBreak/>
        <w:t xml:space="preserve">contrasts, the correlation between microbiome and plant genetic distance, as well as microbiome and spatial distance was only significant deeper into evolutionary time, and only for some distance metrics (Fig x). When analyses were repeated with and without the family </w:t>
      </w:r>
      <w:r w:rsidR="007342FE" w:rsidRPr="00954A82">
        <w:rPr>
          <w:rFonts w:eastAsia="Times New Roman" w:cstheme="minorHAnsi"/>
          <w:bCs/>
          <w:lang w:eastAsia="en-AU"/>
        </w:rPr>
        <w:t>Enterobacteriaceae</w:t>
      </w:r>
      <w:r w:rsidR="007342FE">
        <w:rPr>
          <w:rFonts w:eastAsia="Times New Roman" w:cstheme="minorHAnsi"/>
          <w:bCs/>
          <w:lang w:eastAsia="en-AU"/>
        </w:rPr>
        <w:t xml:space="preserve">, the correlation between microbiome beta diversity and psyllid phylogeny remained significant, indicating these patterns were not being driven by the primary symbiont alone.  </w:t>
      </w:r>
    </w:p>
    <w:p w14:paraId="3D4C8B0A" w14:textId="7AD91CE7" w:rsidR="007342FE" w:rsidRPr="006A5797" w:rsidDel="00FC7C91" w:rsidRDefault="007342FE" w:rsidP="007342FE">
      <w:pPr>
        <w:rPr>
          <w:del w:id="196" w:author="Alexander Piper (DJPR)" w:date="2020-04-21T15:14:00Z"/>
          <w:rFonts w:eastAsia="Times New Roman" w:cstheme="minorHAnsi"/>
          <w:bCs/>
          <w:lang w:eastAsia="en-AU"/>
        </w:rPr>
      </w:pPr>
    </w:p>
    <w:p w14:paraId="537D0AD1" w14:textId="2A397122" w:rsidR="00C1591E" w:rsidDel="00FC7C91" w:rsidRDefault="00C1591E" w:rsidP="00C1591E">
      <w:pPr>
        <w:rPr>
          <w:del w:id="197" w:author="Alexander Piper (DJPR)" w:date="2020-04-21T15:14:00Z"/>
          <w:rFonts w:eastAsia="Times New Roman" w:cstheme="minorHAnsi"/>
          <w:bCs/>
          <w:lang w:eastAsia="en-AU"/>
        </w:rPr>
      </w:pPr>
    </w:p>
    <w:p w14:paraId="6173B2CE" w14:textId="7B3E07C7" w:rsidR="00B43B9F" w:rsidDel="00FC7C91" w:rsidRDefault="00B43B9F" w:rsidP="00C1591E">
      <w:pPr>
        <w:rPr>
          <w:del w:id="198" w:author="Alexander Piper (DJPR)" w:date="2020-04-21T15:14:00Z"/>
          <w:rFonts w:eastAsia="Times New Roman" w:cstheme="minorHAnsi"/>
          <w:bCs/>
          <w:lang w:eastAsia="en-AU"/>
        </w:rPr>
      </w:pPr>
    </w:p>
    <w:p w14:paraId="5C634621" w14:textId="690C81D7" w:rsidR="00B43B9F" w:rsidDel="00FC7C91" w:rsidRDefault="00B43B9F" w:rsidP="00C1591E">
      <w:pPr>
        <w:rPr>
          <w:del w:id="199" w:author="Alexander Piper (DJPR)" w:date="2020-04-21T15:14:00Z"/>
          <w:rFonts w:eastAsia="Times New Roman" w:cstheme="minorHAnsi"/>
          <w:bCs/>
          <w:lang w:eastAsia="en-AU"/>
        </w:rPr>
      </w:pPr>
    </w:p>
    <w:p w14:paraId="43162661" w14:textId="573A56A4" w:rsidR="00B43B9F" w:rsidRPr="006A5797" w:rsidDel="00FC7C91" w:rsidRDefault="00B43B9F" w:rsidP="00C1591E">
      <w:pPr>
        <w:rPr>
          <w:del w:id="200" w:author="Alexander Piper (DJPR)" w:date="2020-04-21T15:14:00Z"/>
          <w:rFonts w:eastAsia="Times New Roman" w:cstheme="minorHAnsi"/>
          <w:bCs/>
          <w:lang w:eastAsia="en-AU"/>
        </w:rPr>
      </w:pPr>
    </w:p>
    <w:p w14:paraId="0F6BADBE" w14:textId="77777777" w:rsidR="00E065AF" w:rsidRPr="006A5797" w:rsidRDefault="00E065AF">
      <w:pPr>
        <w:rPr>
          <w:rFonts w:eastAsia="Times New Roman" w:cstheme="minorHAnsi"/>
          <w:bCs/>
          <w:lang w:eastAsia="en-AU"/>
        </w:rPr>
      </w:pPr>
    </w:p>
    <w:p w14:paraId="3F19AAB1" w14:textId="77777777" w:rsidR="00FC7C91" w:rsidRDefault="007342FE" w:rsidP="00FC7C91">
      <w:pPr>
        <w:rPr>
          <w:ins w:id="201" w:author="Alexander Piper (DJPR)" w:date="2020-04-21T15:22:00Z"/>
          <w:rFonts w:eastAsia="Times New Roman" w:cstheme="minorHAnsi"/>
          <w:bCs/>
          <w:lang w:eastAsia="en-AU"/>
        </w:rPr>
      </w:pPr>
      <w:r>
        <w:rPr>
          <w:rFonts w:eastAsia="Times New Roman" w:cstheme="minorHAnsi"/>
          <w:bCs/>
          <w:lang w:eastAsia="en-AU"/>
        </w:rPr>
        <w:t>Cophylogeny</w:t>
      </w:r>
    </w:p>
    <w:p w14:paraId="68985702" w14:textId="438B6D6B" w:rsidR="00FC7C91" w:rsidRPr="00713A5A" w:rsidDel="00FC11E5" w:rsidRDefault="00FC7C91" w:rsidP="00FC11E5">
      <w:pPr>
        <w:rPr>
          <w:del w:id="202" w:author="Alexander Piper (DJPR)" w:date="2020-04-21T15:27:00Z"/>
          <w:moveTo w:id="203" w:author="Alexander Piper (DJPR)" w:date="2020-04-21T15:18:00Z"/>
          <w:rFonts w:ascii="Calibri" w:eastAsia="Times New Roman" w:hAnsi="Calibri" w:cs="Times New Roman"/>
          <w:lang w:eastAsia="en-AU"/>
        </w:rPr>
        <w:pPrChange w:id="204" w:author="Alexander Piper (DJPR)" w:date="2020-04-21T15:25:00Z">
          <w:pPr>
            <w:spacing w:after="240" w:line="360" w:lineRule="auto"/>
          </w:pPr>
        </w:pPrChange>
      </w:pPr>
      <w:ins w:id="205" w:author="Alexander Piper (DJPR)" w:date="2020-04-21T15:23:00Z">
        <w:r>
          <w:rPr>
            <w:rFonts w:eastAsia="Times New Roman" w:cstheme="minorHAnsi"/>
            <w:bCs/>
            <w:lang w:eastAsia="en-AU"/>
          </w:rPr>
          <w:t xml:space="preserve">Unsuprisingly the primary symbiont </w:t>
        </w:r>
      </w:ins>
      <w:ins w:id="206" w:author="Alexander Piper (DJPR)" w:date="2020-04-21T15:17:00Z">
        <w:r>
          <w:rPr>
            <w:rFonts w:eastAsia="Times New Roman" w:cstheme="minorHAnsi"/>
            <w:bCs/>
            <w:lang w:eastAsia="en-AU"/>
          </w:rPr>
          <w:t xml:space="preserve">Candidatus carsonella rudii </w:t>
        </w:r>
      </w:ins>
      <w:ins w:id="207" w:author="Alexander Piper (DJPR)" w:date="2020-04-21T15:22:00Z">
        <w:r>
          <w:rPr>
            <w:rFonts w:eastAsia="Times New Roman" w:cstheme="minorHAnsi"/>
            <w:bCs/>
            <w:lang w:eastAsia="en-AU"/>
          </w:rPr>
          <w:t xml:space="preserve">sequences </w:t>
        </w:r>
      </w:ins>
      <w:ins w:id="208" w:author="Alexander Piper (DJPR)" w:date="2020-04-21T15:17:00Z">
        <w:r>
          <w:rPr>
            <w:rFonts w:eastAsia="Times New Roman" w:cstheme="minorHAnsi"/>
            <w:bCs/>
            <w:lang w:eastAsia="en-AU"/>
          </w:rPr>
          <w:t>showed the most congruence with a hypothesis of cophylogeny</w:t>
        </w:r>
      </w:ins>
      <w:ins w:id="209" w:author="Alexander Piper (DJPR)" w:date="2020-04-21T15:23:00Z">
        <w:r>
          <w:rPr>
            <w:rFonts w:eastAsia="Times New Roman" w:cstheme="minorHAnsi"/>
            <w:bCs/>
            <w:lang w:eastAsia="en-AU"/>
          </w:rPr>
          <w:t xml:space="preserve">. </w:t>
        </w:r>
      </w:ins>
      <w:ins w:id="210" w:author="Alexander Piper (DJPR)" w:date="2020-04-21T15:19:00Z">
        <w:r>
          <w:rPr>
            <w:rFonts w:ascii="Calibri" w:eastAsia="Times New Roman" w:hAnsi="Calibri" w:cs="Times New Roman"/>
            <w:i/>
            <w:lang w:eastAsia="en-AU"/>
          </w:rPr>
          <w:t>Candidatus Carsonella</w:t>
        </w:r>
      </w:ins>
      <w:ins w:id="211" w:author="Alexander Piper (DJPR)" w:date="2020-04-21T15:23:00Z">
        <w:r>
          <w:rPr>
            <w:rFonts w:ascii="Calibri" w:eastAsia="Times New Roman" w:hAnsi="Calibri" w:cs="Times New Roman"/>
            <w:i/>
            <w:lang w:eastAsia="en-AU"/>
          </w:rPr>
          <w:t xml:space="preserve"> </w:t>
        </w:r>
        <w:r>
          <w:rPr>
            <w:rFonts w:ascii="Calibri" w:eastAsia="Times New Roman" w:hAnsi="Calibri" w:cs="Times New Roman"/>
            <w:iCs/>
            <w:lang w:eastAsia="en-AU"/>
          </w:rPr>
          <w:t xml:space="preserve">also the most prevalent bacterial genus, </w:t>
        </w:r>
      </w:ins>
      <w:ins w:id="212" w:author="Alexander Piper (DJPR)" w:date="2020-04-21T15:19:00Z">
        <w:r w:rsidRPr="00FC0CB2">
          <w:rPr>
            <w:rFonts w:ascii="Calibri" w:eastAsia="Times New Roman" w:hAnsi="Calibri" w:cs="Times New Roman"/>
            <w:lang w:eastAsia="en-AU"/>
          </w:rPr>
          <w:t xml:space="preserve"> was</w:t>
        </w:r>
        <w:r>
          <w:rPr>
            <w:rFonts w:ascii="Calibri" w:eastAsia="Times New Roman" w:hAnsi="Calibri" w:cs="Times New Roman"/>
            <w:lang w:eastAsia="en-AU"/>
          </w:rPr>
          <w:t xml:space="preserve"> the only bacterial genus</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recorded across all psyllid species analysed, albeit generally at low abundance, with </w:t>
        </w:r>
        <w:r>
          <w:rPr>
            <w:rFonts w:eastAsia="Times New Roman" w:cs="Times New Roman"/>
            <w:lang w:eastAsia="en-AU"/>
          </w:rPr>
          <w:t>a mean relative abundance of x.</w:t>
        </w:r>
        <w:r>
          <w:rPr>
            <w:rFonts w:ascii="Calibri" w:eastAsia="Times New Roman" w:hAnsi="Calibri" w:cs="Times New Roman"/>
            <w:lang w:eastAsia="en-AU"/>
          </w:rPr>
          <w:t xml:space="preserve"> </w:t>
        </w:r>
      </w:ins>
      <w:moveToRangeStart w:id="213" w:author="Alexander Piper (DJPR)" w:date="2020-04-21T15:18:00Z" w:name="move38374746"/>
      <w:commentRangeStart w:id="214"/>
      <w:moveTo w:id="215" w:author="Alexander Piper (DJPR)" w:date="2020-04-21T15:18:00Z">
        <w:r>
          <w:rPr>
            <w:rFonts w:ascii="Calibri" w:eastAsia="Times New Roman" w:hAnsi="Calibri" w:cs="Times New Roman"/>
            <w:lang w:eastAsia="en-AU"/>
          </w:rPr>
          <w:t xml:space="preserve">Almost all psyllid species analysed contained a unique </w:t>
        </w:r>
        <w:r w:rsidRPr="00FC0CB2">
          <w:rPr>
            <w:rFonts w:ascii="Calibri" w:eastAsia="Times New Roman" w:hAnsi="Calibri" w:cs="Times New Roman"/>
            <w:i/>
            <w:lang w:eastAsia="en-AU"/>
          </w:rPr>
          <w:t xml:space="preserve">Carsonella </w:t>
        </w:r>
        <w:r>
          <w:rPr>
            <w:rFonts w:ascii="Calibri" w:eastAsia="Times New Roman" w:hAnsi="Calibri" w:cs="Times New Roman"/>
            <w:lang w:eastAsia="en-AU"/>
          </w:rPr>
          <w:t xml:space="preserve">haplotype, and no intraspecific diversity in the haplotypes. A few exceptions were the two populations of </w:t>
        </w:r>
        <w:r>
          <w:rPr>
            <w:rFonts w:ascii="Calibri" w:eastAsia="Times New Roman" w:hAnsi="Calibri" w:cs="Times New Roman"/>
            <w:i/>
            <w:lang w:eastAsia="en-AU"/>
          </w:rPr>
          <w:t xml:space="preserve">Psylla apicalis </w:t>
        </w:r>
        <w:r>
          <w:rPr>
            <w:rFonts w:ascii="Calibri" w:eastAsia="Times New Roman" w:hAnsi="Calibri" w:cs="Times New Roman"/>
            <w:lang w:eastAsia="en-AU"/>
          </w:rPr>
          <w:t xml:space="preserve">and </w:t>
        </w:r>
        <w:r>
          <w:rPr>
            <w:rFonts w:ascii="Calibri" w:eastAsia="Times New Roman" w:hAnsi="Calibri" w:cs="Times New Roman"/>
            <w:i/>
            <w:lang w:eastAsia="en-AU"/>
          </w:rPr>
          <w:t xml:space="preserve">P. frodobagginsi, </w:t>
        </w:r>
        <w:r>
          <w:rPr>
            <w:rFonts w:ascii="Calibri" w:eastAsia="Times New Roman" w:hAnsi="Calibri" w:cs="Times New Roman"/>
            <w:lang w:eastAsia="en-AU"/>
          </w:rPr>
          <w:t xml:space="preserve">each showing a separate – </w:t>
        </w:r>
        <w:del w:id="216" w:author="Alexander Piper (DJPR)" w:date="2020-04-21T15:26:00Z">
          <w:r w:rsidDel="00FC11E5">
            <w:rPr>
              <w:rFonts w:ascii="Calibri" w:eastAsia="Times New Roman" w:hAnsi="Calibri" w:cs="Times New Roman"/>
              <w:lang w:eastAsia="en-AU"/>
            </w:rPr>
            <w:delText>although</w:delText>
          </w:r>
        </w:del>
      </w:moveTo>
      <w:ins w:id="217" w:author="Alexander Piper (DJPR)" w:date="2020-04-21T15:26:00Z">
        <w:r w:rsidR="00FC11E5">
          <w:rPr>
            <w:rFonts w:ascii="Calibri" w:eastAsia="Times New Roman" w:hAnsi="Calibri" w:cs="Times New Roman"/>
            <w:lang w:eastAsia="en-AU"/>
          </w:rPr>
          <w:t>albeit</w:t>
        </w:r>
      </w:ins>
      <w:moveTo w:id="218" w:author="Alexander Piper (DJPR)" w:date="2020-04-21T15:18:00Z">
        <w:r>
          <w:rPr>
            <w:rFonts w:ascii="Calibri" w:eastAsia="Times New Roman" w:hAnsi="Calibri" w:cs="Times New Roman"/>
            <w:lang w:eastAsia="en-AU"/>
          </w:rPr>
          <w:t xml:space="preserve"> very closely related – haplotype, populations of </w:t>
        </w:r>
        <w:r>
          <w:rPr>
            <w:rFonts w:ascii="Calibri" w:eastAsia="Times New Roman" w:hAnsi="Calibri" w:cs="Times New Roman"/>
            <w:i/>
            <w:lang w:eastAsia="en-AU"/>
          </w:rPr>
          <w:t xml:space="preserve">T. falcata, T. fasciata </w:t>
        </w:r>
        <w:r>
          <w:rPr>
            <w:rFonts w:ascii="Calibri" w:eastAsia="Times New Roman" w:hAnsi="Calibri" w:cs="Times New Roman"/>
            <w:lang w:eastAsia="en-AU"/>
          </w:rPr>
          <w:t xml:space="preserve">and </w:t>
        </w:r>
        <w:r>
          <w:rPr>
            <w:rFonts w:ascii="Calibri" w:eastAsia="Times New Roman" w:hAnsi="Calibri" w:cs="Times New Roman"/>
            <w:i/>
            <w:lang w:eastAsia="en-AU"/>
          </w:rPr>
          <w:t>A. uncatoides.</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Similarly, two populations of </w:t>
        </w:r>
        <w:r>
          <w:rPr>
            <w:rFonts w:ascii="Calibri" w:eastAsia="Times New Roman" w:hAnsi="Calibri" w:cs="Times New Roman"/>
            <w:i/>
            <w:lang w:eastAsia="en-AU"/>
          </w:rPr>
          <w:t xml:space="preserve">Trioza vitreoradiata </w:t>
        </w:r>
        <w:r>
          <w:rPr>
            <w:rFonts w:ascii="Calibri" w:eastAsia="Times New Roman" w:hAnsi="Calibri" w:cs="Times New Roman"/>
            <w:lang w:eastAsia="en-AU"/>
          </w:rPr>
          <w:t xml:space="preserve">showed a distinct </w:t>
        </w:r>
        <w:r>
          <w:rPr>
            <w:rFonts w:ascii="Calibri" w:eastAsia="Times New Roman" w:hAnsi="Calibri" w:cs="Times New Roman"/>
            <w:i/>
            <w:lang w:eastAsia="en-AU"/>
          </w:rPr>
          <w:t xml:space="preserve">Carsonella </w:t>
        </w:r>
        <w:r>
          <w:rPr>
            <w:rFonts w:ascii="Calibri" w:eastAsia="Times New Roman" w:hAnsi="Calibri" w:cs="Times New Roman"/>
            <w:lang w:eastAsia="en-AU"/>
          </w:rPr>
          <w:t xml:space="preserve">haplotype from the other six analysed here. These six shared the same haplotype of </w:t>
        </w:r>
        <w:r>
          <w:rPr>
            <w:rFonts w:ascii="Calibri" w:eastAsia="Times New Roman" w:hAnsi="Calibri" w:cs="Times New Roman"/>
            <w:i/>
            <w:lang w:eastAsia="en-AU"/>
          </w:rPr>
          <w:t xml:space="preserve">Trioza </w:t>
        </w:r>
        <w:r>
          <w:rPr>
            <w:rFonts w:ascii="Calibri" w:eastAsia="Times New Roman" w:hAnsi="Calibri" w:cs="Times New Roman"/>
            <w:lang w:eastAsia="en-AU"/>
          </w:rPr>
          <w:t xml:space="preserve">sp. A, an hypothesised species, genetically very close to </w:t>
        </w:r>
        <w:r>
          <w:rPr>
            <w:rFonts w:ascii="Calibri" w:eastAsia="Times New Roman" w:hAnsi="Calibri" w:cs="Times New Roman"/>
            <w:i/>
            <w:lang w:eastAsia="en-AU"/>
          </w:rPr>
          <w:t>T. vitreoradiata.</w:t>
        </w:r>
        <w:r>
          <w:rPr>
            <w:rFonts w:ascii="Calibri" w:eastAsia="Times New Roman" w:hAnsi="Calibri" w:cs="Times New Roman"/>
            <w:lang w:eastAsia="en-AU"/>
          </w:rPr>
          <w:t xml:space="preserve"> </w:t>
        </w:r>
      </w:moveTo>
      <w:commentRangeEnd w:id="214"/>
      <w:r w:rsidR="00FC11E5">
        <w:rPr>
          <w:rStyle w:val="CommentReference"/>
          <w:rFonts w:eastAsia="Times New Roman" w:cs="Times New Roman"/>
          <w:lang w:eastAsia="en-AU"/>
        </w:rPr>
        <w:commentReference w:id="214"/>
      </w:r>
    </w:p>
    <w:moveToRangeEnd w:id="213"/>
    <w:p w14:paraId="7C030F5D" w14:textId="6CC1EBC4" w:rsidR="00FC11E5" w:rsidRDefault="00FC7C91" w:rsidP="007342FE">
      <w:pPr>
        <w:rPr>
          <w:ins w:id="219" w:author="Alexander Piper (DJPR)" w:date="2020-04-21T15:18:00Z"/>
          <w:rFonts w:eastAsia="Times New Roman" w:cstheme="minorHAnsi"/>
          <w:bCs/>
          <w:lang w:eastAsia="en-AU"/>
        </w:rPr>
      </w:pPr>
      <w:ins w:id="220" w:author="Alexander Piper (DJPR)" w:date="2020-04-21T15:19:00Z">
        <w:r>
          <w:rPr>
            <w:rFonts w:eastAsia="Times New Roman" w:cstheme="minorHAnsi"/>
            <w:bCs/>
            <w:lang w:eastAsia="en-AU"/>
          </w:rPr>
          <w:t xml:space="preserve">However </w:t>
        </w:r>
      </w:ins>
      <w:ins w:id="221" w:author="Alexander Piper (DJPR)" w:date="2020-04-21T15:26:00Z">
        <w:r w:rsidR="00FC11E5">
          <w:rPr>
            <w:rFonts w:eastAsia="Times New Roman" w:cstheme="minorHAnsi"/>
            <w:bCs/>
            <w:lang w:eastAsia="en-AU"/>
          </w:rPr>
          <w:t xml:space="preserve">in addition to the primary symbiont, </w:t>
        </w:r>
      </w:ins>
      <w:ins w:id="222" w:author="Alexander Piper (DJPR)" w:date="2020-04-21T15:17:00Z">
        <w:r>
          <w:rPr>
            <w:rFonts w:eastAsia="Times New Roman" w:cstheme="minorHAnsi"/>
            <w:bCs/>
            <w:lang w:eastAsia="en-AU"/>
          </w:rPr>
          <w:t>many other bacterial taxa also show</w:t>
        </w:r>
      </w:ins>
      <w:ins w:id="223" w:author="Alexander Piper (DJPR)" w:date="2020-04-21T15:18:00Z">
        <w:r>
          <w:rPr>
            <w:rFonts w:eastAsia="Times New Roman" w:cstheme="minorHAnsi"/>
            <w:bCs/>
            <w:lang w:eastAsia="en-AU"/>
          </w:rPr>
          <w:t xml:space="preserve">ed high </w:t>
        </w:r>
      </w:ins>
      <w:ins w:id="224" w:author="Alexander Piper (DJPR)" w:date="2020-04-21T15:19:00Z">
        <w:r>
          <w:rPr>
            <w:rFonts w:eastAsia="Times New Roman" w:cstheme="minorHAnsi"/>
            <w:bCs/>
            <w:lang w:eastAsia="en-AU"/>
          </w:rPr>
          <w:t>congruence</w:t>
        </w:r>
      </w:ins>
      <w:ins w:id="225" w:author="Alexander Piper (DJPR)" w:date="2020-04-21T15:26:00Z">
        <w:r w:rsidR="00FC11E5">
          <w:rPr>
            <w:rFonts w:eastAsia="Times New Roman" w:cstheme="minorHAnsi"/>
            <w:bCs/>
            <w:lang w:eastAsia="en-AU"/>
          </w:rPr>
          <w:t xml:space="preserve"> with a hypothesis of cophyloge</w:t>
        </w:r>
      </w:ins>
      <w:ins w:id="226" w:author="Alexander Piper (DJPR)" w:date="2020-04-21T15:27:00Z">
        <w:r w:rsidR="00FC11E5">
          <w:rPr>
            <w:rFonts w:eastAsia="Times New Roman" w:cstheme="minorHAnsi"/>
            <w:bCs/>
            <w:lang w:eastAsia="en-AU"/>
          </w:rPr>
          <w:t>ny. While many of these taxa were not as</w:t>
        </w:r>
      </w:ins>
      <w:ins w:id="227" w:author="Alexander Piper (DJPR)" w:date="2020-04-21T15:19:00Z">
        <w:r>
          <w:rPr>
            <w:rFonts w:eastAsia="Times New Roman" w:cstheme="minorHAnsi"/>
            <w:bCs/>
            <w:lang w:eastAsia="en-AU"/>
          </w:rPr>
          <w:t xml:space="preserve"> prevalent</w:t>
        </w:r>
      </w:ins>
      <w:ins w:id="228" w:author="Alexander Piper (DJPR)" w:date="2020-04-21T15:27:00Z">
        <w:r w:rsidR="00FC11E5">
          <w:rPr>
            <w:rFonts w:eastAsia="Times New Roman" w:cstheme="minorHAnsi"/>
            <w:bCs/>
            <w:lang w:eastAsia="en-AU"/>
          </w:rPr>
          <w:t xml:space="preserve"> as carsonella they </w:t>
        </w:r>
      </w:ins>
      <w:ins w:id="229" w:author="Alexander Piper (DJPR)" w:date="2020-04-21T15:19:00Z">
        <w:r>
          <w:rPr>
            <w:rFonts w:eastAsia="Times New Roman" w:cstheme="minorHAnsi"/>
            <w:bCs/>
            <w:lang w:eastAsia="en-AU"/>
          </w:rPr>
          <w:t>could</w:t>
        </w:r>
      </w:ins>
      <w:ins w:id="230" w:author="Alexander Piper (DJPR)" w:date="2020-04-21T15:27:00Z">
        <w:r w:rsidR="00FC11E5">
          <w:rPr>
            <w:rFonts w:eastAsia="Times New Roman" w:cstheme="minorHAnsi"/>
            <w:bCs/>
            <w:lang w:eastAsia="en-AU"/>
          </w:rPr>
          <w:t xml:space="preserve"> represent</w:t>
        </w:r>
      </w:ins>
      <w:ins w:id="231" w:author="Alexander Piper (DJPR)" w:date="2020-04-21T15:19:00Z">
        <w:r>
          <w:rPr>
            <w:rFonts w:eastAsia="Times New Roman" w:cstheme="minorHAnsi"/>
            <w:bCs/>
            <w:lang w:eastAsia="en-AU"/>
          </w:rPr>
          <w:t xml:space="preserve"> </w:t>
        </w:r>
      </w:ins>
      <w:ins w:id="232" w:author="Alexander Piper (DJPR)" w:date="2020-04-21T15:24:00Z">
        <w:r w:rsidR="00FC11E5">
          <w:rPr>
            <w:rFonts w:eastAsia="Times New Roman" w:cstheme="minorHAnsi"/>
            <w:bCs/>
            <w:lang w:eastAsia="en-AU"/>
          </w:rPr>
          <w:t>secondary</w:t>
        </w:r>
      </w:ins>
      <w:ins w:id="233" w:author="Alexander Piper (DJPR)" w:date="2020-04-21T15:19:00Z">
        <w:r>
          <w:rPr>
            <w:rFonts w:eastAsia="Times New Roman" w:cstheme="minorHAnsi"/>
            <w:bCs/>
            <w:lang w:eastAsia="en-AU"/>
          </w:rPr>
          <w:t xml:space="preserve"> symbionts</w:t>
        </w:r>
      </w:ins>
      <w:ins w:id="234" w:author="Alexander Piper (DJPR)" w:date="2020-04-21T15:27:00Z">
        <w:r w:rsidR="00FC11E5">
          <w:rPr>
            <w:rFonts w:eastAsia="Times New Roman" w:cstheme="minorHAnsi"/>
            <w:bCs/>
            <w:lang w:eastAsia="en-AU"/>
          </w:rPr>
          <w:t>.</w:t>
        </w:r>
      </w:ins>
      <w:ins w:id="235" w:author="Alexander Piper (DJPR)" w:date="2020-04-21T15:28:00Z">
        <w:r w:rsidR="00FC11E5">
          <w:rPr>
            <w:rFonts w:eastAsia="Times New Roman" w:cstheme="minorHAnsi"/>
            <w:bCs/>
            <w:lang w:eastAsia="en-AU"/>
          </w:rPr>
          <w:t xml:space="preserve"> Psyllid interaction strength </w:t>
        </w:r>
      </w:ins>
      <w:ins w:id="236" w:author="Alexander Piper (DJPR)" w:date="2020-04-21T15:29:00Z">
        <w:r w:rsidR="00FC11E5">
          <w:rPr>
            <w:rFonts w:eastAsia="Times New Roman" w:cstheme="minorHAnsi"/>
            <w:bCs/>
            <w:lang w:eastAsia="en-AU"/>
          </w:rPr>
          <w:t>–</w:t>
        </w:r>
      </w:ins>
      <w:ins w:id="237" w:author="Alexander Piper (DJPR)" w:date="2020-04-21T15:28:00Z">
        <w:r w:rsidR="00FC11E5">
          <w:rPr>
            <w:rFonts w:eastAsia="Times New Roman" w:cstheme="minorHAnsi"/>
            <w:bCs/>
            <w:lang w:eastAsia="en-AU"/>
          </w:rPr>
          <w:t xml:space="preserve"> </w:t>
        </w:r>
      </w:ins>
      <w:ins w:id="238" w:author="Alexander Piper (DJPR)" w:date="2020-04-21T15:29:00Z">
        <w:r w:rsidR="00FC11E5">
          <w:rPr>
            <w:rFonts w:eastAsia="Times New Roman" w:cstheme="minorHAnsi"/>
            <w:bCs/>
            <w:lang w:eastAsia="en-AU"/>
          </w:rPr>
          <w:t>which genera showed the highest interaction strength</w:t>
        </w:r>
      </w:ins>
    </w:p>
    <w:p w14:paraId="74ECF71C" w14:textId="60F58343" w:rsidR="00FC11E5" w:rsidRDefault="00FC11E5" w:rsidP="007342FE">
      <w:pPr>
        <w:rPr>
          <w:ins w:id="239" w:author="Alexander Piper (DJPR)" w:date="2020-04-21T15:28:00Z"/>
          <w:rFonts w:eastAsia="Times New Roman" w:cstheme="minorHAnsi"/>
          <w:bCs/>
          <w:lang w:eastAsia="en-AU"/>
        </w:rPr>
      </w:pPr>
      <w:ins w:id="240" w:author="Alexander Piper (DJPR)" w:date="2020-04-21T15:28:00Z">
        <w:r>
          <w:rPr>
            <w:rFonts w:eastAsia="Times New Roman" w:cstheme="minorHAnsi"/>
            <w:bCs/>
            <w:lang w:eastAsia="en-AU"/>
          </w:rPr>
          <w:t>Hostplant psyllid cophylogeny</w:t>
        </w:r>
      </w:ins>
    </w:p>
    <w:p w14:paraId="45B999C0" w14:textId="77777777" w:rsidR="00FC11E5" w:rsidRDefault="00FC11E5" w:rsidP="007342FE">
      <w:pPr>
        <w:rPr>
          <w:ins w:id="241" w:author="Alexander Piper (DJPR)" w:date="2020-04-21T15:28:00Z"/>
          <w:rFonts w:eastAsia="Times New Roman" w:cstheme="minorHAnsi"/>
          <w:bCs/>
          <w:lang w:eastAsia="en-AU"/>
        </w:rPr>
      </w:pPr>
    </w:p>
    <w:p w14:paraId="43BF5DDA" w14:textId="09D2BEC3" w:rsidR="00FC7C91" w:rsidRPr="006A5797" w:rsidRDefault="00FC7C91" w:rsidP="007342FE">
      <w:pPr>
        <w:rPr>
          <w:rFonts w:eastAsia="Times New Roman" w:cstheme="minorHAnsi"/>
          <w:bCs/>
          <w:lang w:eastAsia="en-AU"/>
        </w:rPr>
      </w:pPr>
      <w:ins w:id="242" w:author="Alexander Piper (DJPR)" w:date="2020-04-21T15:18:00Z">
        <w:r>
          <w:rPr>
            <w:rFonts w:eastAsia="Times New Roman" w:cstheme="minorHAnsi"/>
            <w:bCs/>
            <w:lang w:eastAsia="en-AU"/>
          </w:rPr>
          <w:t>(write out values)</w:t>
        </w:r>
      </w:ins>
    </w:p>
    <w:p w14:paraId="7FE2D4E7" w14:textId="4B091CD1" w:rsidR="007342FE" w:rsidDel="00FC7C91" w:rsidRDefault="007342FE" w:rsidP="007342FE">
      <w:pPr>
        <w:pStyle w:val="ListParagraph"/>
        <w:numPr>
          <w:ilvl w:val="1"/>
          <w:numId w:val="15"/>
        </w:numPr>
        <w:rPr>
          <w:del w:id="243" w:author="Alexander Piper (DJPR)" w:date="2020-04-21T15:19:00Z"/>
          <w:rFonts w:cstheme="minorHAnsi"/>
          <w:i/>
          <w:noProof/>
          <w:lang w:eastAsia="en-AU"/>
        </w:rPr>
      </w:pPr>
      <w:del w:id="244" w:author="Alexander Piper (DJPR)" w:date="2020-04-21T15:19:00Z">
        <w:r w:rsidRPr="006A5797" w:rsidDel="00FC7C91">
          <w:rPr>
            <w:rFonts w:cstheme="minorHAnsi"/>
            <w:i/>
            <w:noProof/>
            <w:lang w:eastAsia="en-AU"/>
          </w:rPr>
          <w:delText xml:space="preserve">Diversity of the primary symbiont: Candidatus Carsonella rudii. </w:delText>
        </w:r>
      </w:del>
    </w:p>
    <w:p w14:paraId="3C0E96BB" w14:textId="048D03C3" w:rsidR="007342FE" w:rsidRPr="00713A5A" w:rsidDel="00FC7C91" w:rsidRDefault="007342FE" w:rsidP="007342FE">
      <w:pPr>
        <w:spacing w:after="240" w:line="360" w:lineRule="auto"/>
        <w:rPr>
          <w:del w:id="245" w:author="Alexander Piper (DJPR)" w:date="2020-04-21T15:19:00Z"/>
          <w:rFonts w:ascii="Calibri" w:eastAsia="Times New Roman" w:hAnsi="Calibri" w:cs="Times New Roman"/>
          <w:lang w:eastAsia="en-AU"/>
        </w:rPr>
      </w:pPr>
      <w:del w:id="246" w:author="Alexander Piper (DJPR)" w:date="2020-04-21T15:19:00Z">
        <w:r w:rsidDel="00FC7C91">
          <w:rPr>
            <w:rFonts w:ascii="Calibri" w:eastAsia="Times New Roman" w:hAnsi="Calibri" w:cs="Times New Roman"/>
            <w:i/>
            <w:lang w:eastAsia="en-AU"/>
          </w:rPr>
          <w:delText>Candidatus Carsonella</w:delText>
        </w:r>
        <w:r w:rsidRPr="00FC0CB2" w:rsidDel="00FC7C91">
          <w:rPr>
            <w:rFonts w:ascii="Calibri" w:eastAsia="Times New Roman" w:hAnsi="Calibri" w:cs="Times New Roman"/>
            <w:lang w:eastAsia="en-AU"/>
          </w:rPr>
          <w:delText xml:space="preserve"> was</w:delText>
        </w:r>
        <w:r w:rsidDel="00FC7C91">
          <w:rPr>
            <w:rFonts w:ascii="Calibri" w:eastAsia="Times New Roman" w:hAnsi="Calibri" w:cs="Times New Roman"/>
            <w:lang w:eastAsia="en-AU"/>
          </w:rPr>
          <w:delText xml:space="preserve"> the only bacterial genus</w:delText>
        </w:r>
        <w:r w:rsidRPr="00FC0CB2" w:rsidDel="00FC7C91">
          <w:rPr>
            <w:rFonts w:ascii="Calibri" w:eastAsia="Times New Roman" w:hAnsi="Calibri" w:cs="Times New Roman"/>
            <w:lang w:eastAsia="en-AU"/>
          </w:rPr>
          <w:delText xml:space="preserve"> </w:delText>
        </w:r>
        <w:r w:rsidDel="00FC7C91">
          <w:rPr>
            <w:rFonts w:ascii="Calibri" w:eastAsia="Times New Roman" w:hAnsi="Calibri" w:cs="Times New Roman"/>
            <w:lang w:eastAsia="en-AU"/>
          </w:rPr>
          <w:delText xml:space="preserve">recorded across all psyllid species analysed, albeit generally at low abundance, with </w:delText>
        </w:r>
        <w:r w:rsidDel="00FC7C91">
          <w:rPr>
            <w:rFonts w:eastAsia="Times New Roman" w:cs="Times New Roman"/>
            <w:lang w:eastAsia="en-AU"/>
          </w:rPr>
          <w:delText>a mean relative abundance of x.</w:delText>
        </w:r>
        <w:r w:rsidDel="00FC7C91">
          <w:rPr>
            <w:rFonts w:ascii="Calibri" w:eastAsia="Times New Roman" w:hAnsi="Calibri" w:cs="Times New Roman"/>
            <w:lang w:eastAsia="en-AU"/>
          </w:rPr>
          <w:delText xml:space="preserve"> </w:delText>
        </w:r>
      </w:del>
      <w:moveFromRangeStart w:id="247" w:author="Alexander Piper (DJPR)" w:date="2020-04-21T15:18:00Z" w:name="move38374746"/>
      <w:moveFrom w:id="248" w:author="Alexander Piper (DJPR)" w:date="2020-04-21T15:18:00Z">
        <w:del w:id="249" w:author="Alexander Piper (DJPR)" w:date="2020-04-21T15:19:00Z">
          <w:r w:rsidDel="00FC7C91">
            <w:rPr>
              <w:rFonts w:ascii="Calibri" w:eastAsia="Times New Roman" w:hAnsi="Calibri" w:cs="Times New Roman"/>
              <w:lang w:eastAsia="en-AU"/>
            </w:rPr>
            <w:delText xml:space="preserve">Almost all psyllid species analysed contained a unique </w:delText>
          </w:r>
          <w:r w:rsidRPr="00FC0CB2" w:rsidDel="00FC7C91">
            <w:rPr>
              <w:rFonts w:ascii="Calibri" w:eastAsia="Times New Roman" w:hAnsi="Calibri" w:cs="Times New Roman"/>
              <w:i/>
              <w:lang w:eastAsia="en-AU"/>
            </w:rPr>
            <w:delText xml:space="preserve">Carsonella </w:delText>
          </w:r>
          <w:r w:rsidDel="00FC7C91">
            <w:rPr>
              <w:rFonts w:ascii="Calibri" w:eastAsia="Times New Roman" w:hAnsi="Calibri" w:cs="Times New Roman"/>
              <w:lang w:eastAsia="en-AU"/>
            </w:rPr>
            <w:delText xml:space="preserve">haplotype, and no intraspecific diversity in the haplotypes. A few exceptions were the two populations of </w:delText>
          </w:r>
          <w:r w:rsidDel="00FC7C91">
            <w:rPr>
              <w:rFonts w:ascii="Calibri" w:eastAsia="Times New Roman" w:hAnsi="Calibri" w:cs="Times New Roman"/>
              <w:i/>
              <w:lang w:eastAsia="en-AU"/>
            </w:rPr>
            <w:delText xml:space="preserve">Psylla apicalis </w:delText>
          </w:r>
          <w:r w:rsidDel="00FC7C91">
            <w:rPr>
              <w:rFonts w:ascii="Calibri" w:eastAsia="Times New Roman" w:hAnsi="Calibri" w:cs="Times New Roman"/>
              <w:lang w:eastAsia="en-AU"/>
            </w:rPr>
            <w:delText xml:space="preserve">and </w:delText>
          </w:r>
          <w:r w:rsidDel="00FC7C91">
            <w:rPr>
              <w:rFonts w:ascii="Calibri" w:eastAsia="Times New Roman" w:hAnsi="Calibri" w:cs="Times New Roman"/>
              <w:i/>
              <w:lang w:eastAsia="en-AU"/>
            </w:rPr>
            <w:delText xml:space="preserve">P. frodobagginsi, </w:delText>
          </w:r>
          <w:r w:rsidDel="00FC7C91">
            <w:rPr>
              <w:rFonts w:ascii="Calibri" w:eastAsia="Times New Roman" w:hAnsi="Calibri" w:cs="Times New Roman"/>
              <w:lang w:eastAsia="en-AU"/>
            </w:rPr>
            <w:delText xml:space="preserve">each showing a separate – although very closely related – haplotype, populations of </w:delText>
          </w:r>
          <w:r w:rsidDel="00FC7C91">
            <w:rPr>
              <w:rFonts w:ascii="Calibri" w:eastAsia="Times New Roman" w:hAnsi="Calibri" w:cs="Times New Roman"/>
              <w:i/>
              <w:lang w:eastAsia="en-AU"/>
            </w:rPr>
            <w:delText xml:space="preserve">T. falcata, T. fasciata </w:delText>
          </w:r>
          <w:r w:rsidDel="00FC7C91">
            <w:rPr>
              <w:rFonts w:ascii="Calibri" w:eastAsia="Times New Roman" w:hAnsi="Calibri" w:cs="Times New Roman"/>
              <w:lang w:eastAsia="en-AU"/>
            </w:rPr>
            <w:delText xml:space="preserve">and </w:delText>
          </w:r>
          <w:r w:rsidDel="00FC7C91">
            <w:rPr>
              <w:rFonts w:ascii="Calibri" w:eastAsia="Times New Roman" w:hAnsi="Calibri" w:cs="Times New Roman"/>
              <w:i/>
              <w:lang w:eastAsia="en-AU"/>
            </w:rPr>
            <w:delText>A. uncatoides.</w:delText>
          </w:r>
          <w:r w:rsidRPr="00FC0CB2" w:rsidDel="00FC7C91">
            <w:rPr>
              <w:rFonts w:ascii="Calibri" w:eastAsia="Times New Roman" w:hAnsi="Calibri" w:cs="Times New Roman"/>
              <w:lang w:eastAsia="en-AU"/>
            </w:rPr>
            <w:delText xml:space="preserve"> </w:delText>
          </w:r>
          <w:r w:rsidDel="00FC7C91">
            <w:rPr>
              <w:rFonts w:ascii="Calibri" w:eastAsia="Times New Roman" w:hAnsi="Calibri" w:cs="Times New Roman"/>
              <w:lang w:eastAsia="en-AU"/>
            </w:rPr>
            <w:delText xml:space="preserve">Similarly, two populations of </w:delText>
          </w:r>
          <w:r w:rsidDel="00FC7C91">
            <w:rPr>
              <w:rFonts w:ascii="Calibri" w:eastAsia="Times New Roman" w:hAnsi="Calibri" w:cs="Times New Roman"/>
              <w:i/>
              <w:lang w:eastAsia="en-AU"/>
            </w:rPr>
            <w:delText xml:space="preserve">Trioza vitreoradiata </w:delText>
          </w:r>
          <w:r w:rsidDel="00FC7C91">
            <w:rPr>
              <w:rFonts w:ascii="Calibri" w:eastAsia="Times New Roman" w:hAnsi="Calibri" w:cs="Times New Roman"/>
              <w:lang w:eastAsia="en-AU"/>
            </w:rPr>
            <w:delText xml:space="preserve">showed a distinct </w:delText>
          </w:r>
          <w:r w:rsidDel="00FC7C91">
            <w:rPr>
              <w:rFonts w:ascii="Calibri" w:eastAsia="Times New Roman" w:hAnsi="Calibri" w:cs="Times New Roman"/>
              <w:i/>
              <w:lang w:eastAsia="en-AU"/>
            </w:rPr>
            <w:delText xml:space="preserve">Carsonella </w:delText>
          </w:r>
          <w:r w:rsidDel="00FC7C91">
            <w:rPr>
              <w:rFonts w:ascii="Calibri" w:eastAsia="Times New Roman" w:hAnsi="Calibri" w:cs="Times New Roman"/>
              <w:lang w:eastAsia="en-AU"/>
            </w:rPr>
            <w:delText xml:space="preserve">haplotype from the other six analysed here. These six shared the same haplotype of </w:delText>
          </w:r>
          <w:r w:rsidDel="00FC7C91">
            <w:rPr>
              <w:rFonts w:ascii="Calibri" w:eastAsia="Times New Roman" w:hAnsi="Calibri" w:cs="Times New Roman"/>
              <w:i/>
              <w:lang w:eastAsia="en-AU"/>
            </w:rPr>
            <w:delText xml:space="preserve">Trioza </w:delText>
          </w:r>
          <w:r w:rsidDel="00FC7C91">
            <w:rPr>
              <w:rFonts w:ascii="Calibri" w:eastAsia="Times New Roman" w:hAnsi="Calibri" w:cs="Times New Roman"/>
              <w:lang w:eastAsia="en-AU"/>
            </w:rPr>
            <w:delText xml:space="preserve">sp. A, an hypothesised species, genetically very close to </w:delText>
          </w:r>
          <w:r w:rsidDel="00FC7C91">
            <w:rPr>
              <w:rFonts w:ascii="Calibri" w:eastAsia="Times New Roman" w:hAnsi="Calibri" w:cs="Times New Roman"/>
              <w:i/>
              <w:lang w:eastAsia="en-AU"/>
            </w:rPr>
            <w:delText>T. vitreoradiata.</w:delText>
          </w:r>
          <w:r w:rsidDel="00FC7C91">
            <w:rPr>
              <w:rFonts w:ascii="Calibri" w:eastAsia="Times New Roman" w:hAnsi="Calibri" w:cs="Times New Roman"/>
              <w:lang w:eastAsia="en-AU"/>
            </w:rPr>
            <w:delText xml:space="preserve"> </w:delText>
          </w:r>
        </w:del>
      </w:moveFrom>
      <w:moveFromRangeEnd w:id="247"/>
    </w:p>
    <w:p w14:paraId="5D75D127" w14:textId="37A35119" w:rsidR="002052CF" w:rsidDel="00FC7C91" w:rsidRDefault="002052CF" w:rsidP="00014DB4">
      <w:pPr>
        <w:rPr>
          <w:del w:id="250" w:author="Alexander Piper (DJPR)" w:date="2020-04-21T15:19:00Z"/>
          <w:rFonts w:eastAsia="Times New Roman" w:cstheme="minorHAnsi"/>
          <w:bCs/>
          <w:lang w:eastAsia="en-AU"/>
        </w:rPr>
      </w:pPr>
      <w:del w:id="251" w:author="Alexander Piper (DJPR)" w:date="2020-04-21T15:19:00Z">
        <w:r w:rsidDel="00FC7C91">
          <w:rPr>
            <w:rFonts w:eastAsia="Times New Roman" w:cstheme="minorHAnsi"/>
            <w:bCs/>
            <w:lang w:eastAsia="en-AU"/>
          </w:rPr>
          <w:delText xml:space="preserve"> </w:delText>
        </w:r>
      </w:del>
    </w:p>
    <w:p w14:paraId="036E2B0F" w14:textId="0BE5B5DD" w:rsidR="003D6CF2" w:rsidRPr="006A5797" w:rsidRDefault="003D6CF2" w:rsidP="006A5797">
      <w:pPr>
        <w:rPr>
          <w:rFonts w:eastAsia="Times New Roman" w:cstheme="minorHAnsi"/>
          <w:bCs/>
          <w:lang w:eastAsia="en-AU"/>
        </w:rPr>
      </w:pPr>
    </w:p>
    <w:p w14:paraId="78BD2980" w14:textId="77777777" w:rsidR="0079647C" w:rsidRPr="00CA2EB0" w:rsidRDefault="0079647C">
      <w:pPr>
        <w:spacing w:after="240" w:line="360" w:lineRule="auto"/>
        <w:rPr>
          <w:rFonts w:ascii="Calibri" w:eastAsia="Times New Roman" w:hAnsi="Calibri" w:cs="Times New Roman"/>
          <w:szCs w:val="24"/>
          <w:lang w:eastAsia="en-AU"/>
        </w:rPr>
        <w:pPrChange w:id="252" w:author="Alexander Piper (DEDJTR)" w:date="2020-03-20T16:02:00Z">
          <w:pPr>
            <w:spacing w:after="240" w:line="360" w:lineRule="auto"/>
            <w:ind w:firstLine="720"/>
          </w:pPr>
        </w:pPrChange>
      </w:pPr>
      <w:bookmarkStart w:id="253" w:name="_Toc513023722"/>
    </w:p>
    <w:p w14:paraId="7C410081" w14:textId="1543761C" w:rsidR="00320C70" w:rsidRDefault="003D6CF2" w:rsidP="007A5043">
      <w:pPr>
        <w:pStyle w:val="ListParagraph"/>
        <w:keepNext/>
        <w:numPr>
          <w:ilvl w:val="0"/>
          <w:numId w:val="15"/>
        </w:numPr>
        <w:spacing w:before="240" w:after="240" w:line="240" w:lineRule="auto"/>
        <w:outlineLvl w:val="1"/>
        <w:rPr>
          <w:rFonts w:ascii="Calibri" w:eastAsia="Times New Roman" w:hAnsi="Calibri" w:cs="Calibri"/>
          <w:b/>
          <w:bCs/>
          <w:iCs/>
          <w:noProof/>
          <w:sz w:val="28"/>
          <w:szCs w:val="28"/>
          <w:lang w:eastAsia="en-AU"/>
        </w:rPr>
      </w:pPr>
      <w:bookmarkStart w:id="254" w:name="_Toc512863594"/>
      <w:bookmarkEnd w:id="253"/>
      <w:r>
        <w:rPr>
          <w:rFonts w:ascii="Calibri" w:eastAsia="Times New Roman" w:hAnsi="Calibri" w:cs="Calibri"/>
          <w:b/>
          <w:bCs/>
          <w:iCs/>
          <w:noProof/>
          <w:sz w:val="28"/>
          <w:szCs w:val="28"/>
          <w:lang w:eastAsia="en-AU"/>
        </w:rPr>
        <w:t>D</w:t>
      </w:r>
      <w:r w:rsidR="00A94C72" w:rsidRPr="00B55F4F">
        <w:rPr>
          <w:rFonts w:ascii="Calibri" w:eastAsia="Times New Roman" w:hAnsi="Calibri" w:cs="Calibri"/>
          <w:b/>
          <w:bCs/>
          <w:iCs/>
          <w:noProof/>
          <w:sz w:val="28"/>
          <w:szCs w:val="28"/>
          <w:lang w:eastAsia="en-AU"/>
        </w:rPr>
        <w:t>iscussion</w:t>
      </w:r>
      <w:bookmarkEnd w:id="254"/>
    </w:p>
    <w:p w14:paraId="31845A2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Pr>
          <w:b/>
          <w:i/>
          <w:noProof/>
          <w:sz w:val="24"/>
          <w:szCs w:val="24"/>
          <w:lang w:eastAsia="en-AU"/>
        </w:rPr>
        <w:t>A philogenetic structure of the New Zealand psyllids.</w:t>
      </w:r>
    </w:p>
    <w:p w14:paraId="3D837790" w14:textId="2A4BA484" w:rsidR="0079647C" w:rsidRDefault="0079647C" w:rsidP="0079647C">
      <w:pPr>
        <w:spacing w:after="240" w:line="360" w:lineRule="auto"/>
        <w:ind w:firstLine="360"/>
      </w:pPr>
      <w:r>
        <w:t>The general shape of the species tree, especially at a taxonomic level, matches the most recent phylogenetic works on the Psylloidea (e.g.</w:t>
      </w:r>
      <w:r w:rsidR="005218B8">
        <w:t>,</w:t>
      </w:r>
      <w:r>
        <w:t xml:space="preserve"> Percy </w:t>
      </w:r>
      <w:r w:rsidRPr="005218B8">
        <w:rPr>
          <w:i/>
        </w:rPr>
        <w:t>et al.</w:t>
      </w:r>
      <w:r>
        <w:t xml:space="preserve"> 2018; Cho </w:t>
      </w:r>
      <w:r w:rsidRPr="005218B8">
        <w:rPr>
          <w:i/>
        </w:rPr>
        <w:t>et al.</w:t>
      </w:r>
      <w:r>
        <w:t xml:space="preserve"> 2019). The families Psyllidae, Triozidae and Calophyidae, together with the species </w:t>
      </w:r>
      <w:r>
        <w:rPr>
          <w:i/>
        </w:rPr>
        <w:t xml:space="preserve">Diaphorina citri, </w:t>
      </w:r>
      <w:r>
        <w:t xml:space="preserve">form the PTCD clade (Percy </w:t>
      </w:r>
      <w:r w:rsidRPr="003664D7">
        <w:rPr>
          <w:i/>
        </w:rPr>
        <w:t>et al.</w:t>
      </w:r>
      <w:r>
        <w:t xml:space="preserve"> 2018), at the top of the tree, and were separated from the family Liviidae, represented in New Zealand by the two non-native species of the genus </w:t>
      </w:r>
      <w:r>
        <w:rPr>
          <w:i/>
        </w:rPr>
        <w:t>Psyllopsis</w:t>
      </w:r>
      <w:r>
        <w:t xml:space="preserve">, with maximum posterior probability support </w:t>
      </w:r>
      <w:r w:rsidRPr="00CF13A4">
        <w:t xml:space="preserve">(Figure </w:t>
      </w:r>
      <w:r>
        <w:t>1</w:t>
      </w:r>
      <w:r w:rsidRPr="00CF13A4">
        <w:t>)</w:t>
      </w:r>
      <w:r>
        <w:t xml:space="preserve">. Similarly, the family Homotomidae is represented by a single adventive species, </w:t>
      </w:r>
      <w:r>
        <w:rPr>
          <w:i/>
        </w:rPr>
        <w:t xml:space="preserve">Mycopsylla fici, </w:t>
      </w:r>
      <w:r>
        <w:t xml:space="preserve">branching with maximum posterior probability (Figure 1). At the base of the tree, the family Aphalaridae appears to be paraphyletic, with the subfamily Rhinocolinae branching earlier than the </w:t>
      </w:r>
      <w:r w:rsidRPr="002E0549">
        <w:rPr>
          <w:rFonts w:ascii="Calibri" w:eastAsia="Times New Roman" w:hAnsi="Calibri" w:cs="Times New Roman"/>
          <w:bCs/>
          <w:szCs w:val="20"/>
          <w:lang w:eastAsia="en-AU"/>
        </w:rPr>
        <w:t>Spondyliaspidinae</w:t>
      </w:r>
      <w:r>
        <w:t xml:space="preserve">, in accordance with the most recent works (Cho </w:t>
      </w:r>
      <w:r w:rsidRPr="003664D7">
        <w:rPr>
          <w:i/>
        </w:rPr>
        <w:t>et al.</w:t>
      </w:r>
      <w:r>
        <w:t xml:space="preserve"> 2019). Separated </w:t>
      </w:r>
      <w:r>
        <w:lastRenderedPageBreak/>
        <w:t xml:space="preserve">from all the other families, a single branch that included the species </w:t>
      </w:r>
      <w:r>
        <w:rPr>
          <w:i/>
        </w:rPr>
        <w:t xml:space="preserve">Atmetocranium myersi </w:t>
      </w:r>
      <w:r>
        <w:t>showed no affinity to any other group.</w:t>
      </w:r>
    </w:p>
    <w:p w14:paraId="778EB0A4" w14:textId="77777777" w:rsidR="0079647C" w:rsidRDefault="0079647C" w:rsidP="0079647C">
      <w:pPr>
        <w:spacing w:after="240" w:line="360" w:lineRule="auto"/>
        <w:ind w:firstLine="360"/>
      </w:pP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Hence, this phylogenetic structure can be used further for comparisons and to determine evolutionary history for a number of New Zealand psyllid groups.</w:t>
      </w:r>
    </w:p>
    <w:p w14:paraId="381B81E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sidRPr="0067129A">
        <w:rPr>
          <w:b/>
          <w:i/>
          <w:noProof/>
          <w:sz w:val="24"/>
          <w:szCs w:val="24"/>
          <w:lang w:eastAsia="en-AU"/>
        </w:rPr>
        <w:t>Ancestral arrivals of today’s New Zealand endemic psyllids.</w:t>
      </w:r>
    </w:p>
    <w:p w14:paraId="125384B7" w14:textId="77777777" w:rsidR="0079647C" w:rsidRDefault="0079647C" w:rsidP="0079647C">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Previous work on the origin and evolution of 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r>
        <w:rPr>
          <w:i/>
        </w:rPr>
        <w:t xml:space="preserve">Ctenarytaina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a number of New Zealand native psyllid genera, suggesting the present fauna of these groups is the results of separate arrivals into the region. </w:t>
      </w:r>
    </w:p>
    <w:p w14:paraId="29171562" w14:textId="77777777" w:rsidR="0079647C" w:rsidRPr="00EA3669" w:rsidRDefault="0079647C" w:rsidP="0079647C">
      <w:pPr>
        <w:spacing w:line="360" w:lineRule="auto"/>
        <w:ind w:firstLine="720"/>
        <w:rPr>
          <w:i/>
        </w:rPr>
      </w:pPr>
      <w:r>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r w:rsidRPr="00D562DA">
        <w:rPr>
          <w:rFonts w:eastAsia="Times New Roman" w:cs="Times New Roman"/>
          <w:i/>
          <w:lang w:eastAsia="en-AU"/>
        </w:rPr>
        <w:t>Trioza</w:t>
      </w:r>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T. curta</w:t>
      </w:r>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r w:rsidRPr="00B948EF">
        <w:rPr>
          <w:i/>
        </w:rPr>
        <w:t>Trioza</w:t>
      </w:r>
      <w:r>
        <w:t xml:space="preserve"> were not clearly related to the Australian triozids</w:t>
      </w:r>
      <w:r w:rsidRPr="00F71C88">
        <w:t xml:space="preserve"> </w:t>
      </w:r>
      <w:r>
        <w:t>represented here. However, the Australian triozids are also distant from one another, suggesting that they may not be a natural monophyletic group. This could be the result of a previous arrival to Australia by multiple dispersals or it could suggest they are the remnants of a larger Australian group that has lost members over time.</w:t>
      </w:r>
      <w:r>
        <w:rPr>
          <w:i/>
        </w:rPr>
        <w:t xml:space="preserve"> </w:t>
      </w:r>
      <w:r>
        <w:t>I</w:t>
      </w:r>
      <w:r w:rsidRPr="00D562DA">
        <w:t xml:space="preserve">n order to understand the origin of the New Zealand </w:t>
      </w:r>
      <w:r w:rsidRPr="00D562DA">
        <w:rPr>
          <w:i/>
        </w:rPr>
        <w:t>Trioza</w:t>
      </w:r>
      <w:r w:rsidRPr="00D562DA">
        <w:t xml:space="preserve"> a more complete sampling of triozids </w:t>
      </w:r>
      <w:r>
        <w:t>from the Asia-Pacific</w:t>
      </w:r>
      <w:r w:rsidRPr="007349CE">
        <w:t xml:space="preserve"> is required</w:t>
      </w:r>
      <w:r w:rsidRPr="00D562DA">
        <w:t>. In particular,</w:t>
      </w:r>
      <w:r>
        <w:t xml:space="preserve"> it would be advantageous to study</w:t>
      </w:r>
      <w:r w:rsidRPr="00D562DA">
        <w:t xml:space="preserve"> </w:t>
      </w:r>
      <w:r w:rsidRPr="00D562DA">
        <w:rPr>
          <w:i/>
        </w:rPr>
        <w:t>T. oleariae</w:t>
      </w:r>
      <w:r w:rsidRPr="00D562DA">
        <w:t xml:space="preserve"> Froggatt 1903, from Tasmania</w:t>
      </w:r>
      <w:r>
        <w:t xml:space="preserve"> which</w:t>
      </w:r>
      <w:r w:rsidRPr="00D562DA">
        <w:t xml:space="preserve"> is hosted by </w:t>
      </w:r>
      <w:r w:rsidRPr="00D562DA">
        <w:rPr>
          <w:i/>
        </w:rPr>
        <w:t xml:space="preserve">Olearia </w:t>
      </w:r>
      <w:r w:rsidRPr="00D562DA">
        <w:t>(Asteraceae)</w:t>
      </w:r>
      <w:r>
        <w:t xml:space="preserve"> (Hollis 2004)</w:t>
      </w:r>
      <w:r w:rsidRPr="00D562DA">
        <w:t xml:space="preserve">, as are many of the New Zealand </w:t>
      </w:r>
      <w:r w:rsidRPr="00D562DA">
        <w:rPr>
          <w:i/>
        </w:rPr>
        <w:t>Trioza</w:t>
      </w:r>
      <w:r w:rsidRPr="00D562DA">
        <w:t xml:space="preserve">. </w:t>
      </w:r>
      <w:r w:rsidRPr="00EA3669">
        <w:t xml:space="preserve">Consequently, T. curta appears to be from a second distinct </w:t>
      </w:r>
      <w:r>
        <w:t xml:space="preserve">ancestral arrival or even of Australian origin, considering how it appears to be genetically similar to </w:t>
      </w:r>
      <w:r>
        <w:rPr>
          <w:i/>
        </w:rPr>
        <w:t>T. adventicia.</w:t>
      </w:r>
    </w:p>
    <w:p w14:paraId="759C0D37" w14:textId="77777777" w:rsidR="0079647C" w:rsidRDefault="0079647C" w:rsidP="0079647C">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w:t>
      </w:r>
      <w:r w:rsidRPr="008710EA">
        <w:rPr>
          <w:rFonts w:eastAsia="Times New Roman" w:cs="Times New Roman"/>
          <w:szCs w:val="24"/>
          <w:lang w:eastAsia="en-AU"/>
        </w:rPr>
        <w:lastRenderedPageBreak/>
        <w:t xml:space="preserve">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Martoni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be in agreement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P. buxi</w:t>
      </w:r>
      <w:r w:rsidRPr="00EA3669">
        <w:rPr>
          <w:rFonts w:eastAsia="Times New Roman" w:cs="Times New Roman"/>
          <w:szCs w:val="24"/>
          <w:lang w:eastAsia="en-AU"/>
        </w:rPr>
        <w:t xml:space="preserve"> and </w:t>
      </w:r>
      <w:r w:rsidRPr="00EA3669">
        <w:rPr>
          <w:rFonts w:eastAsia="Times New Roman" w:cs="Times New Roman"/>
          <w:i/>
          <w:szCs w:val="24"/>
          <w:lang w:eastAsia="en-AU"/>
        </w:rPr>
        <w:t>P. alni</w:t>
      </w:r>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r w:rsidRPr="00EA3669">
        <w:rPr>
          <w:rFonts w:eastAsia="Times New Roman" w:cs="Times New Roman"/>
          <w:i/>
          <w:szCs w:val="24"/>
          <w:lang w:eastAsia="en-AU"/>
        </w:rPr>
        <w:t>Baeopelma</w:t>
      </w:r>
      <w:r w:rsidRPr="00EA3669">
        <w:rPr>
          <w:rFonts w:eastAsia="Times New Roman" w:cs="Times New Roman"/>
          <w:szCs w:val="24"/>
          <w:lang w:eastAsia="en-AU"/>
        </w:rPr>
        <w:t xml:space="preserve"> and </w:t>
      </w:r>
      <w:r w:rsidRPr="00EA3669">
        <w:rPr>
          <w:rFonts w:eastAsia="Times New Roman" w:cs="Times New Roman"/>
          <w:i/>
          <w:szCs w:val="24"/>
          <w:lang w:eastAsia="en-AU"/>
        </w:rPr>
        <w:t>Arytainilla</w:t>
      </w:r>
      <w:r>
        <w:rPr>
          <w:rFonts w:eastAsia="Times New Roman" w:cs="Times New Roman"/>
          <w:szCs w:val="24"/>
          <w:lang w:eastAsia="en-AU"/>
        </w:rPr>
        <w:t xml:space="preserve"> -</w:t>
      </w:r>
      <w:r w:rsidRPr="00EA3669">
        <w:rPr>
          <w:rFonts w:eastAsia="Times New Roman" w:cs="Times New Roman"/>
          <w:szCs w:val="24"/>
          <w:lang w:eastAsia="en-AU"/>
        </w:rPr>
        <w:t xml:space="preserve"> subfamily Psyllinae</w:t>
      </w:r>
      <w:r>
        <w:rPr>
          <w:rFonts w:eastAsia="Times New Roman" w:cs="Times New Roman"/>
          <w:szCs w:val="24"/>
          <w:lang w:eastAsia="en-AU"/>
        </w:rPr>
        <w:t>;</w:t>
      </w:r>
      <w:r w:rsidRPr="00EA3669">
        <w:rPr>
          <w:rFonts w:eastAsia="Times New Roman" w:cs="Times New Roman"/>
          <w:szCs w:val="24"/>
          <w:lang w:eastAsia="en-AU"/>
        </w:rPr>
        <w:t xml:space="preserve"> </w:t>
      </w:r>
      <w:r w:rsidRPr="00EA3669">
        <w:rPr>
          <w:rFonts w:eastAsia="Times New Roman" w:cs="Times New Roman"/>
          <w:i/>
          <w:szCs w:val="24"/>
          <w:lang w:eastAsia="en-AU"/>
        </w:rPr>
        <w:t>Heteropsylla</w:t>
      </w:r>
      <w:r w:rsidRPr="00EA3669">
        <w:rPr>
          <w:rFonts w:eastAsia="Times New Roman" w:cs="Times New Roman"/>
          <w:szCs w:val="24"/>
          <w:lang w:eastAsia="en-AU"/>
        </w:rPr>
        <w:t xml:space="preserve"> subfamily Ciriacremina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Psyllina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Psyllina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Martoni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79647C">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t xml:space="preserve"> </w:t>
      </w:r>
      <w:r>
        <w:rPr>
          <w:rFonts w:eastAsia="Times New Roman" w:cs="Times New Roman"/>
          <w:szCs w:val="24"/>
          <w:lang w:eastAsia="en-AU"/>
        </w:rPr>
        <w:t xml:space="preserve">A fourth arrival is hypothesised here for the New Zealand species of the genus </w:t>
      </w:r>
      <w:r>
        <w:rPr>
          <w:rFonts w:eastAsia="Times New Roman" w:cs="Times New Roman"/>
          <w:i/>
          <w:szCs w:val="24"/>
          <w:lang w:eastAsia="en-AU"/>
        </w:rPr>
        <w:t xml:space="preserve">Ctenarytaina. </w:t>
      </w:r>
      <w:r>
        <w:t xml:space="preserve">There are five </w:t>
      </w:r>
      <w:r>
        <w:rPr>
          <w:i/>
        </w:rPr>
        <w:t xml:space="preserve">Ctenarytaina </w:t>
      </w:r>
      <w:r>
        <w:t xml:space="preserve">species in Australia (Ouvrard 2019) and the fact a number of other psyllids species arrived in New Zealand from there in recent times </w:t>
      </w:r>
      <w:r w:rsidRPr="0007672B">
        <w:t>(</w:t>
      </w:r>
      <w:r w:rsidRPr="00AC107E">
        <w:t xml:space="preserve">Martoni </w:t>
      </w:r>
      <w:r w:rsidRPr="005218B8">
        <w:rPr>
          <w:i/>
        </w:rPr>
        <w:t>et al.</w:t>
      </w:r>
      <w:r w:rsidRPr="00AC107E">
        <w:t xml:space="preserve"> 2016</w:t>
      </w:r>
      <w:r w:rsidRPr="0007672B">
        <w:t>),</w:t>
      </w:r>
      <w:r>
        <w:t xml:space="preserve"> an Australian origin of the New Zealand </w:t>
      </w:r>
      <w:r>
        <w:rPr>
          <w:i/>
        </w:rPr>
        <w:t xml:space="preserve">Ctenarytaina </w:t>
      </w:r>
      <w:r>
        <w:t>species</w:t>
      </w:r>
      <w:r w:rsidRPr="00BF3044">
        <w:t xml:space="preserve"> </w:t>
      </w:r>
      <w:r>
        <w:t xml:space="preserve">could be hypothesised. Nonetheless, a number of </w:t>
      </w:r>
      <w:r>
        <w:rPr>
          <w:i/>
        </w:rPr>
        <w:t xml:space="preserve">Ctenarytaina </w:t>
      </w:r>
      <w:r>
        <w:t xml:space="preserve">species are also distributed across the Pacific islands, e.g. </w:t>
      </w:r>
      <w:r w:rsidRPr="00C31527">
        <w:rPr>
          <w:i/>
        </w:rPr>
        <w:t>C. distincta</w:t>
      </w:r>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C. lulla</w:t>
      </w:r>
      <w:r>
        <w:t xml:space="preserve"> Tuthill, 1942 and </w:t>
      </w:r>
      <w:r w:rsidRPr="00C31527">
        <w:rPr>
          <w:i/>
        </w:rPr>
        <w:t>C. remota</w:t>
      </w:r>
      <w:r>
        <w:t xml:space="preserve"> Tuthill, 1956 from French Polynesia</w:t>
      </w:r>
      <w:r w:rsidR="005218B8">
        <w:t xml:space="preserve"> (</w:t>
      </w:r>
      <w:r w:rsidR="005218B8">
        <w:rPr>
          <w:noProof/>
        </w:rPr>
        <w:t>Ouvrard 2019; Tuthill, 1942, 1943, 1956)</w:t>
      </w:r>
      <w:r>
        <w:t>, which highlights the importance of wider geographic collections in the future, as already stated elsewhere (Martoni and Armstrong 2019a). Possible 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compta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79647C">
      <w:pPr>
        <w:pStyle w:val="CommentText"/>
        <w:spacing w:line="360" w:lineRule="auto"/>
        <w:ind w:firstLine="720"/>
        <w:rPr>
          <w:sz w:val="22"/>
          <w:szCs w:val="22"/>
        </w:rPr>
      </w:pPr>
      <w:r>
        <w:rPr>
          <w:sz w:val="22"/>
          <w:szCs w:val="22"/>
        </w:rPr>
        <w:t xml:space="preserve">A fifth ancestral arrival is that of the genus </w:t>
      </w:r>
      <w:r>
        <w:rPr>
          <w:i/>
          <w:sz w:val="22"/>
          <w:szCs w:val="22"/>
        </w:rPr>
        <w:t xml:space="preserve">Anomalopsylla. </w:t>
      </w:r>
      <w:r w:rsidRPr="003429CA">
        <w:rPr>
          <w:sz w:val="22"/>
          <w:szCs w:val="22"/>
        </w:rPr>
        <w:t xml:space="preserve">The phylogenetic </w:t>
      </w:r>
      <w:r>
        <w:rPr>
          <w:sz w:val="22"/>
          <w:szCs w:val="22"/>
        </w:rPr>
        <w:t>position</w:t>
      </w:r>
      <w:r w:rsidRPr="003429CA">
        <w:rPr>
          <w:sz w:val="22"/>
          <w:szCs w:val="22"/>
        </w:rPr>
        <w:t xml:space="preserve"> of </w:t>
      </w:r>
      <w:r w:rsidRPr="003429CA">
        <w:rPr>
          <w:i/>
          <w:sz w:val="22"/>
          <w:szCs w:val="22"/>
        </w:rPr>
        <w:t>Anomalopsylla</w:t>
      </w:r>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Aphalaridae</w:t>
      </w:r>
      <w:r>
        <w:rPr>
          <w:sz w:val="22"/>
          <w:szCs w:val="22"/>
        </w:rPr>
        <w:t>. Polyphyly of this family is consistent with the subfamily division, with the</w:t>
      </w:r>
      <w:r w:rsidRPr="003429CA">
        <w:rPr>
          <w:sz w:val="22"/>
          <w:szCs w:val="22"/>
        </w:rPr>
        <w:t xml:space="preserve"> subfamily Rhinocolinae</w:t>
      </w:r>
      <w:r>
        <w:rPr>
          <w:sz w:val="22"/>
          <w:szCs w:val="22"/>
        </w:rPr>
        <w:t xml:space="preserve"> (including </w:t>
      </w:r>
      <w:r>
        <w:rPr>
          <w:i/>
          <w:sz w:val="22"/>
          <w:szCs w:val="22"/>
        </w:rPr>
        <w:t xml:space="preserve">Rhinocola </w:t>
      </w:r>
      <w:r>
        <w:rPr>
          <w:sz w:val="22"/>
          <w:szCs w:val="22"/>
        </w:rPr>
        <w:t xml:space="preserve">and </w:t>
      </w:r>
      <w:r>
        <w:rPr>
          <w:i/>
          <w:sz w:val="22"/>
          <w:szCs w:val="22"/>
        </w:rPr>
        <w:t xml:space="preserve">Anomalopsylla </w:t>
      </w:r>
      <w:r>
        <w:rPr>
          <w:sz w:val="22"/>
          <w:szCs w:val="22"/>
        </w:rPr>
        <w:t xml:space="preserve">- Burckhardt and Ouvrard 2012) separated from </w:t>
      </w:r>
      <w:r w:rsidRPr="00F96424">
        <w:rPr>
          <w:sz w:val="22"/>
          <w:szCs w:val="22"/>
        </w:rPr>
        <w:t>the Spondyliaspidinae</w:t>
      </w:r>
      <w:r>
        <w:rPr>
          <w:sz w:val="22"/>
          <w:szCs w:val="22"/>
        </w:rPr>
        <w:t xml:space="preserve"> (all other genera).</w:t>
      </w:r>
      <w:r w:rsidRPr="003429CA">
        <w:rPr>
          <w:sz w:val="22"/>
          <w:szCs w:val="22"/>
        </w:rPr>
        <w:t xml:space="preserve"> </w:t>
      </w:r>
      <w:r>
        <w:rPr>
          <w:sz w:val="22"/>
          <w:szCs w:val="22"/>
        </w:rPr>
        <w:t xml:space="preserve">While the subfamily Rhinocolinae includes 13 genera distributed worldwide (Burckhardt and Lauterer, 1989), </w:t>
      </w:r>
      <w:r>
        <w:rPr>
          <w:i/>
          <w:sz w:val="22"/>
          <w:szCs w:val="22"/>
        </w:rPr>
        <w:t xml:space="preserve">Anomalopsylla </w:t>
      </w:r>
      <w:r>
        <w:rPr>
          <w:sz w:val="22"/>
          <w:szCs w:val="22"/>
        </w:rPr>
        <w:t xml:space="preserve">is the only genus present in the Asia-Pacific area and the only one hosted by Asteraceae. The addition to the analysis of the European species </w:t>
      </w:r>
      <w:r w:rsidRPr="00F96424">
        <w:rPr>
          <w:i/>
          <w:sz w:val="22"/>
          <w:szCs w:val="22"/>
        </w:rPr>
        <w:t xml:space="preserve">Rhinocola aceris </w:t>
      </w:r>
      <w:r w:rsidRPr="00F96424">
        <w:rPr>
          <w:sz w:val="22"/>
          <w:szCs w:val="22"/>
        </w:rPr>
        <w:t xml:space="preserve">highlighted how this species is relatively phylogenetically close to </w:t>
      </w:r>
      <w:r w:rsidRPr="00F96424">
        <w:rPr>
          <w:i/>
          <w:sz w:val="22"/>
          <w:szCs w:val="22"/>
        </w:rPr>
        <w:t>Anomalopsylla.</w:t>
      </w:r>
      <w:r>
        <w:rPr>
          <w:i/>
          <w:sz w:val="22"/>
          <w:szCs w:val="22"/>
        </w:rPr>
        <w:t xml:space="preserve"> </w:t>
      </w:r>
    </w:p>
    <w:p w14:paraId="644328CD" w14:textId="77777777" w:rsidR="0079647C" w:rsidRDefault="0079647C" w:rsidP="0079647C">
      <w:pPr>
        <w:spacing w:after="0" w:line="360" w:lineRule="auto"/>
        <w:ind w:firstLine="720"/>
      </w:pPr>
      <w:r>
        <w:lastRenderedPageBreak/>
        <w:t xml:space="preserve">The sixth ancestral arrival is </w:t>
      </w:r>
      <w:r w:rsidRPr="00F71C88">
        <w:rPr>
          <w:i/>
        </w:rPr>
        <w:t>Atmetocranium myersi</w:t>
      </w:r>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classification of the Psylloidea</w:t>
      </w:r>
      <w:r>
        <w:t xml:space="preserve">, </w:t>
      </w:r>
      <w:r>
        <w:rPr>
          <w:i/>
        </w:rPr>
        <w:t xml:space="preserve">Atmetocranium </w:t>
      </w:r>
      <w:r>
        <w:t xml:space="preserve">was tentatively placed within the Calophyida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r w:rsidRPr="005129F3">
        <w:t>Calophyidae</w:t>
      </w:r>
      <w:r w:rsidRPr="005129F3" w:rsidDel="00D35F5A">
        <w:t xml:space="preserve"> </w:t>
      </w:r>
      <w:r w:rsidRPr="005129F3">
        <w:t>includ</w:t>
      </w:r>
      <w:r>
        <w:t>es</w:t>
      </w:r>
      <w:r w:rsidRPr="005129F3">
        <w:t xml:space="preserve"> at least 118 </w:t>
      </w:r>
      <w:r>
        <w:t>species (Ouvrard 2019), but none are</w:t>
      </w:r>
      <w:r w:rsidRPr="005129F3">
        <w:t xml:space="preserve"> native to New Zealand. </w:t>
      </w:r>
      <w:r w:rsidRPr="00FE1868">
        <w:rPr>
          <w:i/>
        </w:rPr>
        <w:t xml:space="preserve">Atmetocranium </w:t>
      </w:r>
      <w:r>
        <w:t>was earlier placed with the</w:t>
      </w:r>
      <w:r w:rsidRPr="00FE1868">
        <w:t xml:space="preserve"> Aphalaridae</w:t>
      </w:r>
      <w:r>
        <w:t xml:space="preserve">, </w:t>
      </w:r>
      <w:r w:rsidRPr="00FE1868">
        <w:t>based on wing morphology</w:t>
      </w:r>
      <w:r>
        <w:t xml:space="preserve"> (</w:t>
      </w:r>
      <w:r w:rsidRPr="00FE1868">
        <w:rPr>
          <w:noProof/>
        </w:rPr>
        <w:t>Klimaszewski 1964</w:t>
      </w:r>
      <w:r>
        <w:rPr>
          <w:noProof/>
        </w:rPr>
        <w:t>)</w:t>
      </w:r>
      <w:r>
        <w:t xml:space="preserve">. Based on the results obtained here, it would appear that it does not belong to any of the </w:t>
      </w:r>
      <w:r w:rsidRPr="00FE1868">
        <w:t xml:space="preserve">Aphalaridae </w:t>
      </w:r>
      <w:r>
        <w:t>subfamilies included here. Samples from the other three subfamilies</w:t>
      </w:r>
      <w:r w:rsidRPr="00C16FE7">
        <w:t xml:space="preserve"> (Aphalarinae, Pachypsyllinae and Togepsyllinae)</w:t>
      </w:r>
      <w:r>
        <w:t xml:space="preserve"> will need to</w:t>
      </w:r>
      <w:r w:rsidRPr="00F04C09">
        <w:t xml:space="preserve"> be </w:t>
      </w:r>
      <w:r>
        <w:t xml:space="preserve">analysed before a linkage between </w:t>
      </w:r>
      <w:r w:rsidRPr="00F04C09">
        <w:rPr>
          <w:i/>
        </w:rPr>
        <w:t xml:space="preserve">Atmetocranium </w:t>
      </w:r>
      <w:r>
        <w:t>and Aphalaridae can be dismissed</w:t>
      </w:r>
      <w:r w:rsidRPr="00F04C09">
        <w:t xml:space="preserve">. </w:t>
      </w:r>
      <w:r>
        <w:t xml:space="preserve">Furthermore, the superfamily Psylloidea includes another two families not present in New Zealand, Carsidaridae and Phacopteronidae (Burckhardt and Ouvrard 2012), that appear to be genetically close to the family Aphalaridae (Percy </w:t>
      </w:r>
      <w:r w:rsidRPr="00F96424">
        <w:rPr>
          <w:i/>
        </w:rPr>
        <w:t>et al.</w:t>
      </w:r>
      <w:r>
        <w:t xml:space="preserve"> 2018). </w:t>
      </w:r>
      <w:r w:rsidRPr="005129F3">
        <w:t>However,</w:t>
      </w:r>
      <w:r>
        <w:t xml:space="preserve"> </w:t>
      </w:r>
      <w:r w:rsidRPr="005129F3">
        <w:rPr>
          <w:i/>
        </w:rPr>
        <w:t>A</w:t>
      </w:r>
      <w:r>
        <w:rPr>
          <w:i/>
        </w:rPr>
        <w:t>.</w:t>
      </w:r>
      <w:r w:rsidRPr="005129F3">
        <w:rPr>
          <w:i/>
        </w:rPr>
        <w:t xml:space="preserve"> myersi </w:t>
      </w:r>
      <w:r w:rsidRPr="005129F3">
        <w:t xml:space="preserve">has </w:t>
      </w:r>
      <w:r>
        <w:t xml:space="preserve">also been noted as having a </w:t>
      </w:r>
      <w:r w:rsidRPr="001E5BAD">
        <w:t>“</w:t>
      </w:r>
      <w:r w:rsidRPr="00F71C88">
        <w:t>highly autapomorphic morphology which makes it difficult to relate to other psylloid groups</w:t>
      </w:r>
      <w:r w:rsidRPr="001E5BAD">
        <w:t>”</w:t>
      </w:r>
      <w:r>
        <w:t xml:space="preserve"> (</w:t>
      </w:r>
      <w:r w:rsidRPr="005129F3">
        <w:rPr>
          <w:noProof/>
        </w:rPr>
        <w:t>Mifsud and Burckhardt 2002)</w:t>
      </w:r>
      <w:r>
        <w:t>. This detail appears to be in agreement with t</w:t>
      </w:r>
      <w:r w:rsidRPr="00F04C09">
        <w:t xml:space="preserve">he results obtained </w:t>
      </w:r>
      <w:r>
        <w:t xml:space="preserve">here, showing a clear separation between </w:t>
      </w:r>
      <w:r>
        <w:rPr>
          <w:i/>
        </w:rPr>
        <w:t xml:space="preserve">Atmetocranium </w:t>
      </w:r>
      <w:r>
        <w:t xml:space="preserve">and all the other psyllid families presented in this study. This, together with its peculiar morphology (Mifsud and Burckhardt 2002), </w:t>
      </w:r>
      <w:r w:rsidRPr="00F04C09">
        <w:t xml:space="preserve">suggest that </w:t>
      </w:r>
      <w:r>
        <w:rPr>
          <w:i/>
        </w:rPr>
        <w:t>Atmetocranium</w:t>
      </w:r>
      <w:r w:rsidRPr="00F04C09">
        <w:rPr>
          <w:i/>
        </w:rPr>
        <w:t xml:space="preserve"> </w:t>
      </w:r>
      <w:r w:rsidRPr="00F04C09">
        <w:t>could belong to a</w:t>
      </w:r>
      <w:r>
        <w:t>n entirely</w:t>
      </w:r>
      <w:r w:rsidRPr="00F04C09">
        <w:t xml:space="preserve"> new psyllid family.</w:t>
      </w:r>
    </w:p>
    <w:p w14:paraId="7F8131E9" w14:textId="77777777" w:rsidR="0079647C" w:rsidRPr="0064108F" w:rsidRDefault="0079647C" w:rsidP="0079647C">
      <w:pPr>
        <w:spacing w:after="0" w:line="360" w:lineRule="auto"/>
        <w:ind w:firstLine="720"/>
        <w:rPr>
          <w:highlight w:val="lightGray"/>
        </w:rPr>
      </w:pPr>
    </w:p>
    <w:p w14:paraId="1A64B800" w14:textId="77777777" w:rsidR="0079647C" w:rsidRPr="00F96424" w:rsidRDefault="0079647C" w:rsidP="0079647C">
      <w:pPr>
        <w:pStyle w:val="ListParagraph"/>
        <w:numPr>
          <w:ilvl w:val="1"/>
          <w:numId w:val="15"/>
        </w:numPr>
        <w:rPr>
          <w:b/>
          <w:i/>
          <w:noProof/>
          <w:sz w:val="24"/>
          <w:szCs w:val="24"/>
          <w:lang w:eastAsia="en-AU"/>
        </w:rPr>
      </w:pPr>
      <w:r w:rsidRPr="00F96424">
        <w:rPr>
          <w:b/>
          <w:i/>
          <w:noProof/>
          <w:sz w:val="24"/>
          <w:szCs w:val="24"/>
          <w:lang w:eastAsia="en-AU"/>
        </w:rPr>
        <w:t>Radiation and host plant association of the New Zealand Trioza</w:t>
      </w:r>
    </w:p>
    <w:p w14:paraId="24F39152" w14:textId="1C3AC3D1" w:rsidR="0079647C" w:rsidRDefault="0079647C" w:rsidP="0079647C">
      <w:pPr>
        <w:spacing w:line="360" w:lineRule="auto"/>
        <w:ind w:firstLine="360"/>
      </w:pPr>
      <w:r w:rsidRPr="005A0854">
        <w:t>Confirming a trend widely accepted elsewhere</w:t>
      </w:r>
      <w:r>
        <w:t xml:space="preserve"> for psyllids (e.g.</w:t>
      </w:r>
      <w:r w:rsidR="00282F5A">
        <w:t>,</w:t>
      </w:r>
      <w:r>
        <w:t xml:space="preserve"> Ouvrard </w:t>
      </w:r>
      <w:r w:rsidRPr="00F96424">
        <w:rPr>
          <w:i/>
        </w:rPr>
        <w:t>et al.</w:t>
      </w:r>
      <w:r>
        <w:t xml:space="preserve"> 2015)</w:t>
      </w:r>
      <w:r w:rsidRPr="005A0854">
        <w:t xml:space="preserve">, New Zealand </w:t>
      </w:r>
      <w:r w:rsidRPr="005A0854">
        <w:rPr>
          <w:i/>
        </w:rPr>
        <w:t xml:space="preserve">Ctenarytaina </w:t>
      </w:r>
      <w:r w:rsidRPr="005A0854">
        <w:t xml:space="preserve">and </w:t>
      </w:r>
      <w:r w:rsidRPr="005A0854">
        <w:rPr>
          <w:i/>
        </w:rPr>
        <w:t>Psylla</w:t>
      </w:r>
      <w:r w:rsidRPr="005A0854">
        <w:t xml:space="preserve"> are associated with only one or a few host plant families</w:t>
      </w:r>
      <w:r>
        <w:t xml:space="preserve"> (</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r w:rsidRPr="00D562DA">
        <w:rPr>
          <w:i/>
        </w:rPr>
        <w:t>Trioza</w:t>
      </w:r>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r>
        <w:rPr>
          <w:i/>
        </w:rPr>
        <w:t xml:space="preserve">Trioza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r w:rsidRPr="00D562DA">
        <w:fldChar w:fldCharType="end"/>
      </w:r>
      <w:r>
        <w:t xml:space="preserve">Ouvrard </w:t>
      </w:r>
      <w:r w:rsidRPr="00F96424">
        <w:rPr>
          <w:i/>
        </w:rPr>
        <w:t>et al.</w:t>
      </w:r>
      <w:r>
        <w:t xml:space="preserve"> 2015)</w:t>
      </w:r>
      <w:r w:rsidRPr="00D562DA">
        <w:t xml:space="preserve">. </w:t>
      </w:r>
      <w:r>
        <w:t xml:space="preserve">However, it is unclear if </w:t>
      </w:r>
      <w:r w:rsidRPr="00777274">
        <w:rPr>
          <w:i/>
        </w:rPr>
        <w:t>Trioza</w:t>
      </w:r>
      <w:r>
        <w:t xml:space="preserve"> psyllids are more</w:t>
      </w:r>
      <w:r w:rsidRPr="000F2190">
        <w:t xml:space="preserve"> prone to host switch</w:t>
      </w:r>
      <w:r>
        <w:t xml:space="preserve">ing, or if the </w:t>
      </w:r>
      <w:r w:rsidRPr="00D562DA">
        <w:t xml:space="preserve">potentially polyphyletic nature </w:t>
      </w:r>
      <w:r>
        <w:t xml:space="preserve">of </w:t>
      </w:r>
      <w:r w:rsidRPr="00777274">
        <w:rPr>
          <w:i/>
        </w:rPr>
        <w:t>Trioza</w:t>
      </w:r>
      <w:r>
        <w:t xml:space="preserve"> may distort the </w:t>
      </w:r>
      <w:r w:rsidRPr="00D562DA">
        <w:t>br</w:t>
      </w:r>
      <w:r>
        <w:t xml:space="preserve">eadth of host-plant associated with this genus </w:t>
      </w:r>
      <w:r w:rsidRPr="000F2190">
        <w:t xml:space="preserve">(Ouvrard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Martoni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2F1ACEE8" w14:textId="77777777" w:rsidR="0079647C" w:rsidRPr="00777274" w:rsidRDefault="0079647C" w:rsidP="0079647C">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r w:rsidRPr="00D562DA">
        <w:rPr>
          <w:rFonts w:eastAsia="Times New Roman" w:cs="Times New Roman"/>
          <w:i/>
          <w:lang w:eastAsia="en-AU"/>
        </w:rPr>
        <w:t>Trio</w:t>
      </w:r>
      <w:r w:rsidRPr="00786414">
        <w:rPr>
          <w:rFonts w:eastAsia="Times New Roman" w:cs="Times New Roman"/>
          <w:i/>
          <w:lang w:eastAsia="en-AU"/>
        </w:rPr>
        <w:t>za</w:t>
      </w:r>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r w:rsidRPr="00BA78F5">
        <w:rPr>
          <w:rFonts w:eastAsia="Times New Roman" w:cs="Times New Roman"/>
          <w:i/>
          <w:lang w:eastAsia="en-AU"/>
        </w:rPr>
        <w:t>Trioza</w:t>
      </w:r>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a large number of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r>
        <w:rPr>
          <w:i/>
        </w:rPr>
        <w:t>Trioza</w:t>
      </w:r>
      <w:r>
        <w:t xml:space="preserve"> analysed in this study with their host plants shows for the first time how the </w:t>
      </w:r>
      <w:r>
        <w:lastRenderedPageBreak/>
        <w:t xml:space="preserve">radiation of the psyllids developed on multiple plant genera and families after the arrival of the first ancestral </w:t>
      </w:r>
      <w:r>
        <w:rPr>
          <w:i/>
        </w:rPr>
        <w:t xml:space="preserve">Trioza </w:t>
      </w:r>
      <w:r>
        <w:t xml:space="preserve">psyllid to New Zealand. </w:t>
      </w:r>
    </w:p>
    <w:p w14:paraId="32806523" w14:textId="68D6EF42" w:rsidR="0079647C" w:rsidRDefault="0079647C" w:rsidP="0079647C">
      <w:pPr>
        <w:spacing w:line="360" w:lineRule="auto"/>
        <w:ind w:firstLine="360"/>
      </w:pPr>
      <w:r>
        <w:t>For example, the psyllids’ association with the most common host plant family (</w:t>
      </w:r>
      <w:r w:rsidRPr="00A94C72">
        <w:t>Asteraceae</w:t>
      </w:r>
      <w:r>
        <w:t xml:space="preserve">), hosting 14 </w:t>
      </w:r>
      <w:r>
        <w:rPr>
          <w:i/>
        </w:rPr>
        <w:t>Trioza</w:t>
      </w:r>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Pr="00E93158">
        <w:rPr>
          <w:highlight w:val="red"/>
        </w:rPr>
        <w:t>Figure 3</w:t>
      </w:r>
      <w:r>
        <w:t xml:space="preserve">, left) suggesting a more recent colonization event as co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T. decurvata</w:t>
      </w:r>
      <w:r>
        <w:t>,</w:t>
      </w:r>
      <w:r w:rsidRPr="00A94C72">
        <w:t xml:space="preserve"> </w:t>
      </w:r>
      <w:r>
        <w:t>i</w:t>
      </w:r>
      <w:r w:rsidRPr="00A94C72">
        <w:t xml:space="preserve">s found on </w:t>
      </w:r>
      <w:r w:rsidRPr="00A94C72">
        <w:rPr>
          <w:i/>
        </w:rPr>
        <w:t>Dracophyllum</w:t>
      </w:r>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r w:rsidRPr="001C1C98">
        <w:rPr>
          <w:i/>
        </w:rPr>
        <w:t>Trioza</w:t>
      </w:r>
      <w:r w:rsidRPr="001C1C98">
        <w:t xml:space="preserve"> </w:t>
      </w:r>
      <w:r>
        <w:t>based on morphology and host associations</w:t>
      </w:r>
      <w:r w:rsidR="00282F5A">
        <w:t xml:space="preserve"> (</w:t>
      </w:r>
      <w:r w:rsidR="00282F5A">
        <w:rPr>
          <w:rFonts w:eastAsia="Times New Roman" w:cs="Times New Roman"/>
          <w:lang w:eastAsia="en-AU"/>
        </w:rPr>
        <w:t xml:space="preserve">Martoni </w:t>
      </w:r>
      <w:r w:rsidR="00282F5A" w:rsidRPr="00F96424">
        <w:rPr>
          <w:rFonts w:eastAsia="Times New Roman" w:cs="Times New Roman"/>
          <w:i/>
          <w:lang w:eastAsia="en-AU"/>
        </w:rPr>
        <w:t>et al.</w:t>
      </w:r>
      <w:r w:rsidR="00282F5A">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p>
    <w:p w14:paraId="02B4B4CE" w14:textId="77777777" w:rsidR="0079647C" w:rsidRPr="00D562DA" w:rsidRDefault="0079647C" w:rsidP="0079647C">
      <w:pPr>
        <w:spacing w:line="360" w:lineRule="auto"/>
        <w:ind w:firstLine="360"/>
      </w:pPr>
      <w:r>
        <w:t xml:space="preserve">Another example is </w:t>
      </w:r>
      <w:r w:rsidRPr="00490C98">
        <w:t xml:space="preserve">the </w:t>
      </w:r>
      <w:r>
        <w:t xml:space="preserve">association between the psyllids </w:t>
      </w:r>
      <w:r>
        <w:rPr>
          <w:i/>
        </w:rPr>
        <w:t xml:space="preserve">T. colorata </w:t>
      </w:r>
      <w:r>
        <w:t xml:space="preserve">and </w:t>
      </w:r>
      <w:r>
        <w:rPr>
          <w:i/>
        </w:rPr>
        <w:t xml:space="preserve">T. dacrydii </w:t>
      </w:r>
      <w:r>
        <w:t xml:space="preserve">with the </w:t>
      </w:r>
      <w:r>
        <w:rPr>
          <w:rFonts w:eastAsia="Times New Roman" w:cs="Times New Roman"/>
          <w:lang w:eastAsia="en-AU"/>
        </w:rPr>
        <w:t>Podocarpaceae (</w:t>
      </w:r>
      <w:r w:rsidRPr="00D562DA">
        <w:rPr>
          <w:rFonts w:eastAsia="Times New Roman" w:cs="Times New Roman"/>
          <w:i/>
          <w:lang w:eastAsia="en-AU"/>
        </w:rPr>
        <w:t>Halocarpus bidwillii</w:t>
      </w:r>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r w:rsidRPr="00777274">
        <w:rPr>
          <w:i/>
        </w:rPr>
        <w:t>Trioza</w:t>
      </w:r>
      <w:r w:rsidRPr="00490C98">
        <w:t xml:space="preserve">, </w:t>
      </w:r>
      <w:r>
        <w:t>suggesting</w:t>
      </w:r>
      <w:r w:rsidRPr="00490C98">
        <w:t xml:space="preserve"> a shift from an angiosperm host within N</w:t>
      </w:r>
      <w:r>
        <w:t xml:space="preserve">ew </w:t>
      </w:r>
      <w:r w:rsidRPr="00490C98">
        <w:t>Z</w:t>
      </w:r>
      <w:r>
        <w:t>ealand</w:t>
      </w:r>
      <w:r w:rsidRPr="00490C98">
        <w:t>.</w:t>
      </w:r>
    </w:p>
    <w:p w14:paraId="6988E214" w14:textId="77777777" w:rsidR="0079647C" w:rsidRDefault="0079647C" w:rsidP="0079647C">
      <w:pPr>
        <w:spacing w:after="0" w:line="360" w:lineRule="auto"/>
        <w:ind w:firstLine="360"/>
      </w:pPr>
      <w:r w:rsidRPr="00786414">
        <w:rPr>
          <w:rFonts w:ascii="Calibri" w:eastAsia="Times New Roman" w:hAnsi="Calibri" w:cs="Calibri"/>
          <w:bCs/>
          <w:iCs/>
          <w:noProof/>
          <w:lang w:eastAsia="en-AU"/>
        </w:rPr>
        <w:t>Th</w:t>
      </w:r>
      <w:r w:rsidRPr="00777274">
        <w:rPr>
          <w:rFonts w:ascii="Calibri" w:eastAsia="Times New Roman" w:hAnsi="Calibri" w:cs="Calibri"/>
          <w:bCs/>
          <w:iCs/>
          <w:noProof/>
          <w:lang w:eastAsia="en-AU"/>
        </w:rPr>
        <w:t>ese results</w:t>
      </w:r>
      <w:r w:rsidRPr="00786414">
        <w:rPr>
          <w:rFonts w:ascii="Calibri" w:eastAsia="Times New Roman" w:hAnsi="Calibri" w:cs="Calibri"/>
          <w:bCs/>
          <w:iCs/>
          <w:noProof/>
          <w:lang w:eastAsia="en-AU"/>
        </w:rPr>
        <w:t xml:space="preserve"> also suggest that the</w:t>
      </w:r>
      <w:r w:rsidRPr="00777274">
        <w:rPr>
          <w:rFonts w:ascii="Calibri" w:eastAsia="Times New Roman" w:hAnsi="Calibri" w:cs="Calibri"/>
          <w:bCs/>
          <w:iCs/>
          <w:noProof/>
          <w:lang w:eastAsia="en-AU"/>
        </w:rPr>
        <w:t xml:space="preserve"> New Zealand</w:t>
      </w:r>
      <w:r w:rsidRPr="00786414">
        <w:rPr>
          <w:rFonts w:ascii="Calibri" w:eastAsia="Times New Roman" w:hAnsi="Calibri" w:cs="Calibri"/>
          <w:bCs/>
          <w:iCs/>
          <w:noProof/>
          <w:lang w:eastAsia="en-AU"/>
        </w:rPr>
        <w:t xml:space="preserve"> </w:t>
      </w:r>
      <w:r w:rsidRPr="00786414">
        <w:rPr>
          <w:rFonts w:ascii="Calibri" w:eastAsia="Times New Roman" w:hAnsi="Calibri" w:cs="Calibri"/>
          <w:bCs/>
          <w:i/>
          <w:iCs/>
          <w:noProof/>
          <w:lang w:eastAsia="en-AU"/>
        </w:rPr>
        <w:t>Trioza</w:t>
      </w:r>
      <w:r w:rsidRPr="00786414">
        <w:rPr>
          <w:rFonts w:ascii="Calibri" w:eastAsia="Times New Roman" w:hAnsi="Calibri" w:cs="Calibri"/>
          <w:bCs/>
          <w:iCs/>
          <w:noProof/>
          <w:lang w:eastAsia="en-AU"/>
        </w:rPr>
        <w:t xml:space="preserve"> </w:t>
      </w:r>
      <w:r w:rsidRPr="00777274">
        <w:rPr>
          <w:rFonts w:ascii="Calibri" w:eastAsia="Times New Roman" w:hAnsi="Calibri" w:cs="Calibri"/>
          <w:bCs/>
          <w:iCs/>
          <w:noProof/>
          <w:lang w:eastAsia="en-AU"/>
        </w:rPr>
        <w:t>has</w:t>
      </w:r>
      <w:r w:rsidRPr="00786414">
        <w:rPr>
          <w:rFonts w:ascii="Calibri" w:eastAsia="Times New Roman" w:hAnsi="Calibri" w:cs="Calibri"/>
          <w:bCs/>
          <w:iCs/>
          <w:noProof/>
          <w:lang w:eastAsia="en-AU"/>
        </w:rPr>
        <w:t xml:space="preserve"> evolved </w:t>
      </w:r>
      <w:r>
        <w:rPr>
          <w:rFonts w:ascii="Calibri" w:eastAsia="Times New Roman" w:hAnsi="Calibri" w:cs="Calibri"/>
          <w:bCs/>
          <w:iCs/>
          <w:noProof/>
          <w:lang w:eastAsia="en-AU"/>
        </w:rPr>
        <w:t xml:space="preserve">becoming </w:t>
      </w:r>
      <w:r w:rsidRPr="00786414">
        <w:rPr>
          <w:rFonts w:ascii="Calibri" w:eastAsia="Times New Roman" w:hAnsi="Calibri" w:cs="Calibri"/>
          <w:bCs/>
          <w:iCs/>
          <w:noProof/>
          <w:lang w:eastAsia="en-AU"/>
        </w:rPr>
        <w:t xml:space="preserve">more speciose than any other genus, including the </w:t>
      </w:r>
      <w:r w:rsidRPr="00786414">
        <w:rPr>
          <w:i/>
        </w:rPr>
        <w:t>Ctenarytaina</w:t>
      </w:r>
      <w:r w:rsidRPr="00786414">
        <w:t xml:space="preserve"> and the </w:t>
      </w:r>
      <w:r w:rsidRPr="00786414">
        <w:rPr>
          <w:i/>
        </w:rPr>
        <w:t>Psylla</w:t>
      </w:r>
      <w:r w:rsidRPr="00786414">
        <w:rPr>
          <w:rFonts w:ascii="Calibri" w:eastAsia="Times New Roman" w:hAnsi="Calibri" w:cs="Calibri"/>
          <w:bCs/>
          <w:iCs/>
          <w:noProof/>
          <w:lang w:eastAsia="en-AU"/>
        </w:rPr>
        <w:t xml:space="preserve"> which branched at the same time</w:t>
      </w:r>
      <w:r w:rsidRPr="00786414">
        <w:t xml:space="preserve">. However, survey technique should be considered given </w:t>
      </w:r>
      <w:r>
        <w:t>more than half</w:t>
      </w:r>
      <w:r w:rsidRPr="00786414">
        <w:t xml:space="preserve"> of the </w:t>
      </w:r>
      <w:r w:rsidRPr="00786414">
        <w:rPr>
          <w:i/>
        </w:rPr>
        <w:t>Psylla</w:t>
      </w:r>
      <w:r w:rsidRPr="00786414">
        <w:t xml:space="preserve"> (</w:t>
      </w:r>
      <w:r>
        <w:t>4</w:t>
      </w:r>
      <w:r w:rsidRPr="00786414">
        <w:t xml:space="preserve"> out of 7 New Zealand species) and 80% of </w:t>
      </w:r>
      <w:r w:rsidRPr="00786414">
        <w:rPr>
          <w:rFonts w:ascii="Calibri" w:eastAsia="Times New Roman" w:hAnsi="Calibri" w:cs="Calibri"/>
          <w:bCs/>
          <w:iCs/>
          <w:noProof/>
          <w:lang w:eastAsia="en-AU"/>
        </w:rPr>
        <w:t xml:space="preserve">the </w:t>
      </w:r>
      <w:r w:rsidRPr="00786414">
        <w:rPr>
          <w:i/>
        </w:rPr>
        <w:t>Ctenarytaina</w:t>
      </w:r>
      <w:r w:rsidRPr="00786414">
        <w:t xml:space="preserve"> (12 out of 15 New Zealand species) is composed of undescribed species, as compared to only 35% for the </w:t>
      </w:r>
      <w:r w:rsidRPr="00786414">
        <w:rPr>
          <w:i/>
        </w:rPr>
        <w:t>Trioza</w:t>
      </w:r>
      <w:r w:rsidRPr="00777274">
        <w:rPr>
          <w:i/>
        </w:rPr>
        <w:t xml:space="preserve"> </w:t>
      </w:r>
      <w:r w:rsidRPr="00777274">
        <w:t>(11 out of 31 New Zealand species)</w:t>
      </w:r>
      <w:r w:rsidRPr="00786414">
        <w:t xml:space="preserve">. </w:t>
      </w:r>
    </w:p>
    <w:p w14:paraId="43560FA8" w14:textId="77777777" w:rsidR="0079647C" w:rsidRDefault="0079647C" w:rsidP="0079647C">
      <w:pPr>
        <w:spacing w:after="0" w:line="360" w:lineRule="auto"/>
      </w:pPr>
    </w:p>
    <w:p w14:paraId="57A36A36" w14:textId="77777777" w:rsidR="0079647C" w:rsidRPr="00E93158" w:rsidRDefault="0079647C" w:rsidP="0079647C">
      <w:pPr>
        <w:pStyle w:val="ListParagraph"/>
        <w:numPr>
          <w:ilvl w:val="1"/>
          <w:numId w:val="15"/>
        </w:numPr>
        <w:rPr>
          <w:b/>
          <w:i/>
          <w:noProof/>
          <w:sz w:val="24"/>
          <w:szCs w:val="24"/>
          <w:lang w:eastAsia="en-AU"/>
        </w:rPr>
      </w:pPr>
      <w:bookmarkStart w:id="255"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255"/>
    </w:p>
    <w:p w14:paraId="332E6CB7" w14:textId="77777777" w:rsidR="0079647C" w:rsidRPr="00EB05AA" w:rsidRDefault="0079647C" w:rsidP="0079647C">
      <w:pPr>
        <w:pStyle w:val="ListParagraph"/>
        <w:numPr>
          <w:ilvl w:val="2"/>
          <w:numId w:val="15"/>
        </w:numPr>
        <w:rPr>
          <w:noProof/>
          <w:u w:val="single"/>
          <w:lang w:eastAsia="en-AU"/>
        </w:rPr>
      </w:pPr>
      <w:r>
        <w:rPr>
          <w:noProof/>
          <w:u w:val="single"/>
          <w:lang w:eastAsia="en-AU"/>
        </w:rPr>
        <w:t>Symbiotic bacteria</w:t>
      </w:r>
    </w:p>
    <w:p w14:paraId="170D6CD1" w14:textId="77777777" w:rsidR="0079647C" w:rsidRPr="00EB05AA" w:rsidRDefault="0079647C" w:rsidP="0079647C">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Pr>
          <w:rFonts w:eastAsia="Times New Roman" w:cs="Times New Roman"/>
          <w:szCs w:val="24"/>
          <w:lang w:eastAsia="en-AU"/>
        </w:rPr>
        <w:t>included</w:t>
      </w:r>
      <w:r w:rsidRPr="00FC0CB2">
        <w:rPr>
          <w:rFonts w:eastAsia="Times New Roman" w:cs="Times New Roman"/>
          <w:szCs w:val="24"/>
          <w:lang w:eastAsia="en-AU"/>
        </w:rPr>
        <w:t xml:space="preserve"> </w:t>
      </w:r>
      <w:r w:rsidRPr="00E93158">
        <w:rPr>
          <w:rFonts w:eastAsia="Times New Roman" w:cs="Times New Roman"/>
          <w:szCs w:val="24"/>
          <w:highlight w:val="yellow"/>
          <w:lang w:eastAsia="en-AU"/>
        </w:rPr>
        <w:t>236 psyllids, belonging to 65 species, 18 genera and six families.</w:t>
      </w:r>
      <w:r w:rsidRPr="00FC0CB2">
        <w:rPr>
          <w:rFonts w:eastAsia="Times New Roman" w:cs="Times New Roman"/>
          <w:szCs w:val="24"/>
          <w:lang w:eastAsia="en-AU"/>
        </w:rPr>
        <w:t xml:space="preserve"> This is a significant advance on that of previous such studies that either focused on a smaller taxonomic range of insects, such as the Australian genus </w:t>
      </w:r>
      <w:r w:rsidRPr="00FC0CB2">
        <w:rPr>
          <w:rFonts w:eastAsia="Times New Roman" w:cs="Times New Roman"/>
          <w:i/>
          <w:szCs w:val="24"/>
          <w:lang w:eastAsia="en-AU"/>
        </w:rPr>
        <w:t>Cardiaspina</w:t>
      </w:r>
      <w:r>
        <w:t xml:space="preserve"> (</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79145A93" w14:textId="77777777" w:rsidR="0079647C" w:rsidRPr="00FC0CB2" w:rsidRDefault="0079647C" w:rsidP="0079647C">
      <w:pPr>
        <w:spacing w:after="0" w:line="360" w:lineRule="auto"/>
        <w:ind w:firstLine="720"/>
      </w:pPr>
      <w:r>
        <w:rPr>
          <w:rFonts w:eastAsia="Times New Roman" w:cs="Times New Roman"/>
          <w:szCs w:val="24"/>
          <w:lang w:eastAsia="en-AU"/>
        </w:rPr>
        <w:t>As expected, g</w:t>
      </w:r>
      <w:r w:rsidRPr="00FC0CB2">
        <w:rPr>
          <w:rFonts w:eastAsia="Times New Roman" w:cs="Times New Roman"/>
          <w:szCs w:val="24"/>
          <w:lang w:eastAsia="en-AU"/>
        </w:rPr>
        <w:t xml:space="preserve">iven the obligate status of </w:t>
      </w:r>
      <w:r>
        <w:rPr>
          <w:rFonts w:eastAsia="Times New Roman" w:cs="Times New Roman"/>
          <w:i/>
          <w:szCs w:val="24"/>
          <w:lang w:eastAsia="en-AU"/>
        </w:rPr>
        <w:t xml:space="preserve">Candidatus </w:t>
      </w:r>
      <w:r w:rsidRPr="00DD63D9">
        <w:rPr>
          <w:rFonts w:eastAsia="Times New Roman" w:cs="Times New Roman"/>
          <w:szCs w:val="24"/>
          <w:lang w:eastAsia="en-AU"/>
        </w:rPr>
        <w:t>Carsonella rudii</w:t>
      </w:r>
      <w:r>
        <w:rPr>
          <w:rFonts w:eastAsia="Times New Roman" w:cs="Times New Roman"/>
          <w:i/>
          <w:szCs w:val="24"/>
          <w:lang w:eastAsia="en-AU"/>
        </w:rPr>
        <w:t xml:space="preserve"> </w:t>
      </w:r>
      <w:r>
        <w:rPr>
          <w:rFonts w:eastAsia="Times New Roman" w:cs="Times New Roman"/>
          <w:szCs w:val="24"/>
          <w:lang w:eastAsia="en-AU"/>
        </w:rPr>
        <w:t>as primary symbiont</w:t>
      </w:r>
      <w:r w:rsidRPr="00FC0CB2">
        <w:rPr>
          <w:rFonts w:eastAsia="Times New Roman" w:cs="Times New Roman"/>
          <w:szCs w:val="24"/>
          <w:lang w:eastAsia="en-AU"/>
        </w:rPr>
        <w:t xml:space="preserve"> in psyllids</w:t>
      </w:r>
      <w:r>
        <w:t xml:space="preserve"> (</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r>
        <w:t>, this</w:t>
      </w:r>
      <w:r w:rsidRPr="00FC0CB2">
        <w:t xml:space="preserve"> was recorded in all the samples here, </w:t>
      </w:r>
      <w:r>
        <w:t xml:space="preserve">confirming </w:t>
      </w:r>
      <w:r w:rsidRPr="00FC0CB2">
        <w:t xml:space="preserve">its role as primary symbiont. </w:t>
      </w:r>
      <w:r>
        <w:t>Al</w:t>
      </w:r>
      <w:r w:rsidRPr="00FC0CB2">
        <w:t xml:space="preserve">ignment of the different </w:t>
      </w:r>
      <w:r>
        <w:t>sequences</w:t>
      </w:r>
      <w:r w:rsidRPr="00FC0CB2">
        <w:t xml:space="preserve"> and the </w:t>
      </w:r>
      <w:r w:rsidRPr="00FC0CB2">
        <w:lastRenderedPageBreak/>
        <w:t xml:space="preserve">construction of a Maximum Likelihood tree suggest that the radiation of this bacterium matched the psyllid phylogeny </w:t>
      </w:r>
      <w:r w:rsidRPr="009443CD">
        <w:rPr>
          <w:highlight w:val="yellow"/>
        </w:rPr>
        <w:t xml:space="preserve">(Figure </w:t>
      </w:r>
      <w:r>
        <w:rPr>
          <w:highlight w:val="yellow"/>
        </w:rPr>
        <w:t>3</w:t>
      </w:r>
      <w:r w:rsidRPr="009443CD">
        <w:rPr>
          <w:highlight w:val="yellow"/>
        </w:rPr>
        <w:t>)</w:t>
      </w:r>
      <w:r w:rsidRPr="00FC0CB2">
        <w:t xml:space="preserve">. This supports the long-lasting </w:t>
      </w:r>
      <w:r w:rsidRPr="00FC0CB2">
        <w:rPr>
          <w:i/>
        </w:rPr>
        <w:t>Carsonella-</w:t>
      </w:r>
      <w:r w:rsidRPr="00FC0CB2">
        <w:t xml:space="preserve">psyllids coevolution hypothesis, possibly originated from a single, ancestral infection </w:t>
      </w:r>
      <w:r>
        <w:t>(</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p>
    <w:p w14:paraId="1CE3B2A4" w14:textId="77777777" w:rsidR="0079647C" w:rsidRPr="00FC0CB2" w:rsidRDefault="0079647C" w:rsidP="0079647C">
      <w:pPr>
        <w:spacing w:line="360" w:lineRule="auto"/>
        <w:ind w:firstLine="720"/>
      </w:pPr>
      <w:commentRangeStart w:id="256"/>
      <w:r>
        <w:rPr>
          <w:rFonts w:eastAsia="Times New Roman" w:cs="Times New Roman"/>
          <w:szCs w:val="24"/>
          <w:lang w:eastAsia="en-AU"/>
        </w:rPr>
        <w:t xml:space="preserve">Beside </w:t>
      </w:r>
      <w:r>
        <w:rPr>
          <w:rFonts w:eastAsia="Times New Roman" w:cs="Times New Roman"/>
          <w:i/>
          <w:szCs w:val="24"/>
          <w:lang w:eastAsia="en-AU"/>
        </w:rPr>
        <w:t>Carsonella,</w:t>
      </w:r>
      <w:r w:rsidRPr="00FC0CB2">
        <w:rPr>
          <w:rFonts w:eastAsia="Times New Roman" w:cs="Times New Roman"/>
          <w:szCs w:val="24"/>
          <w:lang w:eastAsia="en-AU"/>
        </w:rPr>
        <w:t xml:space="preserve"> the family Enterobacteriaceae </w:t>
      </w:r>
      <w:r>
        <w:rPr>
          <w:rFonts w:eastAsia="Times New Roman" w:cs="Times New Roman"/>
          <w:szCs w:val="24"/>
          <w:lang w:eastAsia="en-AU"/>
        </w:rPr>
        <w:t>was</w:t>
      </w:r>
      <w:r w:rsidRPr="00FC0CB2">
        <w:rPr>
          <w:rFonts w:eastAsia="Times New Roman" w:cs="Times New Roman"/>
          <w:szCs w:val="24"/>
          <w:lang w:eastAsia="en-AU"/>
        </w:rPr>
        <w:t xml:space="preserve"> the most abundant </w:t>
      </w:r>
      <w:commentRangeEnd w:id="256"/>
      <w:r w:rsidR="006368D2">
        <w:rPr>
          <w:rStyle w:val="CommentReference"/>
          <w:rFonts w:eastAsia="Times New Roman" w:cs="Times New Roman"/>
          <w:lang w:eastAsia="en-AU"/>
        </w:rPr>
        <w:commentReference w:id="256"/>
      </w:r>
      <w:r w:rsidRPr="00FC0CB2">
        <w:rPr>
          <w:rFonts w:eastAsia="Times New Roman" w:cs="Times New Roman"/>
          <w:szCs w:val="24"/>
          <w:lang w:eastAsia="en-AU"/>
        </w:rPr>
        <w:t>(</w:t>
      </w:r>
      <w:r w:rsidRPr="00DD63D9">
        <w:rPr>
          <w:rFonts w:eastAsia="Times New Roman" w:cs="Times New Roman"/>
          <w:szCs w:val="24"/>
          <w:highlight w:val="yellow"/>
          <w:lang w:eastAsia="en-AU"/>
        </w:rPr>
        <w:t>Table 5.1</w:t>
      </w:r>
      <w:r w:rsidRPr="00FC0CB2">
        <w:rPr>
          <w:rFonts w:eastAsia="Times New Roman" w:cs="Times New Roman"/>
          <w:szCs w:val="24"/>
          <w:lang w:eastAsia="en-AU"/>
        </w:rPr>
        <w:t xml:space="preserve">). </w:t>
      </w:r>
      <w:r>
        <w:rPr>
          <w:rFonts w:eastAsia="Times New Roman" w:cs="Times New Roman"/>
          <w:szCs w:val="24"/>
          <w:lang w:eastAsia="en-AU"/>
        </w:rPr>
        <w:t>We identified</w:t>
      </w:r>
      <w:r w:rsidRPr="00FC0CB2">
        <w:rPr>
          <w:rFonts w:eastAsia="Times New Roman" w:cs="Times New Roman"/>
          <w:szCs w:val="24"/>
          <w:lang w:eastAsia="en-AU"/>
        </w:rPr>
        <w:t xml:space="preserve"> </w:t>
      </w:r>
      <w:r w:rsidRPr="009443CD">
        <w:rPr>
          <w:rFonts w:eastAsia="Times New Roman" w:cs="Times New Roman"/>
          <w:szCs w:val="24"/>
          <w:highlight w:val="yellow"/>
          <w:lang w:eastAsia="en-AU"/>
        </w:rPr>
        <w:t>78 distinct Enterobacteriaceae OTUs</w:t>
      </w:r>
      <w:r w:rsidRPr="00FC0CB2">
        <w:rPr>
          <w:rFonts w:eastAsia="Times New Roman" w:cs="Times New Roman"/>
          <w:szCs w:val="24"/>
          <w:lang w:eastAsia="en-AU"/>
        </w:rPr>
        <w:t xml:space="preserve">, only some of which identified as </w:t>
      </w:r>
      <w:r w:rsidRPr="00FC0CB2">
        <w:rPr>
          <w:rFonts w:eastAsia="Times New Roman" w:cs="Times New Roman"/>
          <w:i/>
          <w:szCs w:val="24"/>
          <w:lang w:eastAsia="en-AU"/>
        </w:rPr>
        <w:t>Sodalis</w:t>
      </w:r>
      <w:r w:rsidRPr="00FC0CB2">
        <w:rPr>
          <w:rFonts w:eastAsia="Times New Roman" w:cs="Times New Roman"/>
          <w:szCs w:val="24"/>
          <w:lang w:eastAsia="en-AU"/>
        </w:rPr>
        <w:t xml:space="preserve">. When compared to sequences on GenBank, some of the </w:t>
      </w:r>
      <w:r w:rsidRPr="00FC0CB2">
        <w:rPr>
          <w:rFonts w:eastAsia="Times New Roman" w:cs="Times New Roman"/>
          <w:i/>
          <w:szCs w:val="24"/>
          <w:lang w:eastAsia="en-AU"/>
        </w:rPr>
        <w:t xml:space="preserve">Sodalis </w:t>
      </w:r>
      <w:r>
        <w:rPr>
          <w:rFonts w:eastAsia="Times New Roman" w:cs="Times New Roman"/>
          <w:szCs w:val="24"/>
          <w:lang w:eastAsia="en-AU"/>
        </w:rPr>
        <w:t>sequences obtained here</w:t>
      </w:r>
      <w:r w:rsidRPr="00FC0CB2">
        <w:rPr>
          <w:rFonts w:eastAsia="Times New Roman" w:cs="Times New Roman"/>
          <w:szCs w:val="24"/>
          <w:lang w:eastAsia="en-AU"/>
        </w:rPr>
        <w:t xml:space="preserve"> showed a 91%-94% similarity with </w:t>
      </w:r>
      <w:r w:rsidRPr="00FC0CB2">
        <w:rPr>
          <w:rFonts w:eastAsia="Times New Roman" w:cs="Times New Roman"/>
          <w:i/>
          <w:szCs w:val="24"/>
          <w:lang w:eastAsia="en-AU"/>
        </w:rPr>
        <w:t>Sodalis</w:t>
      </w:r>
      <w:r w:rsidRPr="00FC0CB2">
        <w:rPr>
          <w:rFonts w:eastAsia="Times New Roman" w:cs="Times New Roman"/>
          <w:szCs w:val="24"/>
          <w:lang w:eastAsia="en-AU"/>
        </w:rPr>
        <w:t xml:space="preserve"> sequences</w:t>
      </w:r>
      <w:r>
        <w:rPr>
          <w:rFonts w:eastAsia="Times New Roman" w:cs="Times New Roman"/>
          <w:szCs w:val="24"/>
          <w:lang w:eastAsia="en-AU"/>
        </w:rPr>
        <w:t xml:space="preserve">. </w:t>
      </w:r>
      <w:r w:rsidRPr="00FC0CB2">
        <w:rPr>
          <w:rFonts w:eastAsia="Times New Roman" w:cs="Times New Roman"/>
          <w:szCs w:val="24"/>
          <w:lang w:eastAsia="en-AU"/>
        </w:rPr>
        <w:t>However, other Enterobacteriaceae</w:t>
      </w:r>
      <w:r>
        <w:rPr>
          <w:rFonts w:eastAsia="Times New Roman" w:cs="Times New Roman"/>
          <w:szCs w:val="24"/>
          <w:lang w:eastAsia="en-AU"/>
        </w:rPr>
        <w:t xml:space="preserve"> sequences</w:t>
      </w:r>
      <w:r w:rsidRPr="00FC0CB2">
        <w:rPr>
          <w:rFonts w:eastAsia="Times New Roman" w:cs="Times New Roman"/>
          <w:szCs w:val="24"/>
          <w:lang w:eastAsia="en-AU"/>
        </w:rPr>
        <w:t xml:space="preserve"> showed different similarities to other sequences belonging to this family. For example, some were closely associated with the genus </w:t>
      </w:r>
      <w:r w:rsidRPr="00FC0CB2">
        <w:rPr>
          <w:rFonts w:eastAsia="Times New Roman" w:cs="Times New Roman"/>
          <w:i/>
          <w:szCs w:val="24"/>
          <w:lang w:eastAsia="en-AU"/>
        </w:rPr>
        <w:t xml:space="preserve">Arsenophonus. </w:t>
      </w:r>
      <w:r w:rsidRPr="00FC0CB2">
        <w:rPr>
          <w:rFonts w:eastAsia="Times New Roman" w:cs="Times New Roman"/>
          <w:szCs w:val="24"/>
          <w:lang w:eastAsia="en-AU"/>
        </w:rPr>
        <w:t xml:space="preserve">However, they also show a distribution across the different psyllid species which is sometimes limited to a single </w:t>
      </w:r>
      <w:r>
        <w:rPr>
          <w:rFonts w:eastAsia="Times New Roman" w:cs="Times New Roman"/>
          <w:szCs w:val="24"/>
          <w:lang w:eastAsia="en-AU"/>
        </w:rPr>
        <w:t>Enterobacteriaceae</w:t>
      </w:r>
      <w:r w:rsidRPr="00FC0CB2">
        <w:rPr>
          <w:rFonts w:eastAsia="Times New Roman" w:cs="Times New Roman"/>
          <w:szCs w:val="24"/>
          <w:lang w:eastAsia="en-AU"/>
        </w:rPr>
        <w:t xml:space="preserve"> per taxa. For example, </w:t>
      </w:r>
      <w:r w:rsidRPr="00FC0CB2">
        <w:rPr>
          <w:rFonts w:eastAsia="Times New Roman" w:cs="Times New Roman"/>
          <w:i/>
          <w:szCs w:val="24"/>
          <w:lang w:eastAsia="en-AU"/>
        </w:rPr>
        <w:t>Hamiltonella</w:t>
      </w:r>
      <w:r>
        <w:rPr>
          <w:rFonts w:eastAsia="Times New Roman" w:cs="Times New Roman"/>
          <w:szCs w:val="24"/>
          <w:lang w:eastAsia="en-AU"/>
        </w:rPr>
        <w:t xml:space="preserve"> was</w:t>
      </w:r>
      <w:r w:rsidRPr="00FC0CB2">
        <w:rPr>
          <w:rFonts w:eastAsia="Times New Roman" w:cs="Times New Roman"/>
          <w:szCs w:val="24"/>
          <w:lang w:eastAsia="en-AU"/>
        </w:rPr>
        <w:t xml:space="preserve"> present only in </w:t>
      </w:r>
      <w:r w:rsidRPr="00FC0CB2">
        <w:rPr>
          <w:rFonts w:eastAsia="Times New Roman" w:cs="Times New Roman"/>
          <w:i/>
          <w:szCs w:val="24"/>
          <w:lang w:eastAsia="en-AU"/>
        </w:rPr>
        <w:t>Anomalopsylla</w:t>
      </w:r>
      <w:r>
        <w:rPr>
          <w:rFonts w:eastAsia="Times New Roman" w:cs="Times New Roman"/>
          <w:i/>
          <w:szCs w:val="24"/>
          <w:lang w:eastAsia="en-AU"/>
        </w:rPr>
        <w:t xml:space="preserve">, </w:t>
      </w:r>
      <w:r w:rsidRPr="00FC0CB2">
        <w:rPr>
          <w:rFonts w:eastAsia="Times New Roman" w:cs="Times New Roman"/>
          <w:szCs w:val="24"/>
          <w:lang w:eastAsia="en-AU"/>
        </w:rPr>
        <w:t>highlight</w:t>
      </w:r>
      <w:r>
        <w:rPr>
          <w:rFonts w:eastAsia="Times New Roman" w:cs="Times New Roman"/>
          <w:szCs w:val="24"/>
          <w:lang w:eastAsia="en-AU"/>
        </w:rPr>
        <w:t>ing</w:t>
      </w:r>
      <w:r w:rsidRPr="00FC0CB2">
        <w:rPr>
          <w:rFonts w:eastAsia="Times New Roman" w:cs="Times New Roman"/>
          <w:szCs w:val="24"/>
          <w:lang w:eastAsia="en-AU"/>
        </w:rPr>
        <w:t xml:space="preserve"> a strict psyllid-Enterobacteriaceae relationship. This is in agreement with recent work suggesting coevolution between psyllids and S-symbionts and may indicate an obligate instead of the anticipated facultative symbiosis</w:t>
      </w:r>
      <w:r>
        <w:t xml:space="preserve"> (</w:t>
      </w:r>
      <w:r w:rsidRPr="00FC0CB2">
        <w:rPr>
          <w:noProof/>
        </w:rPr>
        <w:t xml:space="preserve">Hall </w:t>
      </w:r>
      <w:r w:rsidRPr="00DD63D9">
        <w:rPr>
          <w:i/>
          <w:noProof/>
        </w:rPr>
        <w:t xml:space="preserve">et al. </w:t>
      </w:r>
      <w:r w:rsidRPr="00FC0CB2">
        <w:rPr>
          <w:noProof/>
        </w:rPr>
        <w:t>2016</w:t>
      </w:r>
      <w:r>
        <w:rPr>
          <w:noProof/>
        </w:rPr>
        <w:t>)</w:t>
      </w:r>
      <w:r w:rsidRPr="00FC0CB2">
        <w:t>.</w:t>
      </w:r>
      <w:r>
        <w:t xml:space="preserve"> </w:t>
      </w:r>
      <w:r>
        <w:rPr>
          <w:rFonts w:eastAsia="Times New Roman" w:cs="Times New Roman"/>
          <w:szCs w:val="24"/>
          <w:lang w:eastAsia="en-AU"/>
        </w:rPr>
        <w:t>A less strict symbiosis than that with the P-symbiont also</w:t>
      </w:r>
      <w:r w:rsidRPr="00FC0CB2">
        <w:rPr>
          <w:rFonts w:eastAsia="Times New Roman" w:cs="Times New Roman"/>
          <w:szCs w:val="24"/>
          <w:lang w:eastAsia="en-AU"/>
        </w:rPr>
        <w:t xml:space="preserve"> supports the concept of a dual nature for psyllid S-symbionts, suggesting they could be both vertically and horizontally transmitted as hypothesised elsewhere </w:t>
      </w:r>
      <w:r>
        <w:t>(</w:t>
      </w:r>
      <w:r w:rsidRPr="00FC0CB2">
        <w:rPr>
          <w:noProof/>
        </w:rPr>
        <w:t xml:space="preserve">Hall </w:t>
      </w:r>
      <w:r w:rsidRPr="00DD63D9">
        <w:rPr>
          <w:i/>
          <w:noProof/>
        </w:rPr>
        <w:t xml:space="preserve">et al. </w:t>
      </w:r>
      <w:r w:rsidRPr="00FC0CB2">
        <w:rPr>
          <w:noProof/>
        </w:rPr>
        <w:t>2016</w:t>
      </w:r>
      <w:r>
        <w:rPr>
          <w:noProof/>
        </w:rPr>
        <w:t>)</w:t>
      </w:r>
      <w:r w:rsidRPr="00FC0CB2">
        <w:t>.</w:t>
      </w:r>
    </w:p>
    <w:p w14:paraId="6648ED28" w14:textId="1E97A3FE" w:rsidR="0079647C" w:rsidRPr="00FC0CB2" w:rsidRDefault="0079647C" w:rsidP="0079647C">
      <w:pPr>
        <w:spacing w:line="360" w:lineRule="auto"/>
        <w:ind w:firstLine="720"/>
      </w:pPr>
      <w:r w:rsidRPr="00FC0CB2">
        <w:t xml:space="preserve">The role of other Enterobacteriaceae genera, such as </w:t>
      </w:r>
      <w:r w:rsidRPr="00FC0CB2">
        <w:rPr>
          <w:i/>
        </w:rPr>
        <w:t>Arsenophonus</w:t>
      </w:r>
      <w:r w:rsidRPr="00FC0CB2">
        <w:t xml:space="preserve">, </w:t>
      </w:r>
      <w:r w:rsidRPr="00FC0CB2">
        <w:rPr>
          <w:i/>
        </w:rPr>
        <w:t xml:space="preserve">Sodalis, Schneideria </w:t>
      </w:r>
      <w:r w:rsidRPr="00FC0CB2">
        <w:t xml:space="preserve">and </w:t>
      </w:r>
      <w:r w:rsidRPr="00FC0CB2">
        <w:rPr>
          <w:i/>
        </w:rPr>
        <w:t>Blochmannia,</w:t>
      </w:r>
      <w:r w:rsidRPr="00FC0CB2">
        <w:t xml:space="preserve"> as a S-symbiont of insects has been widely reported for other insects, such as Glossinidae flies (Diptera)</w:t>
      </w:r>
      <w:r>
        <w:t xml:space="preserve"> (</w:t>
      </w:r>
      <w:r w:rsidRPr="00FC0CB2">
        <w:rPr>
          <w:noProof/>
        </w:rPr>
        <w:t xml:space="preserve">Aksoy </w:t>
      </w:r>
      <w:r w:rsidRPr="00457BEC">
        <w:rPr>
          <w:i/>
          <w:noProof/>
        </w:rPr>
        <w:t>et al.</w:t>
      </w:r>
      <w:r w:rsidRPr="00FC0CB2">
        <w:rPr>
          <w:noProof/>
        </w:rPr>
        <w:t xml:space="preserve"> 1997</w:t>
      </w:r>
      <w:r>
        <w:rPr>
          <w:noProof/>
        </w:rPr>
        <w:t>)</w:t>
      </w:r>
      <w:r w:rsidRPr="00FC0CB2">
        <w:t>, lygaeid stinkbugs</w:t>
      </w:r>
      <w:r>
        <w:t xml:space="preserve"> (</w:t>
      </w:r>
      <w:r w:rsidRPr="00FC0CB2">
        <w:rPr>
          <w:noProof/>
        </w:rPr>
        <w:t xml:space="preserve">Matsuura </w:t>
      </w:r>
      <w:r w:rsidRPr="00457BEC">
        <w:rPr>
          <w:i/>
          <w:noProof/>
        </w:rPr>
        <w:t>et al.</w:t>
      </w:r>
      <w:r w:rsidRPr="00FC0CB2">
        <w:rPr>
          <w:noProof/>
        </w:rPr>
        <w:t xml:space="preserve"> 2012</w:t>
      </w:r>
      <w:r>
        <w:rPr>
          <w:noProof/>
        </w:rPr>
        <w:t>)</w:t>
      </w:r>
      <w:r w:rsidRPr="00FC0CB2">
        <w:t xml:space="preserve">, carpenters ants </w:t>
      </w:r>
      <w:r>
        <w:t>(</w:t>
      </w:r>
      <w:r w:rsidRPr="00FC0CB2">
        <w:rPr>
          <w:noProof/>
        </w:rPr>
        <w:t xml:space="preserve">Schroder </w:t>
      </w:r>
      <w:r w:rsidRPr="00457BEC">
        <w:rPr>
          <w:i/>
          <w:noProof/>
        </w:rPr>
        <w:t>et al</w:t>
      </w:r>
      <w:r w:rsidRPr="00FC0CB2">
        <w:rPr>
          <w:noProof/>
        </w:rPr>
        <w:t>. 1996</w:t>
      </w:r>
      <w:r w:rsidR="00282F5A">
        <w:rPr>
          <w:noProof/>
        </w:rPr>
        <w:t>;</w:t>
      </w:r>
      <w:r w:rsidRPr="00FC0CB2">
        <w:rPr>
          <w:noProof/>
        </w:rPr>
        <w:t xml:space="preserve"> Sauer </w:t>
      </w:r>
      <w:r w:rsidRPr="00457BEC">
        <w:rPr>
          <w:i/>
          <w:noProof/>
        </w:rPr>
        <w:t>et al.</w:t>
      </w:r>
      <w:r w:rsidRPr="00FC0CB2">
        <w:rPr>
          <w:noProof/>
        </w:rPr>
        <w:t xml:space="preserve"> 2000</w:t>
      </w:r>
      <w:r>
        <w:rPr>
          <w:noProof/>
        </w:rPr>
        <w:t xml:space="preserve">) </w:t>
      </w:r>
      <w:r w:rsidRPr="00FC0CB2">
        <w:t>and a weevil</w:t>
      </w:r>
      <w:r>
        <w:t xml:space="preserve"> (</w:t>
      </w:r>
      <w:r w:rsidRPr="00FC0CB2">
        <w:rPr>
          <w:noProof/>
        </w:rPr>
        <w:t xml:space="preserve">Heddi </w:t>
      </w:r>
      <w:r w:rsidRPr="00457BEC">
        <w:rPr>
          <w:i/>
          <w:noProof/>
        </w:rPr>
        <w:t>et al.</w:t>
      </w:r>
      <w:r w:rsidRPr="00FC0CB2">
        <w:rPr>
          <w:noProof/>
        </w:rPr>
        <w:t xml:space="preserve"> 1998</w:t>
      </w:r>
      <w:r>
        <w:rPr>
          <w:noProof/>
        </w:rPr>
        <w:t>)</w:t>
      </w:r>
      <w:r w:rsidRPr="00FC0CB2">
        <w:t xml:space="preserve">. This may explain why, with the exception of </w:t>
      </w:r>
      <w:r w:rsidRPr="00FC0CB2">
        <w:rPr>
          <w:i/>
        </w:rPr>
        <w:t>Schneideria</w:t>
      </w:r>
      <w:r w:rsidRPr="00FC0CB2">
        <w:t xml:space="preserve">, all Enterobacteriaceae have been previously assumed as S-symbionts of psyllids as well </w:t>
      </w:r>
      <w:r w:rsidR="00282F5A">
        <w:t>(</w:t>
      </w:r>
      <w:r w:rsidRPr="00FC0CB2">
        <w:t>e.g.</w:t>
      </w:r>
      <w:r w:rsidR="00282F5A">
        <w:t>,</w:t>
      </w:r>
      <w:r>
        <w:t xml:space="preserve"> </w:t>
      </w:r>
      <w:r>
        <w:rPr>
          <w:noProof/>
        </w:rPr>
        <w:t xml:space="preserve">Thao </w:t>
      </w:r>
      <w:r w:rsidRPr="00457BEC">
        <w:rPr>
          <w:i/>
          <w:noProof/>
        </w:rPr>
        <w:t>et al.</w:t>
      </w:r>
      <w:r>
        <w:rPr>
          <w:noProof/>
        </w:rPr>
        <w:t xml:space="preserve"> 2000b</w:t>
      </w:r>
      <w:r w:rsidR="00282F5A">
        <w:rPr>
          <w:noProof/>
        </w:rPr>
        <w:t>;</w:t>
      </w:r>
      <w:r>
        <w:rPr>
          <w:noProof/>
        </w:rPr>
        <w:t xml:space="preserve"> Hall </w:t>
      </w:r>
      <w:r w:rsidRPr="00457BEC">
        <w:rPr>
          <w:i/>
          <w:noProof/>
        </w:rPr>
        <w:t>et al.</w:t>
      </w:r>
      <w:r>
        <w:rPr>
          <w:noProof/>
        </w:rPr>
        <w:t xml:space="preserve"> 2016)</w:t>
      </w:r>
      <w:r w:rsidRPr="00FC0CB2">
        <w:t xml:space="preserve">. </w:t>
      </w:r>
      <w:r>
        <w:t>Ultimately</w:t>
      </w:r>
      <w:r w:rsidRPr="00FC0CB2">
        <w:t xml:space="preserve">, the results obtained here suggest that some Enterobacteriaceae S-symbionts of psyllids </w:t>
      </w:r>
      <w:r>
        <w:t>have</w:t>
      </w:r>
      <w:r w:rsidRPr="00FC0CB2">
        <w:t xml:space="preserve"> a strong history of coevolution with the </w:t>
      </w:r>
      <w:r>
        <w:t>members of this insect superfamily</w:t>
      </w:r>
      <w:r w:rsidRPr="00FC0CB2">
        <w:t xml:space="preserve">. The ~90% sequence similarity with the closer sequences on the database reported here unfortunately does not enable these bacteria to be clearly assigned to any specific genera, for which further analyses using multiple markers will be needed. Such an approach has been taken for a S-symbiont phylogeny but was restricted to only 16 psyllid species </w:t>
      </w:r>
      <w:r>
        <w:t>(</w:t>
      </w:r>
      <w:r w:rsidRPr="00FC0CB2">
        <w:rPr>
          <w:noProof/>
        </w:rPr>
        <w:t xml:space="preserve">Hall </w:t>
      </w:r>
      <w:r w:rsidRPr="00804099">
        <w:rPr>
          <w:i/>
          <w:noProof/>
        </w:rPr>
        <w:t>et al.</w:t>
      </w:r>
      <w:r w:rsidRPr="00FC0CB2">
        <w:rPr>
          <w:noProof/>
        </w:rPr>
        <w:t xml:space="preserve"> 2016</w:t>
      </w:r>
      <w:r>
        <w:rPr>
          <w:noProof/>
        </w:rPr>
        <w:t>).</w:t>
      </w:r>
    </w:p>
    <w:p w14:paraId="16BEFE7C" w14:textId="77777777" w:rsidR="0079647C" w:rsidRPr="00C6669E" w:rsidRDefault="0079647C" w:rsidP="0079647C">
      <w:pPr>
        <w:pStyle w:val="ListParagraph"/>
        <w:numPr>
          <w:ilvl w:val="2"/>
          <w:numId w:val="15"/>
        </w:numPr>
        <w:spacing w:line="360" w:lineRule="auto"/>
        <w:rPr>
          <w:highlight w:val="red"/>
        </w:rPr>
      </w:pPr>
      <w:r w:rsidRPr="00C6669E">
        <w:rPr>
          <w:highlight w:val="red"/>
        </w:rPr>
        <w:t>The Psyllids-bacteria relationship: a new case of phylosymbiosis.</w:t>
      </w:r>
    </w:p>
    <w:p w14:paraId="3835A48D"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 xml:space="preserve">Alpha diversity is the diversity of organisms in one environment (Whittaker 1960), and the environment considered in this study is the insect. However, diversity of the microbial composition is a function of the sequencing depth, which is extremely variable where extremes of low sequencing </w:t>
      </w:r>
      <w:r w:rsidRPr="005B269D">
        <w:rPr>
          <w:rFonts w:ascii="Calibri" w:eastAsia="Times New Roman" w:hAnsi="Calibri" w:cs="Times New Roman"/>
          <w:highlight w:val="yellow"/>
          <w:lang w:eastAsia="en-AU"/>
        </w:rPr>
        <w:lastRenderedPageBreak/>
        <w:t>depth may still capture high diversity or high sequencing depth may still result in low apparent diversity (Figure 5). In fact, a variation can be clearly observed with samples recording a number of reads even higher than 80,000 (for more than 100 bacterial OTUs) while others have just a few thousands reads. Diversity has also been demonstrated here to be a function of the individual PCR characteristics (Figure?). For this reason, the number of OTUs recorded and the alpha diversity generated could be biased by the number of specimens analysed for each species. Consequently, the sample with the smallest number of reads has been used to rarefy the plot in Figure 6. While aware of the limitations of rarefaction (McMurdie and Holmes 2014), this allowed the alpha diversity to be compared between the different psyllid species as if every sample had the same number of sequences. The rarefied test shows how the microbiome diversity compares amongst species within the same genus and family (Figure 6).</w:t>
      </w:r>
    </w:p>
    <w:p w14:paraId="7CF69654"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highlight w:val="yellow"/>
          <w:lang w:eastAsia="en-AU"/>
        </w:rPr>
        <w:t xml:space="preserve">After confirming that the microbial composition of psyllids was not randomly distributed (Alpha and Beta diversity) and associating this variation with psyllid taxa (ADONIS approach accounting for the 60% of the variation in the microbial composition), the microbial composition was shown to be more similar in closely related psyllid species. </w:t>
      </w:r>
      <w:r w:rsidRPr="005B269D">
        <w:rPr>
          <w:rFonts w:ascii="Calibri" w:eastAsia="Times New Roman" w:hAnsi="Calibri" w:cs="Times New Roman"/>
          <w:noProof/>
          <w:highlight w:val="yellow"/>
          <w:lang w:eastAsia="en-AU"/>
        </w:rPr>
        <w:t xml:space="preserve">Thus, considering the P-symbiont and pool of S-symbionts, the phylogeny of the insect would be expected to be the predominant driver of microbiota structure. In fact, studies elsewhere focusing both on the P-symbiont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a, Spaulding and von Dohlen 2001, Thao et al. 2001, 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and on the S-symbionts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b, Hall et al. 2016, Morrow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showed different degrees of association between psyllids and their symbionts. This includes recent studies confirming degrees of vertical transmission for S-symbiont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Moreover this signal of a strong association of the “group of common OTUs” with the insect phylogeny is in accordance with the recently defined insects-bacteria relationship of “phylosymbiosi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Brooks&lt;/Author&gt;&lt;Year&gt;2016&lt;/Year&gt;&lt;RecNum&gt;587&lt;/RecNum&gt;&lt;DisplayText&gt;(Brooks et al. 2016)&lt;/DisplayText&gt;&lt;record&gt;&lt;rec-number&gt;587&lt;/rec-number&gt;&lt;foreign-keys&gt;&lt;key app="EN" db-id="retzd2rzksr5zberzvivfv5kv0deztfsptef" timestamp="1511413198"&gt;587&lt;/key&gt;&lt;/foreign-keys&gt;&lt;ref-type name="Journal Article"&gt;17&lt;/ref-type&gt;&lt;contributors&gt;&lt;authors&gt;&lt;author&gt;Brooks, A. W.&lt;/author&gt;&lt;author&gt;Kohl, K. D.&lt;/author&gt;&lt;author&gt;Brucker, R. M.&lt;/author&gt;&lt;author&gt;van Opstal, E. J.&lt;/author&gt;&lt;author&gt;Bordenstein, S. R.&lt;/author&gt;&lt;/authors&gt;&lt;/contributors&gt;&lt;titles&gt;&lt;title&gt;Phylosymbiosis: Relationships and Functional Effects of Microbial Communities across Host Evolutionary History&lt;/title&gt;&lt;secondary-title&gt;Plos Biology&lt;/secondary-title&gt;&lt;/titles&gt;&lt;periodical&gt;&lt;full-title&gt;Plos Biology&lt;/full-title&gt;&lt;/periodical&gt;&lt;volume&gt;14&lt;/volume&gt;&lt;number&gt;11&lt;/number&gt;&lt;dates&gt;&lt;year&gt;2016&lt;/year&gt;&lt;pub-dates&gt;&lt;date&gt;Nov&lt;/date&gt;&lt;/pub-dates&gt;&lt;/dates&gt;&lt;isbn&gt;1545-7885&lt;/isbn&gt;&lt;accession-num&gt;WOS:000392113500007&lt;/accession-num&gt;&lt;urls&gt;&lt;related-urls&gt;&lt;url&gt;&amp;lt;Go to ISI&amp;gt;://WOS:000392113500007&lt;/url&gt;&lt;/related-urls&gt;&lt;/urls&gt;&lt;custom7&gt;e2000225&lt;/custom7&gt;&lt;electronic-resource-num&gt;10.1371/journal.pbio.2000225&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Brooks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In fact, not only the P-symbiont, but also the group of S-symbionts recorded here appears to be a component of the psyllids microflora composition strongly connected with the insects evolution.</w:t>
      </w:r>
    </w:p>
    <w:p w14:paraId="1AF1FDF1"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szCs w:val="24"/>
          <w:highlight w:val="yellow"/>
          <w:lang w:eastAsia="en-AU"/>
        </w:rPr>
        <w:t xml:space="preserve">Geography may also influence distribution of the P- and S-symbionts as indicated here with the same psyllid species collected in New Zealand compared to Australia showing different P- and S-symbiont composition. This has similarly been recorded for </w:t>
      </w:r>
      <w:r w:rsidRPr="005B269D">
        <w:rPr>
          <w:rFonts w:ascii="Calibri" w:eastAsia="Times New Roman" w:hAnsi="Calibri" w:cs="Times New Roman"/>
          <w:i/>
          <w:szCs w:val="24"/>
          <w:highlight w:val="yellow"/>
          <w:lang w:eastAsia="en-AU"/>
        </w:rPr>
        <w:t xml:space="preserve">D. citri, </w:t>
      </w:r>
      <w:r w:rsidRPr="005B269D">
        <w:rPr>
          <w:rFonts w:ascii="Calibri" w:eastAsia="Times New Roman" w:hAnsi="Calibri" w:cs="Times New Roman"/>
          <w:szCs w:val="24"/>
          <w:highlight w:val="yellow"/>
          <w:lang w:eastAsia="en-AU"/>
        </w:rPr>
        <w:t xml:space="preserve">which shows genetic variation in its P-symbionts between populations in Asia and in the United States </w:t>
      </w:r>
      <w:r w:rsidRPr="005B269D">
        <w:rPr>
          <w:rFonts w:ascii="Calibri" w:eastAsia="Times New Roman" w:hAnsi="Calibri" w:cs="Times New Roman"/>
          <w:szCs w:val="24"/>
          <w:highlight w:val="yellow"/>
          <w:lang w:eastAsia="en-AU"/>
        </w:rPr>
        <w:fldChar w:fldCharType="begin"/>
      </w:r>
      <w:r w:rsidRPr="005B269D">
        <w:rPr>
          <w:rFonts w:ascii="Calibri" w:eastAsia="Times New Roman" w:hAnsi="Calibri" w:cs="Times New Roman"/>
          <w:szCs w:val="24"/>
          <w:highlight w:val="yellow"/>
          <w:lang w:eastAsia="en-AU"/>
        </w:rPr>
        <w:instrText xml:space="preserve"> ADDIN EN.CITE &lt;EndNote&gt;&lt;Cite&gt;&lt;Author&gt;Wang&lt;/Author&gt;&lt;Year&gt;2017&lt;/Year&gt;&lt;RecNum&gt;660&lt;/RecNum&gt;&lt;DisplayText&gt;(Wang et al. 2017)&lt;/DisplayText&gt;&lt;record&gt;&lt;rec-number&gt;660&lt;/rec-number&gt;&lt;foreign-keys&gt;&lt;key app="EN" db-id="retzd2rzksr5zberzvivfv5kv0deztfsptef" timestamp="1513463061"&gt;660&lt;/key&gt;&lt;/foreign-keys&gt;&lt;ref-type name="Journal Article"&gt;17&lt;/ref-type&gt;&lt;contributors&gt;&lt;authors&gt;&lt;author&gt;Wang, Y. J.&lt;/author&gt;&lt;author&gt;Xu, C. B.&lt;/author&gt;&lt;author&gt;Tian, M. Y.&lt;/author&gt;&lt;author&gt;Deng, X. L.&lt;/author&gt;&lt;author&gt;Cen, Y. J.&lt;/author&gt;&lt;author&gt;He, Y. R.&lt;/author&gt;&lt;/authors&gt;&lt;/contributors&gt;&lt;titles&gt;&lt;title&gt;Genetic diversity of Diaphorina citri and its endosymbionts across east and south-east Asia&lt;/title&gt;&lt;secondary-title&gt;Pest Management Science&lt;/secondary-title&gt;&lt;/titles&gt;&lt;periodical&gt;&lt;full-title&gt;Pest Management Science&lt;/full-title&gt;&lt;/periodical&gt;&lt;pages&gt;2090-2099&lt;/pages&gt;&lt;volume&gt;73&lt;/volume&gt;&lt;number&gt;10&lt;/number&gt;&lt;dates&gt;&lt;year&gt;2017&lt;/year&gt;&lt;pub-dates&gt;&lt;date&gt;Oct&lt;/date&gt;&lt;/pub-dates&gt;&lt;/dates&gt;&lt;isbn&gt;1526-498X&lt;/isbn&gt;&lt;accession-num&gt;WOS:000408830300013&lt;/accession-num&gt;&lt;urls&gt;&lt;related-urls&gt;&lt;url&gt;&amp;lt;Go to ISI&amp;gt;://WOS:000408830300013&lt;/url&gt;&lt;/related-urls&gt;&lt;/urls&gt;&lt;electronic-resource-num&gt;10.1002/ps.4582&lt;/electronic-resource-num&gt;&lt;/record&gt;&lt;/Cite&gt;&lt;/EndNote&gt;</w:instrText>
      </w:r>
      <w:r w:rsidRPr="005B269D">
        <w:rPr>
          <w:rFonts w:ascii="Calibri" w:eastAsia="Times New Roman" w:hAnsi="Calibri" w:cs="Times New Roman"/>
          <w:szCs w:val="24"/>
          <w:highlight w:val="yellow"/>
          <w:lang w:eastAsia="en-AU"/>
        </w:rPr>
        <w:fldChar w:fldCharType="separate"/>
      </w:r>
      <w:r w:rsidRPr="005B269D">
        <w:rPr>
          <w:rFonts w:ascii="Calibri" w:eastAsia="Times New Roman" w:hAnsi="Calibri" w:cs="Times New Roman"/>
          <w:noProof/>
          <w:szCs w:val="24"/>
          <w:highlight w:val="yellow"/>
          <w:lang w:eastAsia="en-AU"/>
        </w:rPr>
        <w:t>(Wang et al. 2017)</w:t>
      </w:r>
      <w:r w:rsidRPr="005B269D">
        <w:rPr>
          <w:rFonts w:ascii="Calibri" w:eastAsia="Times New Roman" w:hAnsi="Calibri" w:cs="Times New Roman"/>
          <w:szCs w:val="24"/>
          <w:highlight w:val="yellow"/>
          <w:lang w:eastAsia="en-AU"/>
        </w:rPr>
        <w:fldChar w:fldCharType="end"/>
      </w:r>
      <w:r w:rsidRPr="005B269D">
        <w:rPr>
          <w:rFonts w:ascii="Calibri" w:eastAsia="Times New Roman" w:hAnsi="Calibri" w:cs="Times New Roman"/>
          <w:szCs w:val="24"/>
          <w:highlight w:val="yellow"/>
          <w:lang w:eastAsia="en-AU"/>
        </w:rPr>
        <w:t>.</w:t>
      </w:r>
      <w:r w:rsidRPr="005B269D">
        <w:rPr>
          <w:rFonts w:ascii="Calibri" w:eastAsia="Times New Roman" w:hAnsi="Calibri" w:cs="Times New Roman"/>
          <w:noProof/>
          <w:highlight w:val="yellow"/>
          <w:lang w:eastAsia="en-AU"/>
        </w:rPr>
        <w:t xml:space="preserve"> However, a Mantel test in this study showed relatively little signal associated with the geographical distribution of the species collected in New Zealand.  Possibly, a more extensive sampling across a wider area could report bio-geographic associations as those recently presented for the nettle-psyllid, </w:t>
      </w:r>
      <w:r w:rsidRPr="005B269D">
        <w:rPr>
          <w:rFonts w:ascii="Calibri" w:eastAsia="Times New Roman" w:hAnsi="Calibri" w:cs="Times New Roman"/>
          <w:i/>
          <w:noProof/>
          <w:highlight w:val="yellow"/>
          <w:lang w:eastAsia="en-AU"/>
        </w:rPr>
        <w:t>Trioza urticae,</w:t>
      </w:r>
      <w:r w:rsidRPr="005B269D">
        <w:rPr>
          <w:rFonts w:ascii="Calibri" w:eastAsia="Times New Roman" w:hAnsi="Calibri" w:cs="Times New Roman"/>
          <w:noProof/>
          <w:highlight w:val="yellow"/>
          <w:lang w:eastAsia="en-AU"/>
        </w:rPr>
        <w:t xml:space="preserve"> in Europe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Wonglersak&lt;/Author&gt;&lt;Year&gt;2017&lt;/Year&gt;&lt;RecNum&gt;567&lt;/RecNum&gt;&lt;DisplayText&gt;(Wonglersak et al. 2017)&lt;/DisplayText&gt;&lt;record&gt;&lt;rec-number&gt;567&lt;/rec-number&gt;&lt;foreign-keys&gt;&lt;key app="EN" db-id="retzd2rzksr5zberzvivfv5kv0deztfsptef" timestamp="1511407018"&gt;567&lt;/key&gt;&lt;/foreign-keys&gt;&lt;ref-type name="Journal Article"&gt;17&lt;/ref-type&gt;&lt;contributors&gt;&lt;authors&gt;&lt;author&gt;Wonglersak, R.&lt;/author&gt;&lt;author&gt;Cronk, Q. C.&lt;/author&gt;&lt;author&gt;Percy, D.&lt;/author&gt;&lt;/authors&gt;&lt;/contributors&gt;&lt;titles&gt;&lt;title&gt;&lt;style face="italic" font="default" size="100%"&gt;Salix &lt;/style&gt;&lt;style face="normal" font="default" size="100%"&gt;transect of Europe: structured genetic variation and isolation-by-distance in the nettle psyllid, &lt;/style&gt;&lt;style face="italic" font="default" size="100%"&gt;Trioza urticae&lt;/style&gt;&lt;style face="normal" font="default" size="100%"&gt; (Psylloidea, Hemiptera),from Greece to Arctic Norway&lt;/style&gt;&lt;/title&gt;&lt;secondary-title&gt;Biodiversity Data Journal&lt;/secondary-title&gt;&lt;/titles&gt;&lt;periodical&gt;&lt;full-title&gt;Biodiversity Data Journal&lt;/full-title&gt;&lt;/periodical&gt;&lt;volume&gt;5&lt;/volume&gt;&lt;number&gt;e10824&lt;/number&gt;&lt;dates&gt;&lt;year&gt;2017&lt;/year&gt;&lt;/dates&gt;&lt;urls&gt;&lt;/urls&gt;&lt;electronic-resource-num&gt;doi: 10.3897/BDJ.5.e10824&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Wonglersak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w:t>
      </w:r>
    </w:p>
    <w:p w14:paraId="50DFCA73"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lastRenderedPageBreak/>
        <w:t>Given the specificity of psyllids to their plant hosts, close association of the microbes to the species of psyllid may also</w:t>
      </w:r>
      <w:r w:rsidRPr="005B269D">
        <w:rPr>
          <w:rFonts w:ascii="Calibri" w:eastAsia="Times New Roman" w:hAnsi="Calibri" w:cs="Times New Roman"/>
          <w:i/>
          <w:highlight w:val="yellow"/>
          <w:lang w:eastAsia="en-AU"/>
        </w:rPr>
        <w:t xml:space="preserve"> </w:t>
      </w:r>
      <w:r w:rsidRPr="005B269D">
        <w:rPr>
          <w:rFonts w:ascii="Calibri" w:eastAsia="Times New Roman" w:hAnsi="Calibri" w:cs="Times New Roman"/>
          <w:highlight w:val="yellow"/>
          <w:lang w:eastAsia="en-AU"/>
        </w:rPr>
        <w:t>suggest that microbial composition could depend on the psyllid host plants. However, the Mantel and Partial Mantel tests confirmed that, while the microbial composition is highly correlated (almost 40%) to the genetic distance between insects after accounting for the host plant variation, inverting the variables does not support plants as a driver; the host plant associations are responsible for just 15% of the microbial composition after accounting for the psyllid genetic distance.</w:t>
      </w:r>
      <w:r w:rsidRPr="005B269D">
        <w:rPr>
          <w:rFonts w:ascii="Calibri" w:eastAsia="Times New Roman" w:hAnsi="Calibri" w:cs="Times New Roman"/>
          <w:szCs w:val="24"/>
          <w:highlight w:val="yellow"/>
          <w:lang w:eastAsia="en-AU"/>
        </w:rPr>
        <w:t xml:space="preserve"> Similarly, the different psyllid species collected from the same individual plants, but which gave different Enterobacteriaceae OTUs, also showed different levels of </w:t>
      </w:r>
      <w:r w:rsidRPr="005B269D">
        <w:rPr>
          <w:rFonts w:ascii="Calibri" w:eastAsia="Times New Roman" w:hAnsi="Calibri" w:cs="Times New Roman"/>
          <w:i/>
          <w:szCs w:val="24"/>
          <w:highlight w:val="yellow"/>
          <w:lang w:eastAsia="en-AU"/>
        </w:rPr>
        <w:t xml:space="preserve">Wolbachia. </w:t>
      </w:r>
      <w:r w:rsidRPr="005B269D">
        <w:rPr>
          <w:rFonts w:ascii="Calibri" w:eastAsia="Times New Roman" w:hAnsi="Calibri" w:cs="Times New Roman"/>
          <w:szCs w:val="24"/>
          <w:highlight w:val="yellow"/>
          <w:lang w:eastAsia="en-AU"/>
        </w:rPr>
        <w:t>These observations are consistent with the idea that the psyllid microbial composition is influenced by the psyllid species and not the plant.</w:t>
      </w:r>
      <w:r w:rsidRPr="005B269D">
        <w:rPr>
          <w:rFonts w:ascii="Calibri" w:eastAsia="Times New Roman" w:hAnsi="Calibri" w:cs="Times New Roman"/>
          <w:highlight w:val="yellow"/>
          <w:lang w:eastAsia="en-AU"/>
        </w:rPr>
        <w:t xml:space="preserve">  </w:t>
      </w:r>
    </w:p>
    <w:p w14:paraId="34668F72" w14:textId="63FDEFDF" w:rsidR="0079647C" w:rsidRPr="00FC0CB2" w:rsidRDefault="0079647C" w:rsidP="0079647C">
      <w:pPr>
        <w:spacing w:after="240" w:line="360" w:lineRule="auto"/>
        <w:ind w:firstLine="709"/>
        <w:rPr>
          <w:rFonts w:ascii="Calibri" w:eastAsia="Times New Roman" w:hAnsi="Calibri" w:cs="Times New Roman"/>
          <w:lang w:eastAsia="en-AU"/>
        </w:rPr>
      </w:pPr>
      <w:r w:rsidRPr="003E7BC7">
        <w:rPr>
          <w:rFonts w:ascii="Calibri" w:eastAsia="Times New Roman" w:hAnsi="Calibri" w:cs="Times New Roman"/>
          <w:lang w:eastAsia="en-AU"/>
        </w:rPr>
        <w:t xml:space="preserve">Together, the analyses here support the strong correlation between </w:t>
      </w:r>
      <w:r w:rsidR="003E7BC7">
        <w:rPr>
          <w:rFonts w:ascii="Calibri" w:eastAsia="Times New Roman" w:hAnsi="Calibri" w:cs="Times New Roman"/>
          <w:lang w:eastAsia="en-AU"/>
        </w:rPr>
        <w:t xml:space="preserve">the </w:t>
      </w:r>
      <w:r w:rsidRPr="003E7BC7">
        <w:rPr>
          <w:rFonts w:ascii="Calibri" w:eastAsia="Times New Roman" w:hAnsi="Calibri" w:cs="Times New Roman"/>
          <w:lang w:eastAsia="en-AU"/>
        </w:rPr>
        <w:t>insect</w:t>
      </w:r>
      <w:r w:rsidR="003E7BC7">
        <w:rPr>
          <w:rFonts w:ascii="Calibri" w:eastAsia="Times New Roman" w:hAnsi="Calibri" w:cs="Times New Roman"/>
          <w:lang w:eastAsia="en-AU"/>
        </w:rPr>
        <w:t>s’ phylogenetic relationships</w:t>
      </w:r>
      <w:r w:rsidRPr="003E7BC7">
        <w:rPr>
          <w:rFonts w:ascii="Calibri" w:eastAsia="Times New Roman" w:hAnsi="Calibri" w:cs="Times New Roman"/>
          <w:lang w:eastAsia="en-AU"/>
        </w:rPr>
        <w:t xml:space="preserve"> and</w:t>
      </w:r>
      <w:r w:rsidR="003E7BC7">
        <w:rPr>
          <w:rFonts w:ascii="Calibri" w:eastAsia="Times New Roman" w:hAnsi="Calibri" w:cs="Times New Roman"/>
          <w:lang w:eastAsia="en-AU"/>
        </w:rPr>
        <w:t xml:space="preserve"> the</w:t>
      </w:r>
      <w:r w:rsidRPr="003E7BC7">
        <w:rPr>
          <w:rFonts w:ascii="Calibri" w:eastAsia="Times New Roman" w:hAnsi="Calibri" w:cs="Times New Roman"/>
          <w:lang w:eastAsia="en-AU"/>
        </w:rPr>
        <w:t xml:space="preserve"> microb</w:t>
      </w:r>
      <w:r w:rsidR="003E7BC7">
        <w:rPr>
          <w:rFonts w:ascii="Calibri" w:eastAsia="Times New Roman" w:hAnsi="Calibri" w:cs="Times New Roman"/>
          <w:lang w:eastAsia="en-AU"/>
        </w:rPr>
        <w:t xml:space="preserve">iome, with </w:t>
      </w:r>
      <w:r w:rsidRPr="003E7BC7">
        <w:rPr>
          <w:rFonts w:ascii="Calibri" w:eastAsia="Times New Roman" w:hAnsi="Calibri" w:cs="Times New Roman"/>
          <w:lang w:eastAsia="en-AU"/>
        </w:rPr>
        <w:t>evolutionary changes in the insect</w:t>
      </w:r>
      <w:r w:rsidR="003E7BC7">
        <w:rPr>
          <w:rFonts w:ascii="Calibri" w:eastAsia="Times New Roman" w:hAnsi="Calibri" w:cs="Times New Roman"/>
          <w:lang w:eastAsia="en-AU"/>
        </w:rPr>
        <w:t xml:space="preserve"> -such as speciation and radiation-</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resulting</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in</w:t>
      </w:r>
      <w:r w:rsidRPr="003E7BC7">
        <w:rPr>
          <w:rFonts w:ascii="Calibri" w:eastAsia="Times New Roman" w:hAnsi="Calibri" w:cs="Times New Roman"/>
          <w:lang w:eastAsia="en-AU"/>
        </w:rPr>
        <w:t xml:space="preserve"> changes in the microbiome. Therefore, these results suggest that </w:t>
      </w:r>
      <w:r w:rsidRPr="003E7BC7">
        <w:rPr>
          <w:rFonts w:ascii="Calibri" w:eastAsia="Times New Roman" w:hAnsi="Calibri" w:cs="Times New Roman"/>
          <w:szCs w:val="24"/>
          <w:lang w:eastAsia="en-AU"/>
        </w:rPr>
        <w:t>the insect-bacteria associations can be understood in light of the “phylosymbiosis” theory shown by congruence between the psyllids evolutionary history and the associated microbial communities.</w:t>
      </w:r>
      <w:r w:rsidRPr="003E7BC7">
        <w:rPr>
          <w:rFonts w:ascii="Calibri" w:eastAsia="Times New Roman" w:hAnsi="Calibri" w:cs="Times New Roman"/>
          <w:lang w:eastAsia="en-AU"/>
        </w:rPr>
        <w:t xml:space="preserve"> Accordingly, </w:t>
      </w:r>
      <w:r w:rsidRPr="003E7BC7">
        <w:rPr>
          <w:rFonts w:ascii="Calibri" w:eastAsia="Times New Roman" w:hAnsi="Calibri" w:cs="Times New Roman"/>
          <w:szCs w:val="24"/>
          <w:lang w:eastAsia="en-AU"/>
        </w:rPr>
        <w:t>as phylosymbiosis is inferred as the major driver of bacterial composition, then host plant specificity of the psyllids does not appear to be driven by symbionts</w:t>
      </w:r>
      <w:r w:rsidRPr="003E7BC7" w:rsidDel="005267EF">
        <w:rPr>
          <w:rFonts w:ascii="Calibri" w:eastAsia="Times New Roman" w:hAnsi="Calibri" w:cs="Times New Roman"/>
          <w:szCs w:val="24"/>
          <w:lang w:eastAsia="en-AU"/>
        </w:rPr>
        <w:t xml:space="preserve"> </w:t>
      </w:r>
      <w:r w:rsidRPr="003E7BC7">
        <w:rPr>
          <w:rFonts w:ascii="Calibri" w:eastAsia="Times New Roman" w:hAnsi="Calibri" w:cs="Times New Roman"/>
          <w:szCs w:val="24"/>
          <w:lang w:eastAsia="en-AU"/>
        </w:rPr>
        <w:t xml:space="preserve">as was proposed </w:t>
      </w:r>
      <w:r w:rsidRPr="0013349E">
        <w:rPr>
          <w:rFonts w:ascii="Calibri" w:eastAsia="Times New Roman" w:hAnsi="Calibri" w:cs="Times New Roman"/>
          <w:szCs w:val="24"/>
          <w:lang w:eastAsia="en-AU"/>
        </w:rPr>
        <w:t>by Hansen and Moran (2014).</w:t>
      </w:r>
      <w:r w:rsidRPr="0013349E">
        <w:rPr>
          <w:rFonts w:ascii="Calibri" w:eastAsia="Times New Roman" w:hAnsi="Calibri" w:cs="Times New Roman"/>
          <w:lang w:eastAsia="en-AU"/>
        </w:rPr>
        <w:t xml:space="preserve"> In</w:t>
      </w:r>
      <w:r w:rsidRPr="003E7BC7">
        <w:rPr>
          <w:rFonts w:ascii="Calibri" w:eastAsia="Times New Roman" w:hAnsi="Calibri" w:cs="Times New Roman"/>
          <w:lang w:eastAsia="en-AU"/>
        </w:rPr>
        <w:t xml:space="preserve"> fact, the current study showed at least two instances where closely related species feeding on the same host plant show different symbiotic bacteria. </w:t>
      </w:r>
    </w:p>
    <w:p w14:paraId="2205A891" w14:textId="5B5AEA59" w:rsidR="003D5A46" w:rsidRPr="00FC0CB2" w:rsidRDefault="003D5A46" w:rsidP="0079647C">
      <w:pPr>
        <w:spacing w:after="240" w:line="360" w:lineRule="auto"/>
        <w:rPr>
          <w:rFonts w:ascii="Calibri" w:eastAsia="Times New Roman" w:hAnsi="Calibri" w:cs="Times New Roman"/>
          <w:lang w:eastAsia="en-AU"/>
        </w:rPr>
      </w:pPr>
    </w:p>
    <w:p w14:paraId="20635E48" w14:textId="77777777" w:rsidR="00381064" w:rsidRDefault="00381064" w:rsidP="00381064">
      <w:pPr>
        <w:spacing w:after="0" w:line="360" w:lineRule="auto"/>
        <w:rPr>
          <w:b/>
          <w:sz w:val="24"/>
          <w:szCs w:val="24"/>
        </w:rPr>
      </w:pPr>
      <w:r w:rsidRPr="00381064">
        <w:rPr>
          <w:b/>
          <w:sz w:val="24"/>
          <w:szCs w:val="24"/>
        </w:rPr>
        <w:t>Acknowledgements.</w:t>
      </w:r>
    </w:p>
    <w:p w14:paraId="05979267" w14:textId="7BD347A6" w:rsidR="00BE1F02" w:rsidRDefault="00381064" w:rsidP="00522631">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Thanks to Marona Rovira Capdevila</w:t>
      </w:r>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r w:rsidR="00522631" w:rsidRPr="00282F5A">
        <w:rPr>
          <w:sz w:val="24"/>
          <w:szCs w:val="24"/>
        </w:rPr>
        <w:t>Martoni 2017).</w:t>
      </w:r>
    </w:p>
    <w:p w14:paraId="13224F32" w14:textId="77777777" w:rsidR="00D2435E" w:rsidRDefault="00D2435E" w:rsidP="00522631">
      <w:pPr>
        <w:spacing w:after="0" w:line="360" w:lineRule="auto"/>
        <w:rPr>
          <w:sz w:val="24"/>
          <w:szCs w:val="24"/>
        </w:rPr>
      </w:pPr>
    </w:p>
    <w:p w14:paraId="1206D445" w14:textId="77777777" w:rsidR="00D2435E" w:rsidRPr="00D2435E" w:rsidRDefault="00D2435E" w:rsidP="00D2435E">
      <w:pPr>
        <w:spacing w:after="0" w:line="360" w:lineRule="auto"/>
        <w:rPr>
          <w:rFonts w:ascii="Calibri" w:eastAsia="Calibri" w:hAnsi="Calibri" w:cs="Times New Roman"/>
          <w:b/>
          <w:sz w:val="24"/>
          <w:szCs w:val="24"/>
        </w:rPr>
      </w:pPr>
      <w:bookmarkStart w:id="257" w:name="_Hlk29988227"/>
      <w:r w:rsidRPr="00D2435E">
        <w:rPr>
          <w:rFonts w:ascii="Calibri" w:eastAsia="Calibri" w:hAnsi="Calibri" w:cs="Times New Roman"/>
          <w:b/>
          <w:sz w:val="24"/>
          <w:szCs w:val="24"/>
        </w:rPr>
        <w:t>References.</w:t>
      </w:r>
    </w:p>
    <w:p w14:paraId="2B0A2579" w14:textId="77777777" w:rsidR="00D2435E" w:rsidRPr="00D2435E" w:rsidRDefault="00D2435E" w:rsidP="00D2435E">
      <w:pPr>
        <w:spacing w:after="0" w:line="360" w:lineRule="auto"/>
        <w:rPr>
          <w:rFonts w:ascii="Calibri" w:eastAsia="Times New Roman" w:hAnsi="Calibri" w:cs="Times New Roman"/>
          <w:sz w:val="20"/>
          <w:szCs w:val="20"/>
          <w:lang w:eastAsia="en-AU"/>
        </w:rPr>
      </w:pPr>
    </w:p>
    <w:p w14:paraId="3F4C5498" w14:textId="4DE83EF4"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bouheif</w:t>
      </w:r>
      <w:r w:rsidR="000A67E2">
        <w:rPr>
          <w:rFonts w:eastAsia="Times New Roman" w:cstheme="minorHAnsi"/>
          <w:lang w:eastAsia="en-AU"/>
        </w:rPr>
        <w:t>,</w:t>
      </w:r>
      <w:r w:rsidRPr="00D2435E">
        <w:rPr>
          <w:rFonts w:eastAsia="Times New Roman" w:cstheme="minorHAnsi"/>
          <w:lang w:eastAsia="en-AU"/>
        </w:rPr>
        <w:t xml:space="preserve"> E. 1999. A method for testing the assumption of phylogenetic independence in comparative data. Evol</w:t>
      </w:r>
      <w:r w:rsidR="000A67E2">
        <w:rPr>
          <w:rFonts w:eastAsia="Times New Roman" w:cstheme="minorHAnsi"/>
          <w:lang w:eastAsia="en-AU"/>
        </w:rPr>
        <w:t>utionary</w:t>
      </w:r>
      <w:r w:rsidRPr="00D2435E">
        <w:rPr>
          <w:rFonts w:eastAsia="Times New Roman" w:cstheme="minorHAnsi"/>
          <w:lang w:eastAsia="en-AU"/>
        </w:rPr>
        <w:t xml:space="preserve"> Ecol</w:t>
      </w:r>
      <w:r w:rsidR="000A67E2">
        <w:rPr>
          <w:rFonts w:eastAsia="Times New Roman" w:cstheme="minorHAnsi"/>
          <w:lang w:eastAsia="en-AU"/>
        </w:rPr>
        <w:t>ogy</w:t>
      </w:r>
      <w:r w:rsidRPr="00D2435E">
        <w:rPr>
          <w:rFonts w:eastAsia="Times New Roman" w:cstheme="minorHAnsi"/>
          <w:lang w:eastAsia="en-AU"/>
        </w:rPr>
        <w:t xml:space="preserve"> Res</w:t>
      </w:r>
      <w:r w:rsidR="000A67E2">
        <w:rPr>
          <w:rFonts w:eastAsia="Times New Roman" w:cstheme="minorHAnsi"/>
          <w:lang w:eastAsia="en-AU"/>
        </w:rPr>
        <w:t>earch,</w:t>
      </w:r>
      <w:r w:rsidRPr="00D2435E">
        <w:rPr>
          <w:rFonts w:eastAsia="Times New Roman" w:cstheme="minorHAnsi"/>
          <w:lang w:eastAsia="en-AU"/>
        </w:rPr>
        <w:t xml:space="preserve"> 1:895–909.</w:t>
      </w:r>
    </w:p>
    <w:p w14:paraId="6E56298D" w14:textId="313F4C7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Ahmed, M.Z., Breinholt, </w:t>
      </w:r>
      <w:r w:rsidR="000A67E2" w:rsidRPr="00D2435E">
        <w:rPr>
          <w:rFonts w:eastAsia="Times New Roman" w:cstheme="minorHAnsi"/>
          <w:lang w:eastAsia="en-AU"/>
        </w:rPr>
        <w:t>J.W.</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Kawahara</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A.Y.</w:t>
      </w:r>
      <w:r w:rsidRPr="00D2435E">
        <w:rPr>
          <w:rFonts w:eastAsia="Times New Roman" w:cstheme="minorHAnsi"/>
          <w:lang w:eastAsia="en-AU"/>
        </w:rPr>
        <w:t xml:space="preserve"> 2016. Evidence for common horizontal transmission of Wolbachia among butterflies and moths. Bmc Evolutionary Biology</w:t>
      </w:r>
      <w:r w:rsidR="000A67E2">
        <w:rPr>
          <w:rFonts w:eastAsia="Times New Roman" w:cstheme="minorHAnsi"/>
          <w:lang w:eastAsia="en-AU"/>
        </w:rPr>
        <w:t>,</w:t>
      </w:r>
      <w:r w:rsidRPr="00D2435E">
        <w:rPr>
          <w:rFonts w:eastAsia="Times New Roman" w:cstheme="minorHAnsi"/>
          <w:lang w:eastAsia="en-AU"/>
        </w:rPr>
        <w:t xml:space="preserve"> 16.</w:t>
      </w:r>
    </w:p>
    <w:p w14:paraId="7A84FA5C" w14:textId="12FF052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Aksoy, S., Chen</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X.</w:t>
      </w:r>
      <w:r w:rsidRPr="00D2435E">
        <w:rPr>
          <w:rFonts w:eastAsia="Times New Roman" w:cstheme="minorHAnsi"/>
          <w:lang w:eastAsia="en-AU"/>
        </w:rPr>
        <w:t>, Hypsa</w:t>
      </w:r>
      <w:r w:rsidR="000A67E2">
        <w:rPr>
          <w:rFonts w:eastAsia="Times New Roman" w:cstheme="minorHAnsi"/>
          <w:lang w:eastAsia="en-AU"/>
        </w:rPr>
        <w:t>, V.</w:t>
      </w:r>
      <w:r w:rsidRPr="00D2435E">
        <w:rPr>
          <w:rFonts w:eastAsia="Times New Roman" w:cstheme="minorHAnsi"/>
          <w:lang w:eastAsia="en-AU"/>
        </w:rPr>
        <w:t xml:space="preserve"> 1997. Phylogeny and potential transmission routes of midgut-associated endosymbionts of tsetse (Diptera: Glossinidae). Insect Molecular Biology</w:t>
      </w:r>
      <w:r w:rsidR="000A67E2">
        <w:rPr>
          <w:rFonts w:eastAsia="Times New Roman" w:cstheme="minorHAnsi"/>
          <w:lang w:eastAsia="en-AU"/>
        </w:rPr>
        <w:t>,</w:t>
      </w:r>
      <w:r w:rsidRPr="00D2435E">
        <w:rPr>
          <w:rFonts w:eastAsia="Times New Roman" w:cstheme="minorHAnsi"/>
          <w:lang w:eastAsia="en-AU"/>
        </w:rPr>
        <w:t xml:space="preserve"> 6: 183-190.</w:t>
      </w:r>
    </w:p>
    <w:p w14:paraId="5A858A3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aumann, P. 2005. Biology of bacteriocyte-associated endosymbionts of plant sap-sucking insects. Annual Review of Microbiology 59: 155-189.</w:t>
      </w:r>
    </w:p>
    <w:p w14:paraId="501538E0" w14:textId="36FE992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ekker-Migdisova, E.E. 1973. Systematics of the Psyllomorpha and the position of the group within the order Homoptera. In: Narchuk, E.P. (Ed.), Doklady na Dvadsat Chetvertom Ezheghodnom Chtenii Pamyati N. Voprosy paleontologii nasekomykh, Leningrad, pp. 90-117.</w:t>
      </w:r>
    </w:p>
    <w:p w14:paraId="5933C6BC" w14:textId="539291B1" w:rsidR="00D2435E" w:rsidRPr="00D2435E" w:rsidRDefault="00D2435E" w:rsidP="00D05CAD">
      <w:pPr>
        <w:numPr>
          <w:ilvl w:val="0"/>
          <w:numId w:val="16"/>
        </w:numPr>
        <w:spacing w:after="0" w:line="240" w:lineRule="auto"/>
        <w:rPr>
          <w:rFonts w:eastAsia="Times New Roman" w:cstheme="minorHAnsi"/>
          <w:lang w:eastAsia="en-AU"/>
        </w:rPr>
      </w:pPr>
      <w:r w:rsidRPr="00D2435E">
        <w:rPr>
          <w:rFonts w:eastAsia="Times New Roman" w:cstheme="minorHAnsi"/>
          <w:lang w:eastAsia="en-AU"/>
        </w:rPr>
        <w:t>Bennett</w:t>
      </w:r>
      <w:r w:rsidR="00D05CAD" w:rsidRPr="008354DD">
        <w:rPr>
          <w:rFonts w:eastAsia="Times New Roman" w:cstheme="minorHAnsi"/>
          <w:lang w:eastAsia="en-AU"/>
        </w:rPr>
        <w:t>, A.E.</w:t>
      </w:r>
      <w:r w:rsidRPr="00D2435E">
        <w:rPr>
          <w:rFonts w:eastAsia="Times New Roman" w:cstheme="minorHAnsi"/>
          <w:lang w:eastAsia="en-AU"/>
        </w:rPr>
        <w:t xml:space="preserve"> 2013</w:t>
      </w:r>
      <w:r w:rsidR="00D05CAD" w:rsidRPr="008354DD">
        <w:rPr>
          <w:rFonts w:eastAsia="Times New Roman" w:cstheme="minorHAnsi"/>
          <w:lang w:eastAsia="en-AU"/>
        </w:rPr>
        <w:t>. Can plant–microbe–insect interactions enhance or inhibit the spread of invasive species?</w:t>
      </w:r>
      <w:r w:rsidR="00D05CAD" w:rsidRPr="008354DD">
        <w:rPr>
          <w:rFonts w:cstheme="minorHAnsi"/>
        </w:rPr>
        <w:t xml:space="preserve"> </w:t>
      </w:r>
      <w:r w:rsidR="00D05CAD" w:rsidRPr="000A67E2">
        <w:rPr>
          <w:rFonts w:eastAsia="Times New Roman" w:cstheme="minorHAnsi"/>
          <w:iCs/>
          <w:lang w:eastAsia="en-AU"/>
        </w:rPr>
        <w:t>Functional Ecology</w:t>
      </w:r>
      <w:r w:rsidR="00D05CAD" w:rsidRPr="008354DD">
        <w:rPr>
          <w:rFonts w:eastAsia="Times New Roman" w:cstheme="minorHAnsi"/>
          <w:lang w:eastAsia="en-AU"/>
        </w:rPr>
        <w:t>, 27, 661–671</w:t>
      </w:r>
    </w:p>
    <w:p w14:paraId="325C0093" w14:textId="1B05AC8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lomberg S.P., Garland T.Jr, Ives A.R. 2003. Testing for phylogenetic signal in comparative data: behavioral traits are more labile. Evolution</w:t>
      </w:r>
      <w:r w:rsidR="000A67E2">
        <w:rPr>
          <w:rFonts w:eastAsia="Times New Roman" w:cstheme="minorHAnsi"/>
          <w:lang w:eastAsia="en-AU"/>
        </w:rPr>
        <w:t>,</w:t>
      </w:r>
      <w:r w:rsidRPr="00D2435E">
        <w:rPr>
          <w:rFonts w:eastAsia="Times New Roman" w:cstheme="minorHAnsi"/>
          <w:lang w:eastAsia="en-AU"/>
        </w:rPr>
        <w:t xml:space="preserve"> 57:717–745.</w:t>
      </w:r>
    </w:p>
    <w:p w14:paraId="0E8EDEEC" w14:textId="63F540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ouckaert, R., Heled, J., Kühnert, D., Vaughan, T., Wu, C-H., Xie, D., Suchard, MA., Rambaut, A., &amp; Drummond, A. J., 2014. BEAST 2: A Software Platform for Bayesian Evolutionary Analysis. PL</w:t>
      </w:r>
      <w:r w:rsidR="000A67E2">
        <w:rPr>
          <w:rFonts w:eastAsia="Times New Roman" w:cstheme="minorHAnsi"/>
          <w:lang w:eastAsia="en-AU"/>
        </w:rPr>
        <w:t>O</w:t>
      </w:r>
      <w:r w:rsidRPr="00D2435E">
        <w:rPr>
          <w:rFonts w:eastAsia="Times New Roman" w:cstheme="minorHAnsi"/>
          <w:lang w:eastAsia="en-AU"/>
        </w:rPr>
        <w:t>S Computational Biology, 10(4), e1003537. doi:10.1371/journal.pcbi.1003537.</w:t>
      </w:r>
    </w:p>
    <w:p w14:paraId="1A0ABD35" w14:textId="30ABF8A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ouckaert, R., Vaughan, T.G.,</w:t>
      </w:r>
      <w:r w:rsidR="000A67E2">
        <w:rPr>
          <w:rFonts w:eastAsia="Times New Roman" w:cstheme="minorHAnsi"/>
          <w:lang w:eastAsia="en-AU"/>
        </w:rPr>
        <w:t xml:space="preserve"> </w:t>
      </w:r>
      <w:r w:rsidRPr="00D2435E">
        <w:rPr>
          <w:rFonts w:eastAsia="Times New Roman" w:cstheme="minorHAnsi"/>
          <w:lang w:eastAsia="en-AU"/>
        </w:rPr>
        <w:t>Barido-Sottani, J., Ducheene, S., Fourment, M., Gavryushkina, A., Heled, J., Jones, G., Kuhnert, D., De Maio, N., Matschiner, M., Mendes, F.K., Muller, N.F., Ogilvie, H., du Plessis, L., Popinga, A., Rambaut, A., Rasmussen, D., Siveroni, I., Suchard, M.A., Wu, C.-H., 2018. BEAST 2.5: An Advanced Software Platform for Bayesian Evolutionary Analysis. bioRxiv preprint first posted online Nov. 19, 2018; doi: http://dx.doi.org/10.1101/474296.</w:t>
      </w:r>
    </w:p>
    <w:p w14:paraId="290959F2" w14:textId="0DF065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rooks, A.W., Kohl, </w:t>
      </w:r>
      <w:r w:rsidR="000A67E2" w:rsidRPr="00D2435E">
        <w:rPr>
          <w:rFonts w:eastAsia="Times New Roman" w:cstheme="minorHAnsi"/>
          <w:lang w:eastAsia="en-AU"/>
        </w:rPr>
        <w:t>K.D.</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Brucker, </w:t>
      </w:r>
      <w:r w:rsidR="000A67E2" w:rsidRPr="00D2435E">
        <w:rPr>
          <w:rFonts w:eastAsia="Times New Roman" w:cstheme="minorHAnsi"/>
          <w:lang w:eastAsia="en-AU"/>
        </w:rPr>
        <w:t>R.M.</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van Opstal, </w:t>
      </w:r>
      <w:r w:rsidR="000A67E2" w:rsidRPr="00D2435E">
        <w:rPr>
          <w:rFonts w:eastAsia="Times New Roman" w:cstheme="minorHAnsi"/>
          <w:lang w:eastAsia="en-AU"/>
        </w:rPr>
        <w:t>E.J.</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Bordenstein</w:t>
      </w:r>
      <w:r w:rsidR="000A67E2">
        <w:rPr>
          <w:rFonts w:eastAsia="Times New Roman" w:cstheme="minorHAnsi"/>
          <w:lang w:eastAsia="en-AU"/>
        </w:rPr>
        <w:t>,</w:t>
      </w:r>
      <w:r w:rsidR="000A67E2" w:rsidRPr="00D2435E">
        <w:rPr>
          <w:rFonts w:eastAsia="Times New Roman" w:cstheme="minorHAnsi"/>
          <w:lang w:eastAsia="en-AU"/>
        </w:rPr>
        <w:t xml:space="preserve"> S.R</w:t>
      </w:r>
      <w:r w:rsidRPr="00D2435E">
        <w:rPr>
          <w:rFonts w:eastAsia="Times New Roman" w:cstheme="minorHAnsi"/>
          <w:lang w:eastAsia="en-AU"/>
        </w:rPr>
        <w:t>. 2016. Phylosymbiosis: Relationships and Functional Effects of Microbial Communities across Host Evolutionary History. Plos Biology</w:t>
      </w:r>
      <w:r w:rsidR="000A67E2">
        <w:rPr>
          <w:rFonts w:eastAsia="Times New Roman" w:cstheme="minorHAnsi"/>
          <w:lang w:eastAsia="en-AU"/>
        </w:rPr>
        <w:t>,</w:t>
      </w:r>
      <w:r w:rsidRPr="00D2435E">
        <w:rPr>
          <w:rFonts w:eastAsia="Times New Roman" w:cstheme="minorHAnsi"/>
          <w:lang w:eastAsia="en-AU"/>
        </w:rPr>
        <w:t xml:space="preserve"> 14.</w:t>
      </w:r>
    </w:p>
    <w:p w14:paraId="7406F41D" w14:textId="26D377E4"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Brown, R.G., Hodkinson</w:t>
      </w:r>
      <w:r w:rsidR="000A67E2">
        <w:rPr>
          <w:rFonts w:eastAsia="Times New Roman" w:cstheme="minorHAnsi"/>
          <w:lang w:eastAsia="en-AU"/>
        </w:rPr>
        <w:t>, I.D.</w:t>
      </w:r>
      <w:r w:rsidRPr="008354DD">
        <w:rPr>
          <w:rFonts w:eastAsia="Times New Roman" w:cstheme="minorHAnsi"/>
          <w:lang w:eastAsia="en-AU"/>
        </w:rPr>
        <w:t xml:space="preserve"> 1988. Taxonomy and Ecology of the Jumping Plant-Lice of Panama (Homoptera: Psylloidea). Behaviour</w:t>
      </w:r>
      <w:r w:rsidR="000A67E2">
        <w:rPr>
          <w:rFonts w:eastAsia="Times New Roman" w:cstheme="minorHAnsi"/>
          <w:lang w:eastAsia="en-AU"/>
        </w:rPr>
        <w:t>,</w:t>
      </w:r>
      <w:r w:rsidRPr="008354DD">
        <w:rPr>
          <w:rFonts w:eastAsia="Times New Roman" w:cstheme="minorHAnsi"/>
          <w:lang w:eastAsia="en-AU"/>
        </w:rPr>
        <w:t xml:space="preserve"> 107: 131-131.</w:t>
      </w:r>
    </w:p>
    <w:p w14:paraId="48E00FE0" w14:textId="3C52849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rucker</w:t>
      </w:r>
      <w:r w:rsidR="00D05CAD" w:rsidRPr="008354DD">
        <w:rPr>
          <w:rFonts w:eastAsia="Times New Roman" w:cstheme="minorHAnsi"/>
          <w:lang w:eastAsia="en-AU"/>
        </w:rPr>
        <w:t>, R.M.</w:t>
      </w:r>
      <w:r w:rsidR="000A67E2">
        <w:rPr>
          <w:rFonts w:eastAsia="Times New Roman" w:cstheme="minorHAnsi"/>
          <w:lang w:eastAsia="en-AU"/>
        </w:rPr>
        <w:t xml:space="preserve">, </w:t>
      </w:r>
      <w:r w:rsidRPr="00D2435E">
        <w:rPr>
          <w:rFonts w:eastAsia="Times New Roman" w:cstheme="minorHAnsi"/>
          <w:lang w:eastAsia="en-AU"/>
        </w:rPr>
        <w:t>Bordenstein</w:t>
      </w:r>
      <w:r w:rsidR="00D05CAD" w:rsidRPr="008354DD">
        <w:rPr>
          <w:rFonts w:eastAsia="Times New Roman" w:cstheme="minorHAnsi"/>
          <w:lang w:eastAsia="en-AU"/>
        </w:rPr>
        <w:t>, S.R.</w:t>
      </w:r>
      <w:r w:rsidRPr="00D2435E">
        <w:rPr>
          <w:rFonts w:eastAsia="Times New Roman" w:cstheme="minorHAnsi"/>
          <w:lang w:eastAsia="en-AU"/>
        </w:rPr>
        <w:t xml:space="preserve"> 2012</w:t>
      </w:r>
      <w:r w:rsidR="00D05CAD" w:rsidRPr="008354DD">
        <w:rPr>
          <w:rFonts w:eastAsia="Times New Roman" w:cstheme="minorHAnsi"/>
          <w:lang w:eastAsia="en-AU"/>
        </w:rPr>
        <w:t xml:space="preserve">. Speciation by symbiosis. </w:t>
      </w:r>
      <w:r w:rsidR="00D05CAD" w:rsidRPr="008354DD">
        <w:rPr>
          <w:rFonts w:eastAsia="Times New Roman" w:cstheme="minorHAnsi"/>
          <w:i/>
          <w:lang w:eastAsia="en-AU"/>
        </w:rPr>
        <w:t>Trends in Ecology and Evolution</w:t>
      </w:r>
      <w:r w:rsidR="00D05CAD" w:rsidRPr="008354DD">
        <w:rPr>
          <w:rFonts w:eastAsia="Times New Roman" w:cstheme="minorHAnsi"/>
          <w:lang w:eastAsia="en-AU"/>
        </w:rPr>
        <w:t>, 27(8), 443-451.</w:t>
      </w:r>
    </w:p>
    <w:p w14:paraId="56CDE94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ckley, T.R., Krosch, M., Leschen, R.A.B., 2015. Evolution of New Zealand insects: summary and prospectus for future research. Austral Entomology, 54, 1-27.</w:t>
      </w:r>
    </w:p>
    <w:p w14:paraId="347C2283" w14:textId="105E79C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rckhardt, D., Lauterer, P. 1989. Systematics and biology of the Rhinocolinae (Homoptera: Psylloidea). Journal of Natural History, 23:3, 643-712, DOI: 10.1080/00222938900770371</w:t>
      </w:r>
    </w:p>
    <w:p w14:paraId="1944D8E1" w14:textId="6068B8C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rckhardt, D., Ouvrard, D. 2012. A revised classification of the jumping plant-lice (Hemiptera: Psylloidea). Zootaxa, 1-34.</w:t>
      </w:r>
    </w:p>
    <w:p w14:paraId="0140E8B0" w14:textId="31E3192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rckhardt, D., Ouvrard, D., Queiroz, D., Percy, D. 2014. Psyllid Host-Plants (Hemiptera: Psylloidea): Resolving a Semantic Problem. Florida Entomologist</w:t>
      </w:r>
      <w:r w:rsidR="000A67E2">
        <w:rPr>
          <w:rFonts w:eastAsia="Times New Roman" w:cstheme="minorHAnsi"/>
          <w:lang w:eastAsia="en-AU"/>
        </w:rPr>
        <w:t>,</w:t>
      </w:r>
      <w:r w:rsidRPr="00D2435E">
        <w:rPr>
          <w:rFonts w:eastAsia="Times New Roman" w:cstheme="minorHAnsi"/>
          <w:lang w:eastAsia="en-AU"/>
        </w:rPr>
        <w:t xml:space="preserve"> 97, 242-246.</w:t>
      </w:r>
    </w:p>
    <w:p w14:paraId="322B5D36" w14:textId="22DDE93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shnell</w:t>
      </w:r>
      <w:r w:rsidR="004F3DBC" w:rsidRPr="008354DD">
        <w:rPr>
          <w:rFonts w:eastAsia="Times New Roman" w:cstheme="minorHAnsi"/>
          <w:lang w:eastAsia="en-AU"/>
        </w:rPr>
        <w:t>, B.</w:t>
      </w:r>
      <w:r w:rsidRPr="00D2435E">
        <w:rPr>
          <w:rFonts w:eastAsia="Times New Roman" w:cstheme="minorHAnsi"/>
          <w:lang w:eastAsia="en-AU"/>
        </w:rPr>
        <w:t xml:space="preserve"> 2017</w:t>
      </w:r>
      <w:r w:rsidR="004F3DBC" w:rsidRPr="008354DD">
        <w:rPr>
          <w:rFonts w:eastAsia="Times New Roman" w:cstheme="minorHAnsi"/>
          <w:lang w:eastAsia="en-AU"/>
        </w:rPr>
        <w:t>. BBMap website, available at: sourceforge.net/projects/bbmap/</w:t>
      </w:r>
    </w:p>
    <w:p w14:paraId="312597CF" w14:textId="607BC754" w:rsidR="00D05CAD" w:rsidRPr="008354DD" w:rsidRDefault="00D05CAD" w:rsidP="00D05CAD">
      <w:pPr>
        <w:numPr>
          <w:ilvl w:val="0"/>
          <w:numId w:val="16"/>
        </w:numPr>
        <w:spacing w:after="0" w:line="240" w:lineRule="auto"/>
        <w:rPr>
          <w:rFonts w:eastAsia="Times New Roman" w:cstheme="minorHAnsi"/>
          <w:lang w:eastAsia="en-AU"/>
        </w:rPr>
      </w:pPr>
      <w:r w:rsidRPr="008354DD">
        <w:rPr>
          <w:rFonts w:eastAsia="Times New Roman" w:cstheme="minorHAnsi"/>
          <w:lang w:eastAsia="en-AU"/>
        </w:rPr>
        <w:t>Callahan, B.J., Sankaran, K., Fukuyama, J.A., McMurdie, P.J.</w:t>
      </w:r>
      <w:r w:rsidR="000A67E2">
        <w:rPr>
          <w:rFonts w:eastAsia="Times New Roman" w:cstheme="minorHAnsi"/>
          <w:lang w:eastAsia="en-AU"/>
        </w:rPr>
        <w:t>,</w:t>
      </w:r>
      <w:r w:rsidRPr="008354DD">
        <w:rPr>
          <w:rFonts w:eastAsia="Times New Roman" w:cstheme="minorHAnsi"/>
          <w:lang w:eastAsia="en-AU"/>
        </w:rPr>
        <w:t xml:space="preserve"> Holmes, S.P. 2018. Bioconductor Workflow for Microbiome Data Analysis: from raw reads to community analyses [version 2; referees: 3 approved]</w:t>
      </w:r>
    </w:p>
    <w:p w14:paraId="3A6E9FC2" w14:textId="162D8C45" w:rsidR="004F3DBC" w:rsidRPr="008354DD" w:rsidRDefault="004F3DBC" w:rsidP="004F3DBC">
      <w:pPr>
        <w:numPr>
          <w:ilvl w:val="0"/>
          <w:numId w:val="16"/>
        </w:numPr>
        <w:spacing w:after="0" w:line="240" w:lineRule="auto"/>
        <w:rPr>
          <w:rFonts w:eastAsia="Times New Roman" w:cstheme="minorHAnsi"/>
          <w:lang w:eastAsia="en-AU"/>
        </w:rPr>
      </w:pPr>
      <w:r w:rsidRPr="008354DD">
        <w:rPr>
          <w:rFonts w:eastAsia="Times New Roman" w:cstheme="minorHAnsi"/>
          <w:lang w:eastAsia="en-AU"/>
        </w:rPr>
        <w:t>Cho</w:t>
      </w:r>
      <w:r w:rsidR="000A67E2">
        <w:rPr>
          <w:rFonts w:eastAsia="Times New Roman" w:cstheme="minorHAnsi"/>
          <w:lang w:eastAsia="en-AU"/>
        </w:rPr>
        <w:t>,</w:t>
      </w:r>
      <w:r w:rsidRPr="008354DD">
        <w:rPr>
          <w:rFonts w:eastAsia="Times New Roman" w:cstheme="minorHAnsi"/>
          <w:lang w:eastAsia="en-AU"/>
        </w:rPr>
        <w:t xml:space="preserve"> G</w:t>
      </w:r>
      <w:r w:rsidR="000A67E2">
        <w:rPr>
          <w:rFonts w:eastAsia="Times New Roman" w:cstheme="minorHAnsi"/>
          <w:lang w:eastAsia="en-AU"/>
        </w:rPr>
        <w:t>.</w:t>
      </w:r>
      <w:r w:rsidRPr="008354DD">
        <w:rPr>
          <w:rFonts w:eastAsia="Times New Roman" w:cstheme="minorHAnsi"/>
          <w:lang w:eastAsia="en-AU"/>
        </w:rPr>
        <w:t>, Malenovsky´</w:t>
      </w:r>
      <w:r w:rsidR="000A67E2">
        <w:rPr>
          <w:rFonts w:eastAsia="Times New Roman" w:cstheme="minorHAnsi"/>
          <w:lang w:eastAsia="en-AU"/>
        </w:rPr>
        <w:t>,</w:t>
      </w:r>
      <w:r w:rsidRPr="008354DD">
        <w:rPr>
          <w:rFonts w:eastAsia="Times New Roman" w:cstheme="minorHAnsi"/>
          <w:lang w:eastAsia="en-AU"/>
        </w:rPr>
        <w:t xml:space="preserve"> I</w:t>
      </w:r>
      <w:r w:rsidR="000A67E2">
        <w:rPr>
          <w:rFonts w:eastAsia="Times New Roman" w:cstheme="minorHAnsi"/>
          <w:lang w:eastAsia="en-AU"/>
        </w:rPr>
        <w:t>.</w:t>
      </w:r>
      <w:r w:rsidRPr="008354DD">
        <w:rPr>
          <w:rFonts w:eastAsia="Times New Roman" w:cstheme="minorHAnsi"/>
          <w:lang w:eastAsia="en-AU"/>
        </w:rPr>
        <w:t>, Lee</w:t>
      </w:r>
      <w:r w:rsidR="000A67E2">
        <w:rPr>
          <w:rFonts w:eastAsia="Times New Roman" w:cstheme="minorHAnsi"/>
          <w:lang w:eastAsia="en-AU"/>
        </w:rPr>
        <w:t>,</w:t>
      </w:r>
      <w:r w:rsidRPr="008354DD">
        <w:rPr>
          <w:rFonts w:eastAsia="Times New Roman" w:cstheme="minorHAnsi"/>
          <w:lang w:eastAsia="en-AU"/>
        </w:rPr>
        <w:t xml:space="preserve"> S</w:t>
      </w:r>
      <w:r w:rsidR="000A67E2">
        <w:rPr>
          <w:rFonts w:eastAsia="Times New Roman" w:cstheme="minorHAnsi"/>
          <w:lang w:eastAsia="en-AU"/>
        </w:rPr>
        <w:t>.</w:t>
      </w:r>
      <w:r w:rsidRPr="008354DD">
        <w:rPr>
          <w:rFonts w:eastAsia="Times New Roman" w:cstheme="minorHAnsi"/>
          <w:lang w:eastAsia="en-AU"/>
        </w:rPr>
        <w:t xml:space="preserve"> 2019</w:t>
      </w:r>
      <w:r w:rsidR="000A67E2">
        <w:rPr>
          <w:rFonts w:eastAsia="Times New Roman" w:cstheme="minorHAnsi"/>
          <w:lang w:eastAsia="en-AU"/>
        </w:rPr>
        <w:t>.</w:t>
      </w:r>
      <w:r w:rsidRPr="008354DD">
        <w:rPr>
          <w:rFonts w:eastAsia="Times New Roman" w:cstheme="minorHAnsi"/>
          <w:lang w:eastAsia="en-AU"/>
        </w:rPr>
        <w:t xml:space="preserve"> Higher-level molecular phylogeny of jumping plant lice (Hemiptera: Sternorrhyncha: Psylloidea). Systematic Entomology</w:t>
      </w:r>
      <w:r w:rsidR="000A67E2">
        <w:rPr>
          <w:rFonts w:eastAsia="Times New Roman" w:cstheme="minorHAnsi"/>
          <w:lang w:eastAsia="en-AU"/>
        </w:rPr>
        <w:t>,</w:t>
      </w:r>
      <w:r w:rsidRPr="008354DD">
        <w:rPr>
          <w:rFonts w:eastAsia="Times New Roman" w:cstheme="minorHAnsi"/>
          <w:lang w:eastAsia="en-AU"/>
        </w:rPr>
        <w:t xml:space="preserve"> https://doi.org/10.1111/syen.12345 PMID: 30988552.</w:t>
      </w:r>
    </w:p>
    <w:p w14:paraId="51AF95B9" w14:textId="7C833A85" w:rsidR="00D2435E" w:rsidRDefault="00D2435E" w:rsidP="004F3DBC">
      <w:pPr>
        <w:numPr>
          <w:ilvl w:val="0"/>
          <w:numId w:val="16"/>
        </w:numPr>
        <w:spacing w:after="0" w:line="240" w:lineRule="auto"/>
        <w:rPr>
          <w:rFonts w:eastAsia="Times New Roman" w:cstheme="minorHAnsi"/>
          <w:lang w:eastAsia="en-AU"/>
        </w:rPr>
      </w:pPr>
      <w:r w:rsidRPr="00D2435E">
        <w:rPr>
          <w:rFonts w:eastAsia="Times New Roman" w:cstheme="minorHAnsi"/>
          <w:lang w:eastAsia="en-AU"/>
        </w:rPr>
        <w:t>Chu, C.C.,</w:t>
      </w:r>
      <w:r w:rsidR="000A67E2">
        <w:rPr>
          <w:rFonts w:eastAsia="Times New Roman" w:cstheme="minorHAnsi"/>
          <w:lang w:eastAsia="en-AU"/>
        </w:rPr>
        <w:t xml:space="preserve"> </w:t>
      </w:r>
      <w:r w:rsidRPr="00D2435E">
        <w:rPr>
          <w:rFonts w:eastAsia="Times New Roman" w:cstheme="minorHAnsi"/>
          <w:lang w:eastAsia="en-AU"/>
        </w:rPr>
        <w:t>Spencer,</w:t>
      </w:r>
      <w:r w:rsidR="000A67E2">
        <w:rPr>
          <w:rFonts w:eastAsia="Times New Roman" w:cstheme="minorHAnsi"/>
          <w:lang w:eastAsia="en-AU"/>
        </w:rPr>
        <w:t xml:space="preserve"> J.L., </w:t>
      </w:r>
      <w:r w:rsidRPr="00D2435E">
        <w:rPr>
          <w:rFonts w:eastAsia="Times New Roman" w:cstheme="minorHAnsi"/>
          <w:lang w:eastAsia="en-AU"/>
        </w:rPr>
        <w:t>Curzi,</w:t>
      </w:r>
      <w:r w:rsidR="000A67E2">
        <w:rPr>
          <w:rFonts w:eastAsia="Times New Roman" w:cstheme="minorHAnsi"/>
          <w:lang w:eastAsia="en-AU"/>
        </w:rPr>
        <w:t xml:space="preserve"> M.J.,</w:t>
      </w:r>
      <w:r w:rsidRPr="00D2435E">
        <w:rPr>
          <w:rFonts w:eastAsia="Times New Roman" w:cstheme="minorHAnsi"/>
          <w:lang w:eastAsia="en-AU"/>
        </w:rPr>
        <w:t xml:space="preserve"> Zavala,</w:t>
      </w:r>
      <w:r w:rsidR="000A67E2">
        <w:rPr>
          <w:rFonts w:eastAsia="Times New Roman" w:cstheme="minorHAnsi"/>
          <w:lang w:eastAsia="en-AU"/>
        </w:rPr>
        <w:t xml:space="preserve"> J.A.,</w:t>
      </w:r>
      <w:r w:rsidRPr="00D2435E">
        <w:rPr>
          <w:rFonts w:eastAsia="Times New Roman" w:cstheme="minorHAnsi"/>
          <w:lang w:eastAsia="en-AU"/>
        </w:rPr>
        <w:t xml:space="preserve"> Seufferheld</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M.J</w:t>
      </w:r>
      <w:r w:rsidRPr="00D2435E">
        <w:rPr>
          <w:rFonts w:eastAsia="Times New Roman" w:cstheme="minorHAnsi"/>
          <w:lang w:eastAsia="en-AU"/>
        </w:rPr>
        <w:t>. 2013. Gut bacteria facilitate adaptation to crop rotation in the western corn rootworm. Proceedings of the National Academy of Sciences of the United States of America</w:t>
      </w:r>
      <w:r w:rsidR="000A67E2">
        <w:rPr>
          <w:rFonts w:eastAsia="Times New Roman" w:cstheme="minorHAnsi"/>
          <w:lang w:eastAsia="en-AU"/>
        </w:rPr>
        <w:t>,</w:t>
      </w:r>
      <w:r w:rsidRPr="00D2435E">
        <w:rPr>
          <w:rFonts w:eastAsia="Times New Roman" w:cstheme="minorHAnsi"/>
          <w:lang w:eastAsia="en-AU"/>
        </w:rPr>
        <w:t xml:space="preserve"> 110: 11917-11922.</w:t>
      </w:r>
    </w:p>
    <w:p w14:paraId="5B3C7C30" w14:textId="64E458B1" w:rsidR="0019631E" w:rsidRPr="0019631E" w:rsidRDefault="0019631E" w:rsidP="0019631E">
      <w:pPr>
        <w:numPr>
          <w:ilvl w:val="0"/>
          <w:numId w:val="16"/>
        </w:numPr>
        <w:spacing w:after="0" w:line="240" w:lineRule="auto"/>
        <w:rPr>
          <w:rFonts w:eastAsia="Times New Roman" w:cstheme="minorHAnsi"/>
          <w:lang w:eastAsia="en-AU"/>
        </w:rPr>
      </w:pPr>
      <w:r w:rsidRPr="0019631E">
        <w:rPr>
          <w:rFonts w:eastAsia="Times New Roman" w:cstheme="minorHAnsi"/>
          <w:lang w:eastAsia="en-AU"/>
        </w:rPr>
        <w:t>Colman</w:t>
      </w:r>
      <w:r>
        <w:rPr>
          <w:rFonts w:eastAsia="Times New Roman" w:cstheme="minorHAnsi"/>
          <w:lang w:eastAsia="en-AU"/>
        </w:rPr>
        <w:t>,</w:t>
      </w:r>
      <w:r w:rsidRPr="0019631E">
        <w:rPr>
          <w:rFonts w:eastAsia="Times New Roman" w:cstheme="minorHAnsi"/>
          <w:lang w:eastAsia="en-AU"/>
        </w:rPr>
        <w:t xml:space="preserve"> D</w:t>
      </w:r>
      <w:r>
        <w:rPr>
          <w:rFonts w:eastAsia="Times New Roman" w:cstheme="minorHAnsi"/>
          <w:lang w:eastAsia="en-AU"/>
        </w:rPr>
        <w:t>.</w:t>
      </w:r>
      <w:r w:rsidRPr="0019631E">
        <w:rPr>
          <w:rFonts w:eastAsia="Times New Roman" w:cstheme="minorHAnsi"/>
          <w:lang w:eastAsia="en-AU"/>
        </w:rPr>
        <w:t>R</w:t>
      </w:r>
      <w:r>
        <w:rPr>
          <w:rFonts w:eastAsia="Times New Roman" w:cstheme="minorHAnsi"/>
          <w:lang w:eastAsia="en-AU"/>
        </w:rPr>
        <w:t>.</w:t>
      </w:r>
      <w:r w:rsidRPr="0019631E">
        <w:rPr>
          <w:rFonts w:eastAsia="Times New Roman" w:cstheme="minorHAnsi"/>
          <w:lang w:eastAsia="en-AU"/>
        </w:rPr>
        <w:t>, Toolson</w:t>
      </w:r>
      <w:r>
        <w:rPr>
          <w:rFonts w:eastAsia="Times New Roman" w:cstheme="minorHAnsi"/>
          <w:lang w:eastAsia="en-AU"/>
        </w:rPr>
        <w:t>,</w:t>
      </w:r>
      <w:r w:rsidRPr="0019631E">
        <w:rPr>
          <w:rFonts w:eastAsia="Times New Roman" w:cstheme="minorHAnsi"/>
          <w:lang w:eastAsia="en-AU"/>
        </w:rPr>
        <w:t xml:space="preserve"> E</w:t>
      </w:r>
      <w:r>
        <w:rPr>
          <w:rFonts w:eastAsia="Times New Roman" w:cstheme="minorHAnsi"/>
          <w:lang w:eastAsia="en-AU"/>
        </w:rPr>
        <w:t>.</w:t>
      </w:r>
      <w:r w:rsidRPr="0019631E">
        <w:rPr>
          <w:rFonts w:eastAsia="Times New Roman" w:cstheme="minorHAnsi"/>
          <w:lang w:eastAsia="en-AU"/>
        </w:rPr>
        <w:t>C</w:t>
      </w:r>
      <w:r>
        <w:rPr>
          <w:rFonts w:eastAsia="Times New Roman" w:cstheme="minorHAnsi"/>
          <w:lang w:eastAsia="en-AU"/>
        </w:rPr>
        <w:t>.</w:t>
      </w:r>
      <w:r w:rsidRPr="0019631E">
        <w:rPr>
          <w:rFonts w:eastAsia="Times New Roman" w:cstheme="minorHAnsi"/>
          <w:lang w:eastAsia="en-AU"/>
        </w:rPr>
        <w:t>, Takacs-Vesbach</w:t>
      </w:r>
      <w:r>
        <w:rPr>
          <w:rFonts w:eastAsia="Times New Roman" w:cstheme="minorHAnsi"/>
          <w:lang w:eastAsia="en-AU"/>
        </w:rPr>
        <w:t>,</w:t>
      </w:r>
      <w:r w:rsidRPr="0019631E">
        <w:rPr>
          <w:rFonts w:eastAsia="Times New Roman" w:cstheme="minorHAnsi"/>
          <w:lang w:eastAsia="en-AU"/>
        </w:rPr>
        <w:t xml:space="preserve"> C.</w:t>
      </w:r>
      <w:r>
        <w:rPr>
          <w:rFonts w:eastAsia="Times New Roman" w:cstheme="minorHAnsi"/>
          <w:lang w:eastAsia="en-AU"/>
        </w:rPr>
        <w:t xml:space="preserve"> 2012.</w:t>
      </w:r>
      <w:r w:rsidRPr="0019631E">
        <w:rPr>
          <w:rFonts w:eastAsia="Times New Roman" w:cstheme="minorHAnsi"/>
          <w:lang w:eastAsia="en-AU"/>
        </w:rPr>
        <w:t xml:space="preserve"> Do diet and taxonomy influence insect gut</w:t>
      </w:r>
      <w:r>
        <w:rPr>
          <w:rFonts w:eastAsia="Times New Roman" w:cstheme="minorHAnsi"/>
          <w:lang w:eastAsia="en-AU"/>
        </w:rPr>
        <w:t xml:space="preserve"> </w:t>
      </w:r>
      <w:r w:rsidRPr="0019631E">
        <w:rPr>
          <w:rFonts w:eastAsia="Times New Roman" w:cstheme="minorHAnsi"/>
          <w:lang w:eastAsia="en-AU"/>
        </w:rPr>
        <w:t>bacterial communities? Mol</w:t>
      </w:r>
      <w:r>
        <w:rPr>
          <w:rFonts w:eastAsia="Times New Roman" w:cstheme="minorHAnsi"/>
          <w:lang w:eastAsia="en-AU"/>
        </w:rPr>
        <w:t>ecular</w:t>
      </w:r>
      <w:r w:rsidRPr="0019631E">
        <w:rPr>
          <w:rFonts w:eastAsia="Times New Roman" w:cstheme="minorHAnsi"/>
          <w:lang w:eastAsia="en-AU"/>
        </w:rPr>
        <w:t xml:space="preserve"> Ecol</w:t>
      </w:r>
      <w:r>
        <w:rPr>
          <w:rFonts w:eastAsia="Times New Roman" w:cstheme="minorHAnsi"/>
          <w:lang w:eastAsia="en-AU"/>
        </w:rPr>
        <w:t>ogy</w:t>
      </w:r>
      <w:r w:rsidR="000A67E2">
        <w:rPr>
          <w:rFonts w:eastAsia="Times New Roman" w:cstheme="minorHAnsi"/>
          <w:lang w:eastAsia="en-AU"/>
        </w:rPr>
        <w:t>,</w:t>
      </w:r>
      <w:r w:rsidRPr="0019631E">
        <w:rPr>
          <w:rFonts w:eastAsia="Times New Roman" w:cstheme="minorHAnsi"/>
          <w:lang w:eastAsia="en-AU"/>
        </w:rPr>
        <w:t xml:space="preserve"> 10/01; 2019/04;21(20):5124-5137.</w:t>
      </w:r>
    </w:p>
    <w:p w14:paraId="580FB53E" w14:textId="21F7C84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Dale, P.J. 1985. A review of the Psylloidea (Insecta: Hemiptera) of the New Zealand subregion. University of Auckland, Auckland.</w:t>
      </w:r>
    </w:p>
    <w:p w14:paraId="24A978B0" w14:textId="44FC0521"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lastRenderedPageBreak/>
        <w:t>Douglas, A.E. 2016. How multi- partner endosymbioses function. Nature Reviews Microbiology</w:t>
      </w:r>
      <w:r w:rsidR="000A67E2">
        <w:rPr>
          <w:rFonts w:eastAsia="Times New Roman" w:cstheme="minorHAnsi"/>
          <w:lang w:eastAsia="en-AU"/>
        </w:rPr>
        <w:t>,</w:t>
      </w:r>
      <w:r w:rsidRPr="008354DD">
        <w:rPr>
          <w:rFonts w:eastAsia="Times New Roman" w:cstheme="minorHAnsi"/>
          <w:lang w:eastAsia="en-AU"/>
        </w:rPr>
        <w:t xml:space="preserve"> 14: 731-743.</w:t>
      </w:r>
    </w:p>
    <w:p w14:paraId="0770648D" w14:textId="65EF991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Drummond, A.J., Bouckaert, R.R. 2015. “Bayesian evolutionary analysis with BEAST”, Cambridge University Press. pp. 249.</w:t>
      </w:r>
    </w:p>
    <w:p w14:paraId="7DCE2326" w14:textId="4AE6E0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Drummond, A.J., Suchard, M.A., Xie, D., Rambaut, A. 2012. Bayesian Phylogenetics with BEAUti and the BEAST 1.7. Molecular Biology and Evolution</w:t>
      </w:r>
      <w:r w:rsidR="000A67E2">
        <w:rPr>
          <w:rFonts w:eastAsia="Times New Roman" w:cstheme="minorHAnsi"/>
          <w:lang w:eastAsia="en-AU"/>
        </w:rPr>
        <w:t>,</w:t>
      </w:r>
      <w:r w:rsidRPr="00D2435E">
        <w:rPr>
          <w:rFonts w:eastAsia="Times New Roman" w:cstheme="minorHAnsi"/>
          <w:lang w:eastAsia="en-AU"/>
        </w:rPr>
        <w:t xml:space="preserve"> 29, 1969-1973.</w:t>
      </w:r>
    </w:p>
    <w:p w14:paraId="68277644" w14:textId="439AF79F" w:rsidR="00D2435E" w:rsidRDefault="00D2435E" w:rsidP="00D2435E">
      <w:pPr>
        <w:numPr>
          <w:ilvl w:val="0"/>
          <w:numId w:val="16"/>
        </w:numPr>
        <w:spacing w:after="0" w:line="240" w:lineRule="auto"/>
        <w:rPr>
          <w:ins w:id="258" w:author="Francesco Martoni (DEDJTR)" w:date="2020-02-19T09:50:00Z"/>
          <w:rFonts w:eastAsia="Times New Roman" w:cstheme="minorHAnsi"/>
          <w:lang w:eastAsia="en-AU"/>
        </w:rPr>
      </w:pPr>
      <w:r w:rsidRPr="00D2435E">
        <w:rPr>
          <w:rFonts w:eastAsia="Times New Roman" w:cstheme="minorHAnsi"/>
          <w:lang w:eastAsia="en-AU"/>
        </w:rPr>
        <w:t>Edgar</w:t>
      </w:r>
      <w:r w:rsidR="000A67E2">
        <w:rPr>
          <w:rFonts w:eastAsia="Times New Roman" w:cstheme="minorHAnsi"/>
          <w:lang w:eastAsia="en-AU"/>
        </w:rPr>
        <w:t>,</w:t>
      </w:r>
      <w:r w:rsidRPr="00D2435E">
        <w:rPr>
          <w:rFonts w:eastAsia="Times New Roman" w:cstheme="minorHAnsi"/>
          <w:lang w:eastAsia="en-AU"/>
        </w:rPr>
        <w:t xml:space="preserve"> R</w:t>
      </w:r>
      <w:r w:rsidR="000A67E2">
        <w:rPr>
          <w:rFonts w:eastAsia="Times New Roman" w:cstheme="minorHAnsi"/>
          <w:lang w:eastAsia="en-AU"/>
        </w:rPr>
        <w:t>.</w:t>
      </w:r>
      <w:r w:rsidRPr="00D2435E">
        <w:rPr>
          <w:rFonts w:eastAsia="Times New Roman" w:cstheme="minorHAnsi"/>
          <w:lang w:eastAsia="en-AU"/>
        </w:rPr>
        <w:t>C</w:t>
      </w:r>
      <w:r w:rsidR="000A67E2">
        <w:rPr>
          <w:rFonts w:eastAsia="Times New Roman" w:cstheme="minorHAnsi"/>
          <w:lang w:eastAsia="en-AU"/>
        </w:rPr>
        <w:t>.</w:t>
      </w:r>
      <w:r w:rsidRPr="00D2435E">
        <w:rPr>
          <w:rFonts w:eastAsia="Times New Roman" w:cstheme="minorHAnsi"/>
          <w:lang w:eastAsia="en-AU"/>
        </w:rPr>
        <w:t xml:space="preserve"> 2018. Updating the 97% identity threshold for 16S ribosomal RNA OTUs. Bioinformatics, 34:2371–5.</w:t>
      </w:r>
    </w:p>
    <w:p w14:paraId="2B1A5472" w14:textId="536649EB" w:rsidR="006B6C8C" w:rsidRPr="006B6C8C" w:rsidRDefault="006B6C8C">
      <w:pPr>
        <w:numPr>
          <w:ilvl w:val="0"/>
          <w:numId w:val="16"/>
        </w:numPr>
        <w:spacing w:after="0" w:line="240" w:lineRule="auto"/>
        <w:rPr>
          <w:rFonts w:eastAsia="Times New Roman" w:cstheme="minorHAnsi"/>
          <w:lang w:eastAsia="en-AU"/>
        </w:rPr>
      </w:pPr>
      <w:ins w:id="259" w:author="Francesco Martoni (DEDJTR)" w:date="2020-02-19T09:50:00Z">
        <w:r w:rsidRPr="006B6C8C">
          <w:rPr>
            <w:rFonts w:eastAsia="Times New Roman" w:cstheme="minorHAnsi"/>
            <w:lang w:eastAsia="en-AU"/>
          </w:rPr>
          <w:t>Fagen</w:t>
        </w:r>
        <w:r>
          <w:rPr>
            <w:rFonts w:eastAsia="Times New Roman" w:cstheme="minorHAnsi"/>
            <w:lang w:eastAsia="en-AU"/>
          </w:rPr>
          <w:t>,</w:t>
        </w:r>
        <w:r w:rsidRPr="006B6C8C">
          <w:rPr>
            <w:rFonts w:eastAsia="Times New Roman" w:cstheme="minorHAnsi"/>
            <w:lang w:eastAsia="en-AU"/>
          </w:rPr>
          <w:t xml:space="preserve"> J</w:t>
        </w:r>
        <w:r>
          <w:rPr>
            <w:rFonts w:eastAsia="Times New Roman" w:cstheme="minorHAnsi"/>
            <w:lang w:eastAsia="en-AU"/>
          </w:rPr>
          <w:t>.</w:t>
        </w:r>
        <w:r w:rsidRPr="006B6C8C">
          <w:rPr>
            <w:rFonts w:eastAsia="Times New Roman" w:cstheme="minorHAnsi"/>
            <w:lang w:eastAsia="en-AU"/>
          </w:rPr>
          <w:t>R</w:t>
        </w:r>
        <w:r>
          <w:rPr>
            <w:rFonts w:eastAsia="Times New Roman" w:cstheme="minorHAnsi"/>
            <w:lang w:eastAsia="en-AU"/>
          </w:rPr>
          <w:t>.</w:t>
        </w:r>
        <w:r w:rsidRPr="006B6C8C">
          <w:rPr>
            <w:rFonts w:eastAsia="Times New Roman" w:cstheme="minorHAnsi"/>
            <w:lang w:eastAsia="en-AU"/>
          </w:rPr>
          <w:t>, Giongo</w:t>
        </w:r>
      </w:ins>
      <w:ins w:id="260" w:author="Francesco Martoni (DEDJTR)" w:date="2020-02-19T09:51:00Z">
        <w:r>
          <w:rPr>
            <w:rFonts w:eastAsia="Times New Roman" w:cstheme="minorHAnsi"/>
            <w:lang w:eastAsia="en-AU"/>
          </w:rPr>
          <w:t>,</w:t>
        </w:r>
      </w:ins>
      <w:ins w:id="261" w:author="Francesco Martoni (DEDJTR)" w:date="2020-02-19T09:50:00Z">
        <w:r w:rsidRPr="006B6C8C">
          <w:rPr>
            <w:rFonts w:eastAsia="Times New Roman" w:cstheme="minorHAnsi"/>
            <w:lang w:eastAsia="en-AU"/>
          </w:rPr>
          <w:t xml:space="preserve"> A</w:t>
        </w:r>
      </w:ins>
      <w:ins w:id="262" w:author="Francesco Martoni (DEDJTR)" w:date="2020-02-19T09:51:00Z">
        <w:r>
          <w:rPr>
            <w:rFonts w:eastAsia="Times New Roman" w:cstheme="minorHAnsi"/>
            <w:lang w:eastAsia="en-AU"/>
          </w:rPr>
          <w:t>.</w:t>
        </w:r>
      </w:ins>
      <w:ins w:id="263" w:author="Francesco Martoni (DEDJTR)" w:date="2020-02-19T09:50:00Z">
        <w:r w:rsidRPr="006B6C8C">
          <w:rPr>
            <w:rFonts w:eastAsia="Times New Roman" w:cstheme="minorHAnsi"/>
            <w:lang w:eastAsia="en-AU"/>
          </w:rPr>
          <w:t>, Brown</w:t>
        </w:r>
      </w:ins>
      <w:ins w:id="264" w:author="Francesco Martoni (DEDJTR)" w:date="2020-02-19T09:51:00Z">
        <w:r>
          <w:rPr>
            <w:rFonts w:eastAsia="Times New Roman" w:cstheme="minorHAnsi"/>
            <w:lang w:eastAsia="en-AU"/>
          </w:rPr>
          <w:t>,</w:t>
        </w:r>
      </w:ins>
      <w:ins w:id="265" w:author="Francesco Martoni (DEDJTR)" w:date="2020-02-19T09:50:00Z">
        <w:r w:rsidRPr="006B6C8C">
          <w:rPr>
            <w:rFonts w:eastAsia="Times New Roman" w:cstheme="minorHAnsi"/>
            <w:lang w:eastAsia="en-AU"/>
          </w:rPr>
          <w:t xml:space="preserve"> C</w:t>
        </w:r>
      </w:ins>
      <w:ins w:id="266" w:author="Francesco Martoni (DEDJTR)" w:date="2020-02-19T09:51:00Z">
        <w:r>
          <w:rPr>
            <w:rFonts w:eastAsia="Times New Roman" w:cstheme="minorHAnsi"/>
            <w:lang w:eastAsia="en-AU"/>
          </w:rPr>
          <w:t>.</w:t>
        </w:r>
      </w:ins>
      <w:ins w:id="267" w:author="Francesco Martoni (DEDJTR)" w:date="2020-02-19T09:50:00Z">
        <w:r w:rsidRPr="006B6C8C">
          <w:rPr>
            <w:rFonts w:eastAsia="Times New Roman" w:cstheme="minorHAnsi"/>
            <w:lang w:eastAsia="en-AU"/>
          </w:rPr>
          <w:t>T</w:t>
        </w:r>
      </w:ins>
      <w:ins w:id="268" w:author="Francesco Martoni (DEDJTR)" w:date="2020-02-19T09:51:00Z">
        <w:r>
          <w:rPr>
            <w:rFonts w:eastAsia="Times New Roman" w:cstheme="minorHAnsi"/>
            <w:lang w:eastAsia="en-AU"/>
          </w:rPr>
          <w:t>.</w:t>
        </w:r>
      </w:ins>
      <w:ins w:id="269" w:author="Francesco Martoni (DEDJTR)" w:date="2020-02-19T09:50:00Z">
        <w:r w:rsidRPr="006B6C8C">
          <w:rPr>
            <w:rFonts w:eastAsia="Times New Roman" w:cstheme="minorHAnsi"/>
            <w:lang w:eastAsia="en-AU"/>
          </w:rPr>
          <w:t>, Davis-Richardson</w:t>
        </w:r>
      </w:ins>
      <w:ins w:id="270" w:author="Francesco Martoni (DEDJTR)" w:date="2020-02-19T09:51:00Z">
        <w:r>
          <w:rPr>
            <w:rFonts w:eastAsia="Times New Roman" w:cstheme="minorHAnsi"/>
            <w:lang w:eastAsia="en-AU"/>
          </w:rPr>
          <w:t>,</w:t>
        </w:r>
      </w:ins>
      <w:ins w:id="271" w:author="Francesco Martoni (DEDJTR)" w:date="2020-02-19T09:50:00Z">
        <w:r w:rsidRPr="006B6C8C">
          <w:rPr>
            <w:rFonts w:eastAsia="Times New Roman" w:cstheme="minorHAnsi"/>
            <w:lang w:eastAsia="en-AU"/>
          </w:rPr>
          <w:t xml:space="preserve"> A</w:t>
        </w:r>
      </w:ins>
      <w:ins w:id="272" w:author="Francesco Martoni (DEDJTR)" w:date="2020-02-19T09:51:00Z">
        <w:r>
          <w:rPr>
            <w:rFonts w:eastAsia="Times New Roman" w:cstheme="minorHAnsi"/>
            <w:lang w:eastAsia="en-AU"/>
          </w:rPr>
          <w:t>.</w:t>
        </w:r>
      </w:ins>
      <w:ins w:id="273" w:author="Francesco Martoni (DEDJTR)" w:date="2020-02-19T09:50:00Z">
        <w:r w:rsidRPr="006B6C8C">
          <w:rPr>
            <w:rFonts w:eastAsia="Times New Roman" w:cstheme="minorHAnsi"/>
            <w:lang w:eastAsia="en-AU"/>
          </w:rPr>
          <w:t>G</w:t>
        </w:r>
      </w:ins>
      <w:ins w:id="274" w:author="Francesco Martoni (DEDJTR)" w:date="2020-02-19T09:51:00Z">
        <w:r>
          <w:rPr>
            <w:rFonts w:eastAsia="Times New Roman" w:cstheme="minorHAnsi"/>
            <w:lang w:eastAsia="en-AU"/>
          </w:rPr>
          <w:t>.</w:t>
        </w:r>
      </w:ins>
      <w:ins w:id="275" w:author="Francesco Martoni (DEDJTR)" w:date="2020-02-19T09:50:00Z">
        <w:r w:rsidRPr="006B6C8C">
          <w:rPr>
            <w:rFonts w:eastAsia="Times New Roman" w:cstheme="minorHAnsi"/>
            <w:lang w:eastAsia="en-AU"/>
          </w:rPr>
          <w:t>, Gano</w:t>
        </w:r>
      </w:ins>
      <w:ins w:id="276" w:author="Francesco Martoni (DEDJTR)" w:date="2020-02-19T09:51:00Z">
        <w:r>
          <w:rPr>
            <w:rFonts w:eastAsia="Times New Roman" w:cstheme="minorHAnsi"/>
            <w:lang w:eastAsia="en-AU"/>
          </w:rPr>
          <w:t>,</w:t>
        </w:r>
      </w:ins>
      <w:ins w:id="277" w:author="Francesco Martoni (DEDJTR)" w:date="2020-02-19T09:50:00Z">
        <w:r w:rsidRPr="006B6C8C">
          <w:rPr>
            <w:rFonts w:eastAsia="Times New Roman" w:cstheme="minorHAnsi"/>
            <w:lang w:eastAsia="en-AU"/>
          </w:rPr>
          <w:t xml:space="preserve"> K</w:t>
        </w:r>
      </w:ins>
      <w:ins w:id="278" w:author="Francesco Martoni (DEDJTR)" w:date="2020-02-19T09:51:00Z">
        <w:r>
          <w:rPr>
            <w:rFonts w:eastAsia="Times New Roman" w:cstheme="minorHAnsi"/>
            <w:lang w:eastAsia="en-AU"/>
          </w:rPr>
          <w:t>.</w:t>
        </w:r>
      </w:ins>
      <w:ins w:id="279" w:author="Francesco Martoni (DEDJTR)" w:date="2020-02-19T09:50:00Z">
        <w:r w:rsidRPr="006B6C8C">
          <w:rPr>
            <w:rFonts w:eastAsia="Times New Roman" w:cstheme="minorHAnsi"/>
            <w:lang w:eastAsia="en-AU"/>
          </w:rPr>
          <w:t>A</w:t>
        </w:r>
      </w:ins>
      <w:ins w:id="280" w:author="Francesco Martoni (DEDJTR)" w:date="2020-02-19T09:51:00Z">
        <w:r>
          <w:rPr>
            <w:rFonts w:eastAsia="Times New Roman" w:cstheme="minorHAnsi"/>
            <w:lang w:eastAsia="en-AU"/>
          </w:rPr>
          <w:t>.</w:t>
        </w:r>
      </w:ins>
      <w:ins w:id="281" w:author="Francesco Martoni (DEDJTR)" w:date="2020-02-19T09:50:00Z">
        <w:r>
          <w:rPr>
            <w:rFonts w:eastAsia="Times New Roman" w:cstheme="minorHAnsi"/>
            <w:lang w:eastAsia="en-AU"/>
          </w:rPr>
          <w:t xml:space="preserve"> </w:t>
        </w:r>
        <w:r w:rsidRPr="006B6C8C">
          <w:rPr>
            <w:rFonts w:eastAsia="Times New Roman" w:cstheme="minorHAnsi"/>
            <w:lang w:eastAsia="en-AU"/>
          </w:rPr>
          <w:t>&amp; Triplett</w:t>
        </w:r>
      </w:ins>
      <w:ins w:id="282" w:author="Francesco Martoni (DEDJTR)" w:date="2020-02-19T09:51:00Z">
        <w:r>
          <w:rPr>
            <w:rFonts w:eastAsia="Times New Roman" w:cstheme="minorHAnsi"/>
            <w:lang w:eastAsia="en-AU"/>
          </w:rPr>
          <w:t>,</w:t>
        </w:r>
      </w:ins>
      <w:ins w:id="283" w:author="Francesco Martoni (DEDJTR)" w:date="2020-02-19T09:50:00Z">
        <w:r w:rsidRPr="006B6C8C">
          <w:rPr>
            <w:rFonts w:eastAsia="Times New Roman" w:cstheme="minorHAnsi"/>
            <w:lang w:eastAsia="en-AU"/>
          </w:rPr>
          <w:t xml:space="preserve"> E</w:t>
        </w:r>
      </w:ins>
      <w:ins w:id="284" w:author="Francesco Martoni (DEDJTR)" w:date="2020-02-19T09:51:00Z">
        <w:r>
          <w:rPr>
            <w:rFonts w:eastAsia="Times New Roman" w:cstheme="minorHAnsi"/>
            <w:lang w:eastAsia="en-AU"/>
          </w:rPr>
          <w:t>.</w:t>
        </w:r>
      </w:ins>
      <w:ins w:id="285" w:author="Francesco Martoni (DEDJTR)" w:date="2020-02-19T09:50:00Z">
        <w:r w:rsidRPr="006B6C8C">
          <w:rPr>
            <w:rFonts w:eastAsia="Times New Roman" w:cstheme="minorHAnsi"/>
            <w:lang w:eastAsia="en-AU"/>
          </w:rPr>
          <w:t>W</w:t>
        </w:r>
      </w:ins>
      <w:ins w:id="286" w:author="Francesco Martoni (DEDJTR)" w:date="2020-02-19T09:51:00Z">
        <w:r>
          <w:rPr>
            <w:rFonts w:eastAsia="Times New Roman" w:cstheme="minorHAnsi"/>
            <w:lang w:eastAsia="en-AU"/>
          </w:rPr>
          <w:t>.</w:t>
        </w:r>
      </w:ins>
      <w:ins w:id="287" w:author="Francesco Martoni (DEDJTR)" w:date="2020-02-19T09:50:00Z">
        <w:r w:rsidRPr="006B6C8C">
          <w:rPr>
            <w:rFonts w:eastAsia="Times New Roman" w:cstheme="minorHAnsi"/>
            <w:lang w:eastAsia="en-AU"/>
          </w:rPr>
          <w:t xml:space="preserve"> 2012</w:t>
        </w:r>
      </w:ins>
      <w:ins w:id="288" w:author="Francesco Martoni (DEDJTR)" w:date="2020-02-19T09:51:00Z">
        <w:r>
          <w:rPr>
            <w:rFonts w:eastAsia="Times New Roman" w:cstheme="minorHAnsi"/>
            <w:lang w:eastAsia="en-AU"/>
          </w:rPr>
          <w:t>.</w:t>
        </w:r>
      </w:ins>
      <w:ins w:id="289" w:author="Francesco Martoni (DEDJTR)" w:date="2020-02-19T09:50:00Z">
        <w:r w:rsidRPr="006B6C8C">
          <w:rPr>
            <w:rFonts w:eastAsia="Times New Roman" w:cstheme="minorHAnsi"/>
            <w:lang w:eastAsia="en-AU"/>
          </w:rPr>
          <w:t xml:space="preserve"> Characterization of the relative abundance</w:t>
        </w:r>
        <w:r>
          <w:rPr>
            <w:rFonts w:eastAsia="Times New Roman" w:cstheme="minorHAnsi"/>
            <w:lang w:eastAsia="en-AU"/>
          </w:rPr>
          <w:t xml:space="preserve"> </w:t>
        </w:r>
        <w:r w:rsidRPr="006B6C8C">
          <w:rPr>
            <w:rFonts w:eastAsia="Times New Roman" w:cstheme="minorHAnsi"/>
            <w:lang w:eastAsia="en-AU"/>
          </w:rPr>
          <w:t xml:space="preserve">of the citrus pathogen </w:t>
        </w:r>
        <w:r w:rsidRPr="006B6C8C">
          <w:rPr>
            <w:rFonts w:eastAsia="Times New Roman" w:cstheme="minorHAnsi"/>
            <w:i/>
            <w:iCs/>
            <w:lang w:eastAsia="en-AU"/>
            <w:rPrChange w:id="290" w:author="Francesco Martoni (DEDJTR)" w:date="2020-02-19T09:51:00Z">
              <w:rPr>
                <w:rFonts w:eastAsia="Times New Roman" w:cstheme="minorHAnsi"/>
                <w:lang w:eastAsia="en-AU"/>
              </w:rPr>
            </w:rPrChange>
          </w:rPr>
          <w:t>Ca.</w:t>
        </w:r>
        <w:r w:rsidRPr="006B6C8C">
          <w:rPr>
            <w:rFonts w:eastAsia="Times New Roman" w:cstheme="minorHAnsi"/>
            <w:lang w:eastAsia="en-AU"/>
          </w:rPr>
          <w:t xml:space="preserve"> Liberibacter asiaticus in the</w:t>
        </w:r>
        <w:r>
          <w:rPr>
            <w:rFonts w:eastAsia="Times New Roman" w:cstheme="minorHAnsi"/>
            <w:lang w:eastAsia="en-AU"/>
          </w:rPr>
          <w:t xml:space="preserve"> </w:t>
        </w:r>
        <w:r w:rsidRPr="006B6C8C">
          <w:rPr>
            <w:rFonts w:eastAsia="Times New Roman" w:cstheme="minorHAnsi"/>
            <w:lang w:eastAsia="en-AU"/>
          </w:rPr>
          <w:t xml:space="preserve">microbiome of its insect vector, </w:t>
        </w:r>
        <w:r w:rsidRPr="006B6C8C">
          <w:rPr>
            <w:rFonts w:eastAsia="Times New Roman" w:cstheme="minorHAnsi"/>
            <w:i/>
            <w:iCs/>
            <w:lang w:eastAsia="en-AU"/>
            <w:rPrChange w:id="291" w:author="Francesco Martoni (DEDJTR)" w:date="2020-02-19T09:51:00Z">
              <w:rPr>
                <w:rFonts w:eastAsia="Times New Roman" w:cstheme="minorHAnsi"/>
                <w:lang w:eastAsia="en-AU"/>
              </w:rPr>
            </w:rPrChange>
          </w:rPr>
          <w:t>Diaphorina citri</w:t>
        </w:r>
        <w:r w:rsidRPr="006B6C8C">
          <w:rPr>
            <w:rFonts w:eastAsia="Times New Roman" w:cstheme="minorHAnsi"/>
            <w:lang w:eastAsia="en-AU"/>
          </w:rPr>
          <w:t>, using high</w:t>
        </w:r>
        <w:r>
          <w:rPr>
            <w:rFonts w:eastAsia="Times New Roman" w:cstheme="minorHAnsi"/>
            <w:lang w:eastAsia="en-AU"/>
          </w:rPr>
          <w:t xml:space="preserve"> </w:t>
        </w:r>
        <w:r w:rsidRPr="006B6C8C">
          <w:rPr>
            <w:rFonts w:eastAsia="Times New Roman" w:cstheme="minorHAnsi"/>
            <w:lang w:eastAsia="en-AU"/>
          </w:rPr>
          <w:t>throughput 16S rRNA sequencing. Open Microbiology Journal</w:t>
        </w:r>
      </w:ins>
      <w:ins w:id="292" w:author="Francesco Martoni (DEDJTR)" w:date="2020-02-19T09:51:00Z">
        <w:r>
          <w:rPr>
            <w:rFonts w:eastAsia="Times New Roman" w:cstheme="minorHAnsi"/>
            <w:lang w:eastAsia="en-AU"/>
          </w:rPr>
          <w:t>,</w:t>
        </w:r>
      </w:ins>
      <w:ins w:id="293" w:author="Francesco Martoni (DEDJTR)" w:date="2020-02-19T09:50:00Z">
        <w:r w:rsidRPr="006B6C8C">
          <w:rPr>
            <w:rFonts w:eastAsia="Times New Roman" w:cstheme="minorHAnsi"/>
            <w:lang w:eastAsia="en-AU"/>
          </w:rPr>
          <w:t xml:space="preserve"> 6: 29–33.</w:t>
        </w:r>
      </w:ins>
    </w:p>
    <w:p w14:paraId="4CF10C82" w14:textId="64D0CBC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Ferris, G.F., Klyver, F.D. 1932. Report upon a Collection of Chermidae (Homoptera) from New Zealand. Transactions of the New Zealand Institute 63, 34–61.</w:t>
      </w:r>
    </w:p>
    <w:p w14:paraId="35D29B12" w14:textId="7CA6CF02"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Frago, E., Dicke, </w:t>
      </w:r>
      <w:r w:rsidR="000A67E2" w:rsidRPr="008354DD">
        <w:rPr>
          <w:rFonts w:eastAsia="Times New Roman" w:cstheme="minorHAnsi"/>
          <w:lang w:eastAsia="en-AU"/>
        </w:rPr>
        <w:t>M.</w:t>
      </w:r>
      <w:r w:rsidR="000A67E2">
        <w:rPr>
          <w:rFonts w:eastAsia="Times New Roman" w:cstheme="minorHAnsi"/>
          <w:lang w:eastAsia="en-AU"/>
        </w:rPr>
        <w:t>,</w:t>
      </w:r>
      <w:r w:rsidR="000A67E2" w:rsidRPr="008354DD">
        <w:rPr>
          <w:rFonts w:eastAsia="Times New Roman" w:cstheme="minorHAnsi"/>
          <w:lang w:eastAsia="en-AU"/>
        </w:rPr>
        <w:t xml:space="preserve"> </w:t>
      </w:r>
      <w:r w:rsidRPr="008354DD">
        <w:rPr>
          <w:rFonts w:eastAsia="Times New Roman" w:cstheme="minorHAnsi"/>
          <w:lang w:eastAsia="en-AU"/>
        </w:rPr>
        <w:t>Godfray</w:t>
      </w:r>
      <w:r w:rsidR="000A67E2">
        <w:rPr>
          <w:rFonts w:eastAsia="Times New Roman" w:cstheme="minorHAnsi"/>
          <w:lang w:eastAsia="en-AU"/>
        </w:rPr>
        <w:t>, H.C.J.</w:t>
      </w:r>
      <w:r w:rsidRPr="008354DD">
        <w:rPr>
          <w:rFonts w:eastAsia="Times New Roman" w:cstheme="minorHAnsi"/>
          <w:lang w:eastAsia="en-AU"/>
        </w:rPr>
        <w:t xml:space="preserve"> 2012. Insect symbionts as hidden players in insect-plant interactions. Trends in Ecology &amp; Evolution</w:t>
      </w:r>
      <w:r w:rsidR="000A67E2">
        <w:rPr>
          <w:rFonts w:eastAsia="Times New Roman" w:cstheme="minorHAnsi"/>
          <w:lang w:eastAsia="en-AU"/>
        </w:rPr>
        <w:t>,</w:t>
      </w:r>
      <w:r w:rsidRPr="008354DD">
        <w:rPr>
          <w:rFonts w:eastAsia="Times New Roman" w:cstheme="minorHAnsi"/>
          <w:lang w:eastAsia="en-AU"/>
        </w:rPr>
        <w:t xml:space="preserve"> 27: 705-711.</w:t>
      </w:r>
    </w:p>
    <w:p w14:paraId="15654C88" w14:textId="127280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Gloor, G.B., Macklaim, J.M., Pawlowsky-Glahn, V.,</w:t>
      </w:r>
      <w:r w:rsidR="000A67E2">
        <w:rPr>
          <w:rFonts w:eastAsia="Times New Roman" w:cstheme="minorHAnsi"/>
          <w:lang w:eastAsia="en-AU"/>
        </w:rPr>
        <w:t xml:space="preserve"> </w:t>
      </w:r>
      <w:r w:rsidRPr="00D2435E">
        <w:rPr>
          <w:rFonts w:eastAsia="Times New Roman" w:cstheme="minorHAnsi"/>
          <w:lang w:eastAsia="en-AU"/>
        </w:rPr>
        <w:t>Egozcue, J.J. 2017. Microbiome datasets are compositional: and this is not optional. Frontiers in microbiology, 8, 2224.</w:t>
      </w:r>
    </w:p>
    <w:p w14:paraId="6A35BFA4" w14:textId="031EC79A" w:rsidR="00D2435E" w:rsidRDefault="00D2435E" w:rsidP="00D2435E">
      <w:pPr>
        <w:numPr>
          <w:ilvl w:val="0"/>
          <w:numId w:val="16"/>
        </w:numPr>
        <w:spacing w:after="0" w:line="240" w:lineRule="auto"/>
        <w:rPr>
          <w:ins w:id="294" w:author="Francesco Martoni (DEDJTR)" w:date="2020-02-19T09:57:00Z"/>
          <w:rFonts w:eastAsia="Times New Roman" w:cstheme="minorHAnsi"/>
          <w:lang w:eastAsia="en-AU"/>
        </w:rPr>
      </w:pPr>
      <w:r w:rsidRPr="00D2435E">
        <w:rPr>
          <w:rFonts w:eastAsia="Times New Roman" w:cstheme="minorHAnsi"/>
          <w:lang w:eastAsia="en-AU"/>
        </w:rPr>
        <w:t>Goldberg, J., Trewick, S.A., Paterson, A.M., 2008. Evolution of New Zealand’s terrestrial fauna: a review of molecular evidence. Philosophical Transactions of the Royal Society B</w:t>
      </w:r>
      <w:r w:rsidR="00B80F62">
        <w:rPr>
          <w:rFonts w:eastAsia="Times New Roman" w:cstheme="minorHAnsi"/>
          <w:lang w:eastAsia="en-AU"/>
        </w:rPr>
        <w:t>,</w:t>
      </w:r>
      <w:r w:rsidRPr="00D2435E">
        <w:rPr>
          <w:rFonts w:eastAsia="Times New Roman" w:cstheme="minorHAnsi"/>
          <w:lang w:eastAsia="en-AU"/>
        </w:rPr>
        <w:t xml:space="preserve"> 363, 3319-3334.</w:t>
      </w:r>
    </w:p>
    <w:p w14:paraId="4EDC1485" w14:textId="00330C93" w:rsidR="00D5435F" w:rsidRPr="00D5435F" w:rsidRDefault="00D5435F" w:rsidP="00D5435F">
      <w:pPr>
        <w:numPr>
          <w:ilvl w:val="0"/>
          <w:numId w:val="16"/>
        </w:numPr>
        <w:spacing w:after="0" w:line="240" w:lineRule="auto"/>
        <w:rPr>
          <w:rFonts w:eastAsia="Times New Roman" w:cstheme="minorHAnsi"/>
          <w:lang w:eastAsia="en-AU"/>
        </w:rPr>
      </w:pPr>
      <w:ins w:id="295" w:author="Francesco Martoni (DEDJTR)" w:date="2020-02-19T09:57:00Z">
        <w:r>
          <w:rPr>
            <w:rFonts w:eastAsia="Times New Roman" w:cstheme="minorHAnsi"/>
            <w:lang w:eastAsia="en-AU"/>
          </w:rPr>
          <w:t>Gonnella, E., Tedeschi, R., Crotti, E.</w:t>
        </w:r>
      </w:ins>
      <w:ins w:id="296" w:author="Francesco Martoni (DEDJTR)" w:date="2020-02-19T09:58:00Z">
        <w:r>
          <w:rPr>
            <w:rFonts w:eastAsia="Times New Roman" w:cstheme="minorHAnsi"/>
            <w:lang w:eastAsia="en-AU"/>
          </w:rPr>
          <w:t xml:space="preserve"> and Alma, A. 2019.</w:t>
        </w:r>
        <w:r w:rsidRPr="00D5435F">
          <w:t xml:space="preserve"> </w:t>
        </w:r>
        <w:r w:rsidRPr="00D5435F">
          <w:rPr>
            <w:rFonts w:eastAsia="Times New Roman" w:cstheme="minorHAnsi"/>
            <w:lang w:eastAsia="en-AU"/>
          </w:rPr>
          <w:t>Multiple guests in a single host: interactions across</w:t>
        </w:r>
        <w:r>
          <w:rPr>
            <w:rFonts w:eastAsia="Times New Roman" w:cstheme="minorHAnsi"/>
            <w:lang w:eastAsia="en-AU"/>
          </w:rPr>
          <w:t xml:space="preserve"> </w:t>
        </w:r>
        <w:r w:rsidRPr="00D5435F">
          <w:rPr>
            <w:rFonts w:eastAsia="Times New Roman" w:cstheme="minorHAnsi"/>
            <w:lang w:eastAsia="en-AU"/>
          </w:rPr>
          <w:t>symbiotic and phytopathogenic bacteria in</w:t>
        </w:r>
        <w:r>
          <w:rPr>
            <w:rFonts w:eastAsia="Times New Roman" w:cstheme="minorHAnsi"/>
            <w:lang w:eastAsia="en-AU"/>
          </w:rPr>
          <w:t xml:space="preserve"> </w:t>
        </w:r>
        <w:r w:rsidRPr="00D5435F">
          <w:rPr>
            <w:rFonts w:eastAsia="Times New Roman" w:cstheme="minorHAnsi"/>
            <w:lang w:eastAsia="en-AU"/>
          </w:rPr>
          <w:t>phloem-feeding vectors – a review</w:t>
        </w:r>
        <w:r>
          <w:rPr>
            <w:rFonts w:eastAsia="Times New Roman" w:cstheme="minorHAnsi"/>
            <w:lang w:eastAsia="en-AU"/>
          </w:rPr>
          <w:t xml:space="preserve">. Entomologia Experimentalis et Applicata, </w:t>
        </w:r>
      </w:ins>
      <w:ins w:id="297" w:author="Francesco Martoni (DEDJTR)" w:date="2020-02-19T09:59:00Z">
        <w:r w:rsidRPr="00D5435F">
          <w:rPr>
            <w:rFonts w:eastAsia="Times New Roman" w:cstheme="minorHAnsi"/>
            <w:lang w:eastAsia="en-AU"/>
          </w:rPr>
          <w:t>167: 171–185</w:t>
        </w:r>
        <w:r>
          <w:rPr>
            <w:rFonts w:eastAsia="Times New Roman" w:cstheme="minorHAnsi"/>
            <w:lang w:eastAsia="en-AU"/>
          </w:rPr>
          <w:t xml:space="preserve">. </w:t>
        </w:r>
        <w:r w:rsidRPr="00D5435F">
          <w:rPr>
            <w:rFonts w:eastAsia="Times New Roman" w:cstheme="minorHAnsi"/>
            <w:lang w:eastAsia="en-AU"/>
          </w:rPr>
          <w:t>DOI: 10.1111/eea.12766</w:t>
        </w:r>
        <w:r>
          <w:rPr>
            <w:rFonts w:eastAsia="Times New Roman" w:cstheme="minorHAnsi"/>
            <w:lang w:eastAsia="en-AU"/>
          </w:rPr>
          <w:t>.</w:t>
        </w:r>
      </w:ins>
    </w:p>
    <w:p w14:paraId="2B05E64C" w14:textId="245CD83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ll, A.A.G., Morrow,</w:t>
      </w:r>
      <w:r w:rsidR="00B80F62">
        <w:rPr>
          <w:rFonts w:eastAsia="Times New Roman" w:cstheme="minorHAnsi"/>
          <w:lang w:eastAsia="en-AU"/>
        </w:rPr>
        <w:t xml:space="preserve"> J.L., </w:t>
      </w:r>
      <w:r w:rsidRPr="00D2435E">
        <w:rPr>
          <w:rFonts w:eastAsia="Times New Roman" w:cstheme="minorHAnsi"/>
          <w:lang w:eastAsia="en-AU"/>
        </w:rPr>
        <w:t xml:space="preserve">Fromont, </w:t>
      </w:r>
      <w:r w:rsidR="00B80F62">
        <w:rPr>
          <w:rFonts w:eastAsia="Times New Roman" w:cstheme="minorHAnsi"/>
          <w:lang w:eastAsia="en-AU"/>
        </w:rPr>
        <w:t xml:space="preserve">C., </w:t>
      </w:r>
      <w:r w:rsidRPr="00D2435E">
        <w:rPr>
          <w:rFonts w:eastAsia="Times New Roman" w:cstheme="minorHAnsi"/>
          <w:lang w:eastAsia="en-AU"/>
        </w:rPr>
        <w:t>Steinbauer,</w:t>
      </w:r>
      <w:r w:rsidR="00B80F62">
        <w:rPr>
          <w:rFonts w:eastAsia="Times New Roman" w:cstheme="minorHAnsi"/>
          <w:lang w:eastAsia="en-AU"/>
        </w:rPr>
        <w:t xml:space="preserve"> M.J.,</w:t>
      </w:r>
      <w:r w:rsidRPr="00D2435E">
        <w:rPr>
          <w:rFonts w:eastAsia="Times New Roman" w:cstheme="minorHAnsi"/>
          <w:lang w:eastAsia="en-AU"/>
        </w:rPr>
        <w:t xml:space="preserve"> Taylor,</w:t>
      </w:r>
      <w:r w:rsidR="00B80F62">
        <w:rPr>
          <w:rFonts w:eastAsia="Times New Roman" w:cstheme="minorHAnsi"/>
          <w:lang w:eastAsia="en-AU"/>
        </w:rPr>
        <w:t xml:space="preserve"> G.S., </w:t>
      </w:r>
      <w:r w:rsidRPr="00D2435E">
        <w:rPr>
          <w:rFonts w:eastAsia="Times New Roman" w:cstheme="minorHAnsi"/>
          <w:lang w:eastAsia="en-AU"/>
        </w:rPr>
        <w:t>Johnson,</w:t>
      </w:r>
      <w:r w:rsidR="00B80F62">
        <w:rPr>
          <w:rFonts w:eastAsia="Times New Roman" w:cstheme="minorHAnsi"/>
          <w:lang w:eastAsia="en-AU"/>
        </w:rPr>
        <w:t xml:space="preserve"> S.N.,</w:t>
      </w:r>
      <w:r w:rsidRPr="00D2435E">
        <w:rPr>
          <w:rFonts w:eastAsia="Times New Roman" w:cstheme="minorHAnsi"/>
          <w:lang w:eastAsia="en-AU"/>
        </w:rPr>
        <w:t xml:space="preserve"> Cook,</w:t>
      </w:r>
      <w:r w:rsidR="00B80F62">
        <w:rPr>
          <w:rFonts w:eastAsia="Times New Roman" w:cstheme="minorHAnsi"/>
          <w:lang w:eastAsia="en-AU"/>
        </w:rPr>
        <w:t xml:space="preserve"> J.M.,</w:t>
      </w:r>
      <w:r w:rsidRPr="00D2435E">
        <w:rPr>
          <w:rFonts w:eastAsia="Times New Roman" w:cstheme="minorHAnsi"/>
          <w:lang w:eastAsia="en-AU"/>
        </w:rPr>
        <w:t xml:space="preserve"> Riegler</w:t>
      </w:r>
      <w:r w:rsidR="00B80F62">
        <w:rPr>
          <w:rFonts w:eastAsia="Times New Roman" w:cstheme="minorHAnsi"/>
          <w:lang w:eastAsia="en-AU"/>
        </w:rPr>
        <w:t>, M.</w:t>
      </w:r>
      <w:r w:rsidRPr="00D2435E">
        <w:rPr>
          <w:rFonts w:eastAsia="Times New Roman" w:cstheme="minorHAnsi"/>
          <w:lang w:eastAsia="en-AU"/>
        </w:rPr>
        <w:t xml:space="preserve"> 2016. Codivergence of the primary bacterial endosymbiont of psyllids versus host switches and replacement of their secondary bacterial endosymbionts. Environmental Microbiology</w:t>
      </w:r>
      <w:r w:rsidR="00B80F62">
        <w:rPr>
          <w:rFonts w:eastAsia="Times New Roman" w:cstheme="minorHAnsi"/>
          <w:lang w:eastAsia="en-AU"/>
        </w:rPr>
        <w:t>,</w:t>
      </w:r>
      <w:r w:rsidRPr="00D2435E">
        <w:rPr>
          <w:rFonts w:eastAsia="Times New Roman" w:cstheme="minorHAnsi"/>
          <w:lang w:eastAsia="en-AU"/>
        </w:rPr>
        <w:t xml:space="preserve"> 18: 2591-2603.</w:t>
      </w:r>
    </w:p>
    <w:p w14:paraId="1C60C4C8" w14:textId="0716796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nsen, A.K., Moran</w:t>
      </w:r>
      <w:r w:rsidR="00B80F62">
        <w:rPr>
          <w:rFonts w:eastAsia="Times New Roman" w:cstheme="minorHAnsi"/>
          <w:lang w:eastAsia="en-AU"/>
        </w:rPr>
        <w:t>, N.A.</w:t>
      </w:r>
      <w:r w:rsidRPr="00D2435E">
        <w:rPr>
          <w:rFonts w:eastAsia="Times New Roman" w:cstheme="minorHAnsi"/>
          <w:lang w:eastAsia="en-AU"/>
        </w:rPr>
        <w:t xml:space="preserve"> 2014. The impact of microbial symbionts on host plant utilization by herbivorous insects. Molecular Ecology</w:t>
      </w:r>
      <w:r w:rsidR="00B80F62">
        <w:rPr>
          <w:rFonts w:eastAsia="Times New Roman" w:cstheme="minorHAnsi"/>
          <w:lang w:eastAsia="en-AU"/>
        </w:rPr>
        <w:t>,</w:t>
      </w:r>
      <w:r w:rsidRPr="00D2435E">
        <w:rPr>
          <w:rFonts w:eastAsia="Times New Roman" w:cstheme="minorHAnsi"/>
          <w:lang w:eastAsia="en-AU"/>
        </w:rPr>
        <w:t xml:space="preserve"> 23: 1473-1496.</w:t>
      </w:r>
    </w:p>
    <w:p w14:paraId="4769F7F6" w14:textId="44C943A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segawa, M., Kishino, H., Yano, T. 1985. Dating of human-ape splitting by a molecular clock of mitochondrial DNA. Journal of Molecular Evolution</w:t>
      </w:r>
      <w:r w:rsidR="00B80F62">
        <w:rPr>
          <w:rFonts w:eastAsia="Times New Roman" w:cstheme="minorHAnsi"/>
          <w:lang w:eastAsia="en-AU"/>
        </w:rPr>
        <w:t>,</w:t>
      </w:r>
      <w:r w:rsidRPr="00D2435E">
        <w:rPr>
          <w:rFonts w:eastAsia="Times New Roman" w:cstheme="minorHAnsi"/>
          <w:lang w:eastAsia="en-AU"/>
        </w:rPr>
        <w:t xml:space="preserve"> 22 (2): 160–174. doi:10.1007/BF02101694</w:t>
      </w:r>
    </w:p>
    <w:p w14:paraId="475A60E6" w14:textId="3640B7A4"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ddi, A., Charles,</w:t>
      </w:r>
      <w:r w:rsidR="00B80F62">
        <w:rPr>
          <w:rFonts w:eastAsia="Times New Roman" w:cstheme="minorHAnsi"/>
          <w:lang w:eastAsia="en-AU"/>
        </w:rPr>
        <w:t xml:space="preserve"> H., </w:t>
      </w:r>
      <w:r w:rsidRPr="00D2435E">
        <w:rPr>
          <w:rFonts w:eastAsia="Times New Roman" w:cstheme="minorHAnsi"/>
          <w:lang w:eastAsia="en-AU"/>
        </w:rPr>
        <w:t>Khatchadourian,</w:t>
      </w:r>
      <w:r w:rsidR="00B80F62">
        <w:rPr>
          <w:rFonts w:eastAsia="Times New Roman" w:cstheme="minorHAnsi"/>
          <w:lang w:eastAsia="en-AU"/>
        </w:rPr>
        <w:t xml:space="preserve"> C.,</w:t>
      </w:r>
      <w:r w:rsidRPr="00D2435E">
        <w:rPr>
          <w:rFonts w:eastAsia="Times New Roman" w:cstheme="minorHAnsi"/>
          <w:lang w:eastAsia="en-AU"/>
        </w:rPr>
        <w:t xml:space="preserve"> Bonnot,</w:t>
      </w:r>
      <w:r w:rsidR="00B80F62">
        <w:rPr>
          <w:rFonts w:eastAsia="Times New Roman" w:cstheme="minorHAnsi"/>
          <w:lang w:eastAsia="en-AU"/>
        </w:rPr>
        <w:t xml:space="preserve"> G.,</w:t>
      </w:r>
      <w:r w:rsidRPr="00D2435E">
        <w:rPr>
          <w:rFonts w:eastAsia="Times New Roman" w:cstheme="minorHAnsi"/>
          <w:lang w:eastAsia="en-AU"/>
        </w:rPr>
        <w:t xml:space="preserve"> Nardon</w:t>
      </w:r>
      <w:r w:rsidR="00B80F62">
        <w:rPr>
          <w:rFonts w:eastAsia="Times New Roman" w:cstheme="minorHAnsi"/>
          <w:lang w:eastAsia="en-AU"/>
        </w:rPr>
        <w:t>, P</w:t>
      </w:r>
      <w:r w:rsidRPr="00D2435E">
        <w:rPr>
          <w:rFonts w:eastAsia="Times New Roman" w:cstheme="minorHAnsi"/>
          <w:lang w:eastAsia="en-AU"/>
        </w:rPr>
        <w:t>. 1998. Molecular characterization of the principal symbiotic bacteria of the weevil Sitophilus oryzae: A peculiar G+C content of an endocytobiotic DNA. Journal of Molecular Evolution</w:t>
      </w:r>
      <w:r w:rsidR="00B80F62">
        <w:rPr>
          <w:rFonts w:eastAsia="Times New Roman" w:cstheme="minorHAnsi"/>
          <w:lang w:eastAsia="en-AU"/>
        </w:rPr>
        <w:t>,</w:t>
      </w:r>
      <w:r w:rsidRPr="00D2435E">
        <w:rPr>
          <w:rFonts w:eastAsia="Times New Roman" w:cstheme="minorHAnsi"/>
          <w:lang w:eastAsia="en-AU"/>
        </w:rPr>
        <w:t xml:space="preserve"> 47: 52-61.</w:t>
      </w:r>
    </w:p>
    <w:p w14:paraId="71442ACC" w14:textId="11A03C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led, J., Drummond, A.J. 2010. Bayesian inference of species trees from multilocus data. Molecular Biology and Evolution</w:t>
      </w:r>
      <w:r w:rsidR="00B80F62">
        <w:rPr>
          <w:rFonts w:eastAsia="Times New Roman" w:cstheme="minorHAnsi"/>
          <w:lang w:eastAsia="en-AU"/>
        </w:rPr>
        <w:t>,</w:t>
      </w:r>
      <w:r w:rsidRPr="00D2435E">
        <w:rPr>
          <w:rFonts w:eastAsia="Times New Roman" w:cstheme="minorHAnsi"/>
          <w:lang w:eastAsia="en-AU"/>
        </w:rPr>
        <w:t xml:space="preserve"> 27(3): 570-580 doi: 10.1093/molbev/msp274.</w:t>
      </w:r>
    </w:p>
    <w:p w14:paraId="5F2ACCBE" w14:textId="6BCACBE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slop-Harrison, G., 1960. Contributions to our knowledge of the Psyllidae of Australia and New Zealand with special reference to Tasmania - (III). Annals and Magazine of Natural History</w:t>
      </w:r>
      <w:r w:rsidR="00B80F62">
        <w:rPr>
          <w:rFonts w:eastAsia="Times New Roman" w:cstheme="minorHAnsi"/>
          <w:lang w:eastAsia="en-AU"/>
        </w:rPr>
        <w:t>,</w:t>
      </w:r>
      <w:r w:rsidRPr="00D2435E">
        <w:rPr>
          <w:rFonts w:eastAsia="Times New Roman" w:cstheme="minorHAnsi"/>
          <w:lang w:eastAsia="en-AU"/>
        </w:rPr>
        <w:t xml:space="preserve"> 3, 705-718.</w:t>
      </w:r>
    </w:p>
    <w:p w14:paraId="07FD7FF3"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llis, D., 2004. Australian Psylloidea - Jumping Plant Lice and Lerp Insects. ABRS, Canberra.</w:t>
      </w:r>
    </w:p>
    <w:p w14:paraId="23224879" w14:textId="4434BA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sokawa, T., Kikuchi,</w:t>
      </w:r>
      <w:r w:rsidR="00B80F62">
        <w:rPr>
          <w:rFonts w:eastAsia="Times New Roman" w:cstheme="minorHAnsi"/>
          <w:lang w:eastAsia="en-AU"/>
        </w:rPr>
        <w:t xml:space="preserve"> Y.,</w:t>
      </w:r>
      <w:r w:rsidRPr="00D2435E">
        <w:rPr>
          <w:rFonts w:eastAsia="Times New Roman" w:cstheme="minorHAnsi"/>
          <w:lang w:eastAsia="en-AU"/>
        </w:rPr>
        <w:t xml:space="preserve"> Shimada,</w:t>
      </w:r>
      <w:r w:rsidR="00B80F62">
        <w:rPr>
          <w:rFonts w:eastAsia="Times New Roman" w:cstheme="minorHAnsi"/>
          <w:lang w:eastAsia="en-AU"/>
        </w:rPr>
        <w:t xml:space="preserve"> M., </w:t>
      </w:r>
      <w:r w:rsidRPr="00D2435E">
        <w:rPr>
          <w:rFonts w:eastAsia="Times New Roman" w:cstheme="minorHAnsi"/>
          <w:lang w:eastAsia="en-AU"/>
        </w:rPr>
        <w:t>Fukatsu</w:t>
      </w:r>
      <w:r w:rsidR="00B80F62">
        <w:rPr>
          <w:rFonts w:eastAsia="Times New Roman" w:cstheme="minorHAnsi"/>
          <w:lang w:eastAsia="en-AU"/>
        </w:rPr>
        <w:t>, T.</w:t>
      </w:r>
      <w:r w:rsidRPr="00D2435E">
        <w:rPr>
          <w:rFonts w:eastAsia="Times New Roman" w:cstheme="minorHAnsi"/>
          <w:lang w:eastAsia="en-AU"/>
        </w:rPr>
        <w:t xml:space="preserve"> 2007. Obligate symbiont involved in pest status of host insect. Proceedings of the Royal Society B-Biological Sciences</w:t>
      </w:r>
      <w:r w:rsidR="00B80F62">
        <w:rPr>
          <w:rFonts w:eastAsia="Times New Roman" w:cstheme="minorHAnsi"/>
          <w:lang w:eastAsia="en-AU"/>
        </w:rPr>
        <w:t>,</w:t>
      </w:r>
      <w:r w:rsidRPr="00D2435E">
        <w:rPr>
          <w:rFonts w:eastAsia="Times New Roman" w:cstheme="minorHAnsi"/>
          <w:lang w:eastAsia="en-AU"/>
        </w:rPr>
        <w:t xml:space="preserve"> 274: 1979-1984</w:t>
      </w:r>
    </w:p>
    <w:p w14:paraId="75431076" w14:textId="58DC46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Johnson, K.P., Dietrich, C.H., Friedrich, F., Beutel, R.G., Wipfler, B., Peters, R.S., Allen, J.M., Petersen, M., Donath, A., Walden, K.K. and Kozlov, A.M. 2018. Phylogenomics and the evolution of hemipteroid insects. Proceedings of the National Academy of Sciences, p.201815820.</w:t>
      </w:r>
    </w:p>
    <w:p w14:paraId="28DB7C26" w14:textId="2B7127F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eck, F., Rimet, F., Bouchez, A., &amp; Franc, A. 2016. phylosignal: an R package to measure, test, and explore the phylogenetic signal. Ecology and Evolution, 6(9), 2774-2780.</w:t>
      </w:r>
    </w:p>
    <w:p w14:paraId="07368C42" w14:textId="0D1611C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Kimura, M. 1980. A simple method for estimating evolutionary rates of base substitutions through comparative studies of nucleotide sequences. Journal of Molecular Evolution 16, 111–120.</w:t>
      </w:r>
    </w:p>
    <w:p w14:paraId="52AF7A45" w14:textId="71F1769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limaszewski, S.M. 1964. Studia nad ukladem systemtycznym podrzedu Psylloidea. Annales zoologici 22, 81-138. </w:t>
      </w:r>
    </w:p>
    <w:p w14:paraId="30F28F0C" w14:textId="4E06EFE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lindworth, A., Pruesse, </w:t>
      </w:r>
      <w:r w:rsidR="00B80F62">
        <w:rPr>
          <w:rFonts w:eastAsia="Times New Roman" w:cstheme="minorHAnsi"/>
          <w:lang w:eastAsia="en-AU"/>
        </w:rPr>
        <w:t xml:space="preserve">E., </w:t>
      </w:r>
      <w:r w:rsidRPr="00D2435E">
        <w:rPr>
          <w:rFonts w:eastAsia="Times New Roman" w:cstheme="minorHAnsi"/>
          <w:lang w:eastAsia="en-AU"/>
        </w:rPr>
        <w:t>Schweer,</w:t>
      </w:r>
      <w:r w:rsidR="00B80F62">
        <w:rPr>
          <w:rFonts w:eastAsia="Times New Roman" w:cstheme="minorHAnsi"/>
          <w:lang w:eastAsia="en-AU"/>
        </w:rPr>
        <w:t xml:space="preserve">T., </w:t>
      </w:r>
      <w:r w:rsidRPr="00D2435E">
        <w:rPr>
          <w:rFonts w:eastAsia="Times New Roman" w:cstheme="minorHAnsi"/>
          <w:lang w:eastAsia="en-AU"/>
        </w:rPr>
        <w:t>Peplies,</w:t>
      </w:r>
      <w:r w:rsidR="00B80F62">
        <w:rPr>
          <w:rFonts w:eastAsia="Times New Roman" w:cstheme="minorHAnsi"/>
          <w:lang w:eastAsia="en-AU"/>
        </w:rPr>
        <w:t xml:space="preserve"> J., </w:t>
      </w:r>
      <w:r w:rsidRPr="00D2435E">
        <w:rPr>
          <w:rFonts w:eastAsia="Times New Roman" w:cstheme="minorHAnsi"/>
          <w:lang w:eastAsia="en-AU"/>
        </w:rPr>
        <w:t>Quast,</w:t>
      </w:r>
      <w:r w:rsidR="00B80F62">
        <w:rPr>
          <w:rFonts w:eastAsia="Times New Roman" w:cstheme="minorHAnsi"/>
          <w:lang w:eastAsia="en-AU"/>
        </w:rPr>
        <w:t xml:space="preserve"> C.,</w:t>
      </w:r>
      <w:r w:rsidRPr="00D2435E">
        <w:rPr>
          <w:rFonts w:eastAsia="Times New Roman" w:cstheme="minorHAnsi"/>
          <w:lang w:eastAsia="en-AU"/>
        </w:rPr>
        <w:t xml:space="preserve"> Horn,</w:t>
      </w:r>
      <w:r w:rsidR="00B80F62">
        <w:rPr>
          <w:rFonts w:eastAsia="Times New Roman" w:cstheme="minorHAnsi"/>
          <w:lang w:eastAsia="en-AU"/>
        </w:rPr>
        <w:t xml:space="preserve"> M.,</w:t>
      </w:r>
      <w:r w:rsidRPr="00D2435E">
        <w:rPr>
          <w:rFonts w:eastAsia="Times New Roman" w:cstheme="minorHAnsi"/>
          <w:lang w:eastAsia="en-AU"/>
        </w:rPr>
        <w:t xml:space="preserve"> Glockner</w:t>
      </w:r>
      <w:r w:rsidR="00B80F62">
        <w:rPr>
          <w:rFonts w:eastAsia="Times New Roman" w:cstheme="minorHAnsi"/>
          <w:lang w:eastAsia="en-AU"/>
        </w:rPr>
        <w:t>, F.O.</w:t>
      </w:r>
      <w:r w:rsidRPr="00D2435E">
        <w:rPr>
          <w:rFonts w:eastAsia="Times New Roman" w:cstheme="minorHAnsi"/>
          <w:lang w:eastAsia="en-AU"/>
        </w:rPr>
        <w:t xml:space="preserve"> 2013. Evaluation of general 16S ribosomal RNA gene PCR primers for classical and next-generation sequencing-based diversity studies. Nucleic Acids Research</w:t>
      </w:r>
      <w:r w:rsidR="00B80F62">
        <w:rPr>
          <w:rFonts w:eastAsia="Times New Roman" w:cstheme="minorHAnsi"/>
          <w:lang w:eastAsia="en-AU"/>
        </w:rPr>
        <w:t>,</w:t>
      </w:r>
      <w:r w:rsidRPr="00D2435E">
        <w:rPr>
          <w:rFonts w:eastAsia="Times New Roman" w:cstheme="minorHAnsi"/>
          <w:lang w:eastAsia="en-AU"/>
        </w:rPr>
        <w:t xml:space="preserve"> 41.</w:t>
      </w:r>
    </w:p>
    <w:p w14:paraId="64667B00" w14:textId="06877F4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ohl, K.D., Varner,</w:t>
      </w:r>
      <w:r w:rsidR="00B80F62">
        <w:rPr>
          <w:rFonts w:eastAsia="Times New Roman" w:cstheme="minorHAnsi"/>
          <w:lang w:eastAsia="en-AU"/>
        </w:rPr>
        <w:t xml:space="preserve"> J., </w:t>
      </w:r>
      <w:r w:rsidRPr="00D2435E">
        <w:rPr>
          <w:rFonts w:eastAsia="Times New Roman" w:cstheme="minorHAnsi"/>
          <w:lang w:eastAsia="en-AU"/>
        </w:rPr>
        <w:t>Wilkening,</w:t>
      </w:r>
      <w:r w:rsidR="00B80F62">
        <w:rPr>
          <w:rFonts w:eastAsia="Times New Roman" w:cstheme="minorHAnsi"/>
          <w:lang w:eastAsia="en-AU"/>
        </w:rPr>
        <w:t xml:space="preserve"> J.L.,</w:t>
      </w:r>
      <w:r w:rsidRPr="00D2435E">
        <w:rPr>
          <w:rFonts w:eastAsia="Times New Roman" w:cstheme="minorHAnsi"/>
          <w:lang w:eastAsia="en-AU"/>
        </w:rPr>
        <w:t xml:space="preserve"> Dearing</w:t>
      </w:r>
      <w:r w:rsidR="00B80F62">
        <w:rPr>
          <w:rFonts w:eastAsia="Times New Roman" w:cstheme="minorHAnsi"/>
          <w:lang w:eastAsia="en-AU"/>
        </w:rPr>
        <w:t>, M.D</w:t>
      </w:r>
      <w:r w:rsidRPr="00D2435E">
        <w:rPr>
          <w:rFonts w:eastAsia="Times New Roman" w:cstheme="minorHAnsi"/>
          <w:lang w:eastAsia="en-AU"/>
        </w:rPr>
        <w:t>. 2017. Gut microbial communities of American pikas (Ochotona princeps): Evidence for phylosymbiosis and adaptations to novel diets. Journal of Animal Ecology</w:t>
      </w:r>
      <w:r w:rsidR="00B80F62">
        <w:rPr>
          <w:rFonts w:eastAsia="Times New Roman" w:cstheme="minorHAnsi"/>
          <w:lang w:eastAsia="en-AU"/>
        </w:rPr>
        <w:t>,</w:t>
      </w:r>
      <w:r w:rsidRPr="00D2435E">
        <w:rPr>
          <w:rFonts w:eastAsia="Times New Roman" w:cstheme="minorHAnsi"/>
          <w:lang w:eastAsia="en-AU"/>
        </w:rPr>
        <w:t xml:space="preserve"> 1-9.</w:t>
      </w:r>
    </w:p>
    <w:p w14:paraId="4A899F51" w14:textId="3BD0AA02"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umar, S., Stecher, G., Li, M., Knyaz, C., Tamura, K. 2018. MEGA X: Molecular Evolutionary Genetics Analysis across computing platforms. Molecular Biology and Evolution 35:1547-1549.</w:t>
      </w:r>
    </w:p>
    <w:p w14:paraId="0C8F1AE8" w14:textId="17E6E3BC" w:rsidR="0019631E" w:rsidRPr="00D2435E" w:rsidRDefault="0019631E" w:rsidP="00D2435E">
      <w:pPr>
        <w:numPr>
          <w:ilvl w:val="0"/>
          <w:numId w:val="16"/>
        </w:numPr>
        <w:spacing w:after="0" w:line="240" w:lineRule="auto"/>
        <w:rPr>
          <w:rFonts w:eastAsia="Times New Roman" w:cstheme="minorHAnsi"/>
          <w:lang w:eastAsia="en-AU"/>
        </w:rPr>
      </w:pPr>
      <w:r>
        <w:rPr>
          <w:rFonts w:eastAsia="Times New Roman" w:cstheme="minorHAnsi"/>
          <w:lang w:eastAsia="en-AU"/>
        </w:rPr>
        <w:t>Lim, S.J., Bordenstein, S.R. 2019. An introduction to Phylosymbiosis. PeerJ Preprints, V2, December 2019.</w:t>
      </w:r>
    </w:p>
    <w:p w14:paraId="1CB1CAFB" w14:textId="4E8778D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cfarlane, R.P., Andrew, I.G., Berry, J.A., Johns, P.M., Hoare, R.J.B., Lariviere, M.-C., Grenslade, P., Henderson, R.C., Smithers, C.N., Palma, R.L., Ward, J.B., Pilgrm, R.L.C., Towns, D.R., McLellan, I., Teulon, D.A.J., Hitchings, T.R., Eeastop, V.F., Martin, N.A., Fletcher, M.J., Stufkens, M.A.W., Dale, P.J., Burckhardt, D. &amp; Buckley, T.R. 2010</w:t>
      </w:r>
      <w:r w:rsidR="00B80F62">
        <w:rPr>
          <w:rFonts w:eastAsia="Times New Roman" w:cstheme="minorHAnsi"/>
          <w:lang w:eastAsia="en-AU"/>
        </w:rPr>
        <w:t>.</w:t>
      </w:r>
      <w:r w:rsidRPr="00D2435E">
        <w:rPr>
          <w:rFonts w:eastAsia="Times New Roman" w:cstheme="minorHAnsi"/>
          <w:lang w:eastAsia="en-AU"/>
        </w:rPr>
        <w:t xml:space="preserve"> Phylum Arthropoda, subphylum hexapoda: Protura, springtails, Diplura, insects. Checklist of New Zealand Hexapoda. In Gordon, D.P. (ed.), New Zealand Inventory of Biodiversity. Volume 2, Kingdom Animalia, Chaetognatha, Ecdysozoa, Ichnofossils. Canterbury University Press, Christchurch, 233‒467.</w:t>
      </w:r>
    </w:p>
    <w:p w14:paraId="6BC4CFE1"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ntel, N. 1967. The detection of disease clustering and a generalized regression approach.  Cancer Research 27: 209-220.</w:t>
      </w:r>
    </w:p>
    <w:p w14:paraId="7867DCA0" w14:textId="43EC44A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Burckhardt, D., Armstrong, K. 2016. An annotated checklist of the psyllids of New Zealand (Hemiptera: Psylloidea). Zootaxa 4144, 556-574.</w:t>
      </w:r>
    </w:p>
    <w:p w14:paraId="4387E9ED" w14:textId="7FBDD31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2017. Biod</w:t>
      </w:r>
      <w:r w:rsidR="00B80F62">
        <w:rPr>
          <w:rFonts w:eastAsia="Times New Roman" w:cstheme="minorHAnsi"/>
          <w:lang w:eastAsia="en-AU"/>
        </w:rPr>
        <w:t>i</w:t>
      </w:r>
      <w:r w:rsidRPr="00D2435E">
        <w:rPr>
          <w:rFonts w:eastAsia="Times New Roman" w:cstheme="minorHAnsi"/>
          <w:lang w:eastAsia="en-AU"/>
        </w:rPr>
        <w:t>versity, Evolution and Microbiome of the New Zealand Psylloidea (Hemiptera:</w:t>
      </w:r>
      <w:r w:rsidR="00B80F62">
        <w:rPr>
          <w:rFonts w:eastAsia="Times New Roman" w:cstheme="minorHAnsi"/>
          <w:lang w:eastAsia="en-AU"/>
        </w:rPr>
        <w:t xml:space="preserve"> </w:t>
      </w:r>
      <w:r w:rsidRPr="00D2435E">
        <w:rPr>
          <w:rFonts w:eastAsia="Times New Roman" w:cstheme="minorHAnsi"/>
          <w:lang w:eastAsia="en-AU"/>
        </w:rPr>
        <w:t>Sternorrhyncha). Ph.D. Thesis, Lincoln University, Lincoln, New Zealand, 279 pp.</w:t>
      </w:r>
    </w:p>
    <w:p w14:paraId="5025F00E" w14:textId="7911975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Bulman, S.R., Pitman, A.R., Armstrong, K. 2017. Elongation Factor-1α Accurately Reconstructs Relationships Amongst Psyllid Families (Hemiptera: Psylloidea), with Possible Diagnostic Implications. Journal of economic entomology 110, 2618-2622.</w:t>
      </w:r>
    </w:p>
    <w:p w14:paraId="5A772373" w14:textId="588FF25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Bulman, S.R., Pitman, A.R., Taylor, G.S., Armstrong, K. 2018. DNA Barcoding Highlights Cryptic Diversity in the New Zealand Psylloidea (Hemiptera: Sternorrhyncha). Diversity 10, 50.</w:t>
      </w:r>
    </w:p>
    <w:p w14:paraId="2797CEDE" w14:textId="759A955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Armstrong, K. 2019a. Acizzia errabunda sp. nov. and Ctenarytaina insularis sp. nov.: descriptions of two new species of psyllids (Hemiptera: Psylloidea) discovered on exotic host plants in New Zealand. </w:t>
      </w:r>
      <w:r w:rsidR="00B80F62" w:rsidRPr="00B80F62">
        <w:rPr>
          <w:rFonts w:eastAsia="Times New Roman" w:cstheme="minorHAnsi"/>
          <w:lang w:eastAsia="en-AU"/>
        </w:rPr>
        <w:t>PLOS ONE https://doi.org/10.1371/journal.pone.0214220 PMID: 30969983</w:t>
      </w:r>
      <w:r w:rsidR="00B80F62">
        <w:rPr>
          <w:rFonts w:eastAsia="Times New Roman" w:cstheme="minorHAnsi"/>
          <w:lang w:eastAsia="en-AU"/>
        </w:rPr>
        <w:t>.</w:t>
      </w:r>
    </w:p>
    <w:p w14:paraId="05E7D732" w14:textId="077068C7" w:rsidR="00D2435E" w:rsidRPr="00B80F62" w:rsidRDefault="00D2435E" w:rsidP="00B80F62">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w:t>
      </w:r>
      <w:r w:rsidR="00B80F62">
        <w:rPr>
          <w:rFonts w:eastAsia="Times New Roman" w:cstheme="minorHAnsi"/>
          <w:lang w:eastAsia="en-AU"/>
        </w:rPr>
        <w:t>, F.,</w:t>
      </w:r>
      <w:r w:rsidRPr="00D2435E">
        <w:rPr>
          <w:rFonts w:eastAsia="Times New Roman" w:cstheme="minorHAnsi"/>
          <w:lang w:eastAsia="en-AU"/>
        </w:rPr>
        <w:t xml:space="preserve"> Armstrong</w:t>
      </w:r>
      <w:r w:rsidR="00B80F62">
        <w:rPr>
          <w:rFonts w:eastAsia="Times New Roman" w:cstheme="minorHAnsi"/>
          <w:lang w:eastAsia="en-AU"/>
        </w:rPr>
        <w:t>, K.</w:t>
      </w:r>
      <w:r w:rsidRPr="00D2435E">
        <w:rPr>
          <w:rFonts w:eastAsia="Times New Roman" w:cstheme="minorHAnsi"/>
          <w:lang w:eastAsia="en-AU"/>
        </w:rPr>
        <w:t xml:space="preserve"> 2019b</w:t>
      </w:r>
      <w:r w:rsidR="00B80F62">
        <w:rPr>
          <w:rFonts w:eastAsia="Times New Roman" w:cstheme="minorHAnsi"/>
          <w:lang w:eastAsia="en-AU"/>
        </w:rPr>
        <w:t xml:space="preserve">. </w:t>
      </w:r>
      <w:r w:rsidR="00B80F62" w:rsidRPr="00B80F62">
        <w:rPr>
          <w:rFonts w:eastAsia="Times New Roman" w:cstheme="minorHAnsi"/>
          <w:lang w:eastAsia="en-AU"/>
        </w:rPr>
        <w:t>Resolving an 87-year-old taxonomical</w:t>
      </w:r>
      <w:r w:rsidR="00B80F62">
        <w:rPr>
          <w:rFonts w:eastAsia="Times New Roman" w:cstheme="minorHAnsi"/>
          <w:lang w:eastAsia="en-AU"/>
        </w:rPr>
        <w:t xml:space="preserve"> </w:t>
      </w:r>
      <w:r w:rsidR="00B80F62" w:rsidRPr="00B80F62">
        <w:rPr>
          <w:rFonts w:eastAsia="Times New Roman" w:cstheme="minorHAnsi"/>
          <w:lang w:eastAsia="en-AU"/>
        </w:rPr>
        <w:t xml:space="preserve">curiosity with the description of </w:t>
      </w:r>
      <w:r w:rsidR="00B80F62" w:rsidRPr="00B80F62">
        <w:rPr>
          <w:rFonts w:eastAsia="Times New Roman" w:cstheme="minorHAnsi"/>
          <w:i/>
          <w:iCs/>
          <w:lang w:eastAsia="en-AU"/>
        </w:rPr>
        <w:t>Psylla frodobagginsi</w:t>
      </w:r>
      <w:r w:rsidR="00B80F62" w:rsidRPr="00B80F62">
        <w:rPr>
          <w:rFonts w:eastAsia="Times New Roman" w:cstheme="minorHAnsi"/>
          <w:lang w:eastAsia="en-AU"/>
        </w:rPr>
        <w:t xml:space="preserve"> sp. nov. (Hemiptera:</w:t>
      </w:r>
      <w:r w:rsidR="00B80F62">
        <w:rPr>
          <w:rFonts w:eastAsia="Times New Roman" w:cstheme="minorHAnsi"/>
          <w:lang w:eastAsia="en-AU"/>
        </w:rPr>
        <w:t xml:space="preserve"> </w:t>
      </w:r>
      <w:r w:rsidR="00B80F62" w:rsidRPr="00B80F62">
        <w:rPr>
          <w:rFonts w:eastAsia="Times New Roman" w:cstheme="minorHAnsi"/>
          <w:lang w:eastAsia="en-AU"/>
        </w:rPr>
        <w:t>Sternorrhyncha: Psyllidae), a second distinct</w:t>
      </w:r>
      <w:r w:rsidR="00B80F62">
        <w:rPr>
          <w:rFonts w:eastAsia="Times New Roman" w:cstheme="minorHAnsi"/>
          <w:lang w:eastAsia="en-AU"/>
        </w:rPr>
        <w:t xml:space="preserve"> </w:t>
      </w:r>
      <w:r w:rsidR="00B80F62" w:rsidRPr="00B80F62">
        <w:rPr>
          <w:rFonts w:eastAsia="Times New Roman" w:cstheme="minorHAnsi"/>
          <w:i/>
          <w:iCs/>
          <w:lang w:eastAsia="en-AU"/>
        </w:rPr>
        <w:t>Psylla</w:t>
      </w:r>
      <w:r w:rsidR="00B80F62" w:rsidRPr="00B80F62">
        <w:rPr>
          <w:rFonts w:eastAsia="Times New Roman" w:cstheme="minorHAnsi"/>
          <w:lang w:eastAsia="en-AU"/>
        </w:rPr>
        <w:t xml:space="preserve"> species on the New Zealand endemic plant kōwhai</w:t>
      </w:r>
      <w:r w:rsidR="00B80F62">
        <w:rPr>
          <w:rFonts w:eastAsia="Times New Roman" w:cstheme="minorHAnsi"/>
          <w:lang w:eastAsia="en-AU"/>
        </w:rPr>
        <w:t xml:space="preserve">. </w:t>
      </w:r>
      <w:r w:rsidR="00B80F62" w:rsidRPr="00B80F62">
        <w:rPr>
          <w:rFonts w:eastAsia="Times New Roman" w:cstheme="minorHAnsi"/>
          <w:lang w:eastAsia="en-AU"/>
        </w:rPr>
        <w:t>PLoS ONE</w:t>
      </w:r>
      <w:r w:rsidR="00B80F62">
        <w:rPr>
          <w:rFonts w:eastAsia="Times New Roman" w:cstheme="minorHAnsi"/>
          <w:lang w:eastAsia="en-AU"/>
        </w:rPr>
        <w:t>,</w:t>
      </w:r>
      <w:r w:rsidR="00B80F62" w:rsidRPr="00B80F62">
        <w:rPr>
          <w:rFonts w:eastAsia="Times New Roman" w:cstheme="minorHAnsi"/>
          <w:lang w:eastAsia="en-AU"/>
        </w:rPr>
        <w:t xml:space="preserve"> 14(9): e0221316. https://doi.org/10.1371/journal.pone.0221316</w:t>
      </w:r>
    </w:p>
    <w:p w14:paraId="2A3743A6" w14:textId="50BFAB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tsuura, Y., Kikuchi,</w:t>
      </w:r>
      <w:r w:rsidR="00B80F62">
        <w:rPr>
          <w:rFonts w:eastAsia="Times New Roman" w:cstheme="minorHAnsi"/>
          <w:lang w:eastAsia="en-AU"/>
        </w:rPr>
        <w:t xml:space="preserve"> Y.,</w:t>
      </w:r>
      <w:r w:rsidRPr="00D2435E">
        <w:rPr>
          <w:rFonts w:eastAsia="Times New Roman" w:cstheme="minorHAnsi"/>
          <w:lang w:eastAsia="en-AU"/>
        </w:rPr>
        <w:t xml:space="preserve"> Hosokawa,</w:t>
      </w:r>
      <w:r w:rsidR="00B80F62">
        <w:rPr>
          <w:rFonts w:eastAsia="Times New Roman" w:cstheme="minorHAnsi"/>
          <w:lang w:eastAsia="en-AU"/>
        </w:rPr>
        <w:t xml:space="preserve"> T.,</w:t>
      </w:r>
      <w:r w:rsidRPr="00D2435E">
        <w:rPr>
          <w:rFonts w:eastAsia="Times New Roman" w:cstheme="minorHAnsi"/>
          <w:lang w:eastAsia="en-AU"/>
        </w:rPr>
        <w:t xml:space="preserve"> Koga,</w:t>
      </w:r>
      <w:r w:rsidR="00B80F62">
        <w:rPr>
          <w:rFonts w:eastAsia="Times New Roman" w:cstheme="minorHAnsi"/>
          <w:lang w:eastAsia="en-AU"/>
        </w:rPr>
        <w:t xml:space="preserve"> R.,</w:t>
      </w:r>
      <w:r w:rsidRPr="00D2435E">
        <w:rPr>
          <w:rFonts w:eastAsia="Times New Roman" w:cstheme="minorHAnsi"/>
          <w:lang w:eastAsia="en-AU"/>
        </w:rPr>
        <w:t xml:space="preserve"> Meng,</w:t>
      </w:r>
      <w:r w:rsidR="00B80F62">
        <w:rPr>
          <w:rFonts w:eastAsia="Times New Roman" w:cstheme="minorHAnsi"/>
          <w:lang w:eastAsia="en-AU"/>
        </w:rPr>
        <w:t xml:space="preserve"> X.Y.,</w:t>
      </w:r>
      <w:r w:rsidRPr="00D2435E">
        <w:rPr>
          <w:rFonts w:eastAsia="Times New Roman" w:cstheme="minorHAnsi"/>
          <w:lang w:eastAsia="en-AU"/>
        </w:rPr>
        <w:t xml:space="preserve"> Kamagata,</w:t>
      </w:r>
      <w:r w:rsidR="00B80F62">
        <w:rPr>
          <w:rFonts w:eastAsia="Times New Roman" w:cstheme="minorHAnsi"/>
          <w:lang w:eastAsia="en-AU"/>
        </w:rPr>
        <w:t xml:space="preserve"> Y.,</w:t>
      </w:r>
      <w:r w:rsidRPr="00D2435E">
        <w:rPr>
          <w:rFonts w:eastAsia="Times New Roman" w:cstheme="minorHAnsi"/>
          <w:lang w:eastAsia="en-AU"/>
        </w:rPr>
        <w:t xml:space="preserve"> Nikoh,</w:t>
      </w:r>
      <w:r w:rsidR="00B80F62">
        <w:rPr>
          <w:rFonts w:eastAsia="Times New Roman" w:cstheme="minorHAnsi"/>
          <w:lang w:eastAsia="en-AU"/>
        </w:rPr>
        <w:t xml:space="preserve"> N.,</w:t>
      </w:r>
      <w:r w:rsidRPr="00D2435E">
        <w:rPr>
          <w:rFonts w:eastAsia="Times New Roman" w:cstheme="minorHAnsi"/>
          <w:lang w:eastAsia="en-AU"/>
        </w:rPr>
        <w:t xml:space="preserve"> Fukatsu</w:t>
      </w:r>
      <w:r w:rsidR="00B80F62">
        <w:rPr>
          <w:rFonts w:eastAsia="Times New Roman" w:cstheme="minorHAnsi"/>
          <w:lang w:eastAsia="en-AU"/>
        </w:rPr>
        <w:t>, T.</w:t>
      </w:r>
      <w:r w:rsidRPr="00D2435E">
        <w:rPr>
          <w:rFonts w:eastAsia="Times New Roman" w:cstheme="minorHAnsi"/>
          <w:lang w:eastAsia="en-AU"/>
        </w:rPr>
        <w:t xml:space="preserve"> 2012. Evolution of symbiotic organs and endosymbionts in lygaeid stinkbugs. Isme Journal 6: 397-409.</w:t>
      </w:r>
    </w:p>
    <w:p w14:paraId="252B10C5" w14:textId="5E7B70B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cMurdie</w:t>
      </w:r>
      <w:r w:rsidR="00B80F62">
        <w:rPr>
          <w:rFonts w:eastAsia="Times New Roman" w:cstheme="minorHAnsi"/>
          <w:lang w:eastAsia="en-AU"/>
        </w:rPr>
        <w:t>,</w:t>
      </w:r>
      <w:r w:rsidRPr="00D2435E">
        <w:rPr>
          <w:rFonts w:eastAsia="Times New Roman" w:cstheme="minorHAnsi"/>
          <w:lang w:eastAsia="en-AU"/>
        </w:rPr>
        <w:t xml:space="preserve"> P</w:t>
      </w:r>
      <w:r w:rsidR="00B80F62">
        <w:rPr>
          <w:rFonts w:eastAsia="Times New Roman" w:cstheme="minorHAnsi"/>
          <w:lang w:eastAsia="en-AU"/>
        </w:rPr>
        <w:t>.</w:t>
      </w:r>
      <w:r w:rsidRPr="00D2435E">
        <w:rPr>
          <w:rFonts w:eastAsia="Times New Roman" w:cstheme="minorHAnsi"/>
          <w:lang w:eastAsia="en-AU"/>
        </w:rPr>
        <w:t>J</w:t>
      </w:r>
      <w:r w:rsidR="00B80F62">
        <w:rPr>
          <w:rFonts w:eastAsia="Times New Roman" w:cstheme="minorHAnsi"/>
          <w:lang w:eastAsia="en-AU"/>
        </w:rPr>
        <w:t>.</w:t>
      </w:r>
      <w:r w:rsidRPr="00D2435E">
        <w:rPr>
          <w:rFonts w:eastAsia="Times New Roman" w:cstheme="minorHAnsi"/>
          <w:lang w:eastAsia="en-AU"/>
        </w:rPr>
        <w:t>, Holmes</w:t>
      </w:r>
      <w:r w:rsidR="00B80F62">
        <w:rPr>
          <w:rFonts w:eastAsia="Times New Roman" w:cstheme="minorHAnsi"/>
          <w:lang w:eastAsia="en-AU"/>
        </w:rPr>
        <w:t>,</w:t>
      </w:r>
      <w:r w:rsidRPr="00D2435E">
        <w:rPr>
          <w:rFonts w:eastAsia="Times New Roman" w:cstheme="minorHAnsi"/>
          <w:lang w:eastAsia="en-AU"/>
        </w:rPr>
        <w:t xml:space="preserve"> S.</w:t>
      </w:r>
      <w:r w:rsidR="00B80F62">
        <w:rPr>
          <w:rFonts w:eastAsia="Times New Roman" w:cstheme="minorHAnsi"/>
          <w:lang w:eastAsia="en-AU"/>
        </w:rPr>
        <w:t xml:space="preserve"> 2014.</w:t>
      </w:r>
      <w:r w:rsidRPr="00D2435E">
        <w:rPr>
          <w:rFonts w:eastAsia="Times New Roman" w:cstheme="minorHAnsi"/>
          <w:lang w:eastAsia="en-AU"/>
        </w:rPr>
        <w:t xml:space="preserve"> Waste Not, Want Not: Why Rarefying Microbiome Data Is Inadmissible. PLoS Comput</w:t>
      </w:r>
      <w:r w:rsidR="00B80F62">
        <w:rPr>
          <w:rFonts w:eastAsia="Times New Roman" w:cstheme="minorHAnsi"/>
          <w:lang w:eastAsia="en-AU"/>
        </w:rPr>
        <w:t>ational</w:t>
      </w:r>
      <w:r w:rsidRPr="00D2435E">
        <w:rPr>
          <w:rFonts w:eastAsia="Times New Roman" w:cstheme="minorHAnsi"/>
          <w:lang w:eastAsia="en-AU"/>
        </w:rPr>
        <w:t xml:space="preserve"> Biol</w:t>
      </w:r>
      <w:r w:rsidR="00B80F62">
        <w:rPr>
          <w:rFonts w:eastAsia="Times New Roman" w:cstheme="minorHAnsi"/>
          <w:lang w:eastAsia="en-AU"/>
        </w:rPr>
        <w:t xml:space="preserve">ogy, </w:t>
      </w:r>
      <w:r w:rsidRPr="00D2435E">
        <w:rPr>
          <w:rFonts w:eastAsia="Times New Roman" w:cstheme="minorHAnsi"/>
          <w:lang w:eastAsia="en-AU"/>
        </w:rPr>
        <w:t>10.</w:t>
      </w:r>
    </w:p>
    <w:p w14:paraId="2C884279" w14:textId="75A14986" w:rsidR="00D2435E" w:rsidRPr="008354DD"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Mifsud, D., Burckhardt, D. 2002. Taxonomy and phylogeny of the Old World jumping plant-louse genus Paurocephala (Insecta, Hemiptera, Psylloidea). Journal of Natural History</w:t>
      </w:r>
      <w:r w:rsidR="00B80F62">
        <w:rPr>
          <w:rFonts w:eastAsia="Times New Roman" w:cstheme="minorHAnsi"/>
          <w:lang w:eastAsia="en-AU"/>
        </w:rPr>
        <w:t>,</w:t>
      </w:r>
      <w:r w:rsidRPr="00D2435E">
        <w:rPr>
          <w:rFonts w:eastAsia="Times New Roman" w:cstheme="minorHAnsi"/>
          <w:lang w:eastAsia="en-AU"/>
        </w:rPr>
        <w:t xml:space="preserve"> 36, 1887-1986.</w:t>
      </w:r>
    </w:p>
    <w:p w14:paraId="41A011DB" w14:textId="275FB3A1" w:rsidR="00C0723F" w:rsidRPr="00D2435E" w:rsidRDefault="00C0723F"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Minard, G., Van, </w:t>
      </w:r>
      <w:r w:rsidR="00DB5AD2">
        <w:rPr>
          <w:rFonts w:eastAsia="Times New Roman" w:cstheme="minorHAnsi"/>
          <w:lang w:eastAsia="en-AU"/>
        </w:rPr>
        <w:t xml:space="preserve">V.T., </w:t>
      </w:r>
      <w:r w:rsidRPr="008354DD">
        <w:rPr>
          <w:rFonts w:eastAsia="Times New Roman" w:cstheme="minorHAnsi"/>
          <w:lang w:eastAsia="en-AU"/>
        </w:rPr>
        <w:t xml:space="preserve">Tran, </w:t>
      </w:r>
      <w:r w:rsidR="00DB5AD2">
        <w:rPr>
          <w:rFonts w:eastAsia="Times New Roman" w:cstheme="minorHAnsi"/>
          <w:lang w:eastAsia="en-AU"/>
        </w:rPr>
        <w:t xml:space="preserve">F.H., </w:t>
      </w:r>
      <w:r w:rsidRPr="008354DD">
        <w:rPr>
          <w:rFonts w:eastAsia="Times New Roman" w:cstheme="minorHAnsi"/>
          <w:lang w:eastAsia="en-AU"/>
        </w:rPr>
        <w:t xml:space="preserve">Melaun, </w:t>
      </w:r>
      <w:r w:rsidR="00DB5AD2">
        <w:rPr>
          <w:rFonts w:eastAsia="Times New Roman" w:cstheme="minorHAnsi"/>
          <w:lang w:eastAsia="en-AU"/>
        </w:rPr>
        <w:t xml:space="preserve">C., </w:t>
      </w:r>
      <w:r w:rsidRPr="008354DD">
        <w:rPr>
          <w:rFonts w:eastAsia="Times New Roman" w:cstheme="minorHAnsi"/>
          <w:lang w:eastAsia="en-AU"/>
        </w:rPr>
        <w:t xml:space="preserve">Klimpel, </w:t>
      </w:r>
      <w:r w:rsidR="00DB5AD2">
        <w:rPr>
          <w:rFonts w:eastAsia="Times New Roman" w:cstheme="minorHAnsi"/>
          <w:lang w:eastAsia="en-AU"/>
        </w:rPr>
        <w:t xml:space="preserve">S., </w:t>
      </w:r>
      <w:r w:rsidRPr="008354DD">
        <w:rPr>
          <w:rFonts w:eastAsia="Times New Roman" w:cstheme="minorHAnsi"/>
          <w:lang w:eastAsia="en-AU"/>
        </w:rPr>
        <w:t xml:space="preserve">Koch, </w:t>
      </w:r>
      <w:r w:rsidR="00DB5AD2">
        <w:rPr>
          <w:rFonts w:eastAsia="Times New Roman" w:cstheme="minorHAnsi"/>
          <w:lang w:eastAsia="en-AU"/>
        </w:rPr>
        <w:t xml:space="preserve">L.K., </w:t>
      </w:r>
      <w:r w:rsidRPr="008354DD">
        <w:rPr>
          <w:rFonts w:eastAsia="Times New Roman" w:cstheme="minorHAnsi"/>
          <w:lang w:eastAsia="en-AU"/>
        </w:rPr>
        <w:t>Kim,</w:t>
      </w:r>
      <w:r w:rsidR="00B80F62">
        <w:rPr>
          <w:rFonts w:eastAsia="Times New Roman" w:cstheme="minorHAnsi"/>
          <w:lang w:eastAsia="en-AU"/>
        </w:rPr>
        <w:t xml:space="preserve"> K.L.H.,</w:t>
      </w:r>
      <w:r w:rsidRPr="008354DD">
        <w:rPr>
          <w:rFonts w:eastAsia="Times New Roman" w:cstheme="minorHAnsi"/>
          <w:lang w:eastAsia="en-AU"/>
        </w:rPr>
        <w:t xml:space="preserve"> Thuy,</w:t>
      </w:r>
      <w:r w:rsidR="00B80F62">
        <w:rPr>
          <w:rFonts w:eastAsia="Times New Roman" w:cstheme="minorHAnsi"/>
          <w:lang w:eastAsia="en-AU"/>
        </w:rPr>
        <w:t xml:space="preserve"> T.H.T.,</w:t>
      </w:r>
      <w:r w:rsidRPr="008354DD">
        <w:rPr>
          <w:rFonts w:eastAsia="Times New Roman" w:cstheme="minorHAnsi"/>
          <w:lang w:eastAsia="en-AU"/>
        </w:rPr>
        <w:t xml:space="preserve"> Ngoc,</w:t>
      </w:r>
      <w:r w:rsidR="00B80F62">
        <w:rPr>
          <w:rFonts w:eastAsia="Times New Roman" w:cstheme="minorHAnsi"/>
          <w:lang w:eastAsia="en-AU"/>
        </w:rPr>
        <w:t xml:space="preserve"> H.T.,</w:t>
      </w:r>
      <w:r w:rsidRPr="008354DD">
        <w:rPr>
          <w:rFonts w:eastAsia="Times New Roman" w:cstheme="minorHAnsi"/>
          <w:lang w:eastAsia="en-AU"/>
        </w:rPr>
        <w:t xml:space="preserve"> Potier,</w:t>
      </w:r>
      <w:r w:rsidR="00B80F62">
        <w:rPr>
          <w:rFonts w:eastAsia="Times New Roman" w:cstheme="minorHAnsi"/>
          <w:lang w:eastAsia="en-AU"/>
        </w:rPr>
        <w:t xml:space="preserve"> P.,</w:t>
      </w:r>
      <w:r w:rsidRPr="008354DD">
        <w:rPr>
          <w:rFonts w:eastAsia="Times New Roman" w:cstheme="minorHAnsi"/>
          <w:lang w:eastAsia="en-AU"/>
        </w:rPr>
        <w:t xml:space="preserve"> Mavingui,</w:t>
      </w:r>
      <w:r w:rsidR="00B80F62">
        <w:rPr>
          <w:rFonts w:eastAsia="Times New Roman" w:cstheme="minorHAnsi"/>
          <w:lang w:eastAsia="en-AU"/>
        </w:rPr>
        <w:t xml:space="preserve"> P.</w:t>
      </w:r>
      <w:r w:rsidRPr="008354DD">
        <w:rPr>
          <w:rFonts w:eastAsia="Times New Roman" w:cstheme="minorHAnsi"/>
          <w:lang w:eastAsia="en-AU"/>
        </w:rPr>
        <w:t xml:space="preserve"> Moro</w:t>
      </w:r>
      <w:r w:rsidR="00B80F62">
        <w:rPr>
          <w:rFonts w:eastAsia="Times New Roman" w:cstheme="minorHAnsi"/>
          <w:lang w:eastAsia="en-AU"/>
        </w:rPr>
        <w:t>,</w:t>
      </w:r>
      <w:r w:rsidR="00B80F62" w:rsidRPr="00B80F62">
        <w:rPr>
          <w:rFonts w:eastAsia="Times New Roman" w:cstheme="minorHAnsi"/>
          <w:lang w:eastAsia="en-AU"/>
        </w:rPr>
        <w:t xml:space="preserve"> </w:t>
      </w:r>
      <w:r w:rsidR="00B80F62" w:rsidRPr="008354DD">
        <w:rPr>
          <w:rFonts w:eastAsia="Times New Roman" w:cstheme="minorHAnsi"/>
          <w:lang w:eastAsia="en-AU"/>
        </w:rPr>
        <w:t>C.V.</w:t>
      </w:r>
      <w:r w:rsidRPr="008354DD">
        <w:rPr>
          <w:rFonts w:eastAsia="Times New Roman" w:cstheme="minorHAnsi"/>
          <w:lang w:eastAsia="en-AU"/>
        </w:rPr>
        <w:t xml:space="preserve"> 2017. Identification of sympatric cryptic species of Aedes albopictus subgroup in Vietnam: new perspectives in phylosymbiosis of insect vector. Parasites &amp; Vectors 10.</w:t>
      </w:r>
    </w:p>
    <w:p w14:paraId="026AE851" w14:textId="64F99FA0" w:rsidR="00D2435E" w:rsidRDefault="00D2435E" w:rsidP="00D2435E">
      <w:pPr>
        <w:numPr>
          <w:ilvl w:val="0"/>
          <w:numId w:val="16"/>
        </w:numPr>
        <w:spacing w:after="0" w:line="240" w:lineRule="auto"/>
        <w:rPr>
          <w:ins w:id="298" w:author="Francesco Martoni (DEDJTR)" w:date="2020-02-19T09:55:00Z"/>
          <w:rFonts w:eastAsia="Times New Roman" w:cstheme="minorHAnsi"/>
          <w:lang w:eastAsia="en-AU"/>
        </w:rPr>
      </w:pPr>
      <w:r w:rsidRPr="00D2435E">
        <w:rPr>
          <w:rFonts w:eastAsia="Times New Roman" w:cstheme="minorHAnsi"/>
          <w:lang w:eastAsia="en-AU"/>
        </w:rPr>
        <w:t>Moran</w:t>
      </w:r>
      <w:r w:rsidR="00DB5AD2">
        <w:rPr>
          <w:rFonts w:eastAsia="Times New Roman" w:cstheme="minorHAnsi"/>
          <w:lang w:eastAsia="en-AU"/>
        </w:rPr>
        <w:t>,</w:t>
      </w:r>
      <w:r w:rsidRPr="00D2435E">
        <w:rPr>
          <w:rFonts w:eastAsia="Times New Roman" w:cstheme="minorHAnsi"/>
          <w:lang w:eastAsia="en-AU"/>
        </w:rPr>
        <w:t xml:space="preserve"> P.A.P. 1950. Notes on continuous stochastic phenomena. Biometrika 37:17–23.</w:t>
      </w:r>
    </w:p>
    <w:p w14:paraId="576DB42F" w14:textId="39E1DF76" w:rsidR="00013B97" w:rsidRPr="00013B97" w:rsidRDefault="00013B97">
      <w:pPr>
        <w:numPr>
          <w:ilvl w:val="0"/>
          <w:numId w:val="16"/>
        </w:numPr>
        <w:spacing w:after="0" w:line="240" w:lineRule="auto"/>
        <w:rPr>
          <w:rFonts w:eastAsia="Times New Roman" w:cstheme="minorHAnsi"/>
          <w:lang w:eastAsia="en-AU"/>
        </w:rPr>
      </w:pPr>
      <w:ins w:id="299" w:author="Francesco Martoni (DEDJTR)" w:date="2020-02-19T09:55:00Z">
        <w:r w:rsidRPr="00013B97">
          <w:rPr>
            <w:rFonts w:eastAsia="Times New Roman" w:cstheme="minorHAnsi"/>
            <w:lang w:eastAsia="en-AU"/>
          </w:rPr>
          <w:t>Nakabachi</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Ueoka</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Oshim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Teta</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Mangoni</w:t>
        </w:r>
        <w:r>
          <w:rPr>
            <w:rFonts w:eastAsia="Times New Roman" w:cstheme="minorHAnsi"/>
            <w:lang w:eastAsia="en-AU"/>
          </w:rPr>
          <w:t>,</w:t>
        </w:r>
        <w:r w:rsidRPr="00013B97">
          <w:rPr>
            <w:rFonts w:eastAsia="Times New Roman" w:cstheme="minorHAnsi"/>
            <w:lang w:eastAsia="en-AU"/>
          </w:rPr>
          <w:t xml:space="preserve"> A</w:t>
        </w:r>
      </w:ins>
      <w:ins w:id="300" w:author="Francesco Martoni (DEDJTR)" w:date="2020-02-19T09:56:00Z">
        <w:r>
          <w:rPr>
            <w:rFonts w:eastAsia="Times New Roman" w:cstheme="minorHAnsi"/>
            <w:lang w:eastAsia="en-AU"/>
          </w:rPr>
          <w:t xml:space="preserve">., </w:t>
        </w:r>
        <w:r w:rsidRPr="00013B97">
          <w:rPr>
            <w:rFonts w:eastAsia="Times New Roman" w:cstheme="minorHAnsi"/>
            <w:lang w:eastAsia="en-AU"/>
          </w:rPr>
          <w:t>Gurgu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Oldham</w:t>
        </w:r>
        <w:r>
          <w:rPr>
            <w:rFonts w:eastAsia="Times New Roman" w:cstheme="minorHAnsi"/>
            <w:lang w:eastAsia="en-AU"/>
          </w:rPr>
          <w:t>,</w:t>
        </w:r>
        <w:r w:rsidRPr="00013B97">
          <w:rPr>
            <w:rFonts w:eastAsia="Times New Roman" w:cstheme="minorHAnsi"/>
            <w:lang w:eastAsia="en-AU"/>
          </w:rPr>
          <w:t xml:space="preserve"> N</w:t>
        </w:r>
        <w:r>
          <w:rPr>
            <w:rFonts w:eastAsia="Times New Roman" w:cstheme="minorHAnsi"/>
            <w:lang w:eastAsia="en-AU"/>
          </w:rPr>
          <w:t>.</w:t>
        </w:r>
        <w:r w:rsidRPr="00013B97">
          <w:rPr>
            <w:rFonts w:eastAsia="Times New Roman" w:cstheme="minorHAnsi"/>
            <w:lang w:eastAsia="en-AU"/>
          </w:rPr>
          <w:t>J</w:t>
        </w:r>
        <w:r>
          <w:rPr>
            <w:rFonts w:eastAsia="Times New Roman" w:cstheme="minorHAnsi"/>
            <w:lang w:eastAsia="en-AU"/>
          </w:rPr>
          <w:t>.</w:t>
        </w:r>
        <w:r w:rsidRPr="00013B97">
          <w:rPr>
            <w:rFonts w:eastAsia="Times New Roman" w:cstheme="minorHAnsi"/>
            <w:lang w:eastAsia="en-AU"/>
          </w:rPr>
          <w:t>, van Echten-Deckert</w:t>
        </w:r>
        <w:r>
          <w:rPr>
            <w:rFonts w:eastAsia="Times New Roman" w:cstheme="minorHAnsi"/>
            <w:lang w:eastAsia="en-AU"/>
          </w:rPr>
          <w:t>,</w:t>
        </w:r>
        <w:r w:rsidRPr="00013B97">
          <w:rPr>
            <w:rFonts w:eastAsia="Times New Roman" w:cstheme="minorHAnsi"/>
            <w:lang w:eastAsia="en-AU"/>
          </w:rPr>
          <w:t xml:space="preserve"> G</w:t>
        </w:r>
        <w:r>
          <w:rPr>
            <w:rFonts w:eastAsia="Times New Roman" w:cstheme="minorHAnsi"/>
            <w:lang w:eastAsia="en-AU"/>
          </w:rPr>
          <w:t>.</w:t>
        </w:r>
        <w:r w:rsidRPr="00013B97">
          <w:rPr>
            <w:rFonts w:eastAsia="Times New Roman" w:cstheme="minorHAnsi"/>
            <w:lang w:eastAsia="en-AU"/>
          </w:rPr>
          <w:t>, Okamur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Yamamoto</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Inoue</w:t>
        </w:r>
        <w:r>
          <w:rPr>
            <w:rFonts w:eastAsia="Times New Roman" w:cstheme="minorHAnsi"/>
            <w:lang w:eastAsia="en-AU"/>
          </w:rPr>
          <w:t>,</w:t>
        </w:r>
        <w:r w:rsidRPr="00013B97">
          <w:rPr>
            <w:rFonts w:eastAsia="Times New Roman" w:cstheme="minorHAnsi"/>
            <w:lang w:eastAsia="en-AU"/>
          </w:rPr>
          <w:t xml:space="preserve"> H</w:t>
        </w:r>
        <w:r>
          <w:rPr>
            <w:rFonts w:eastAsia="Times New Roman" w:cstheme="minorHAnsi"/>
            <w:lang w:eastAsia="en-AU"/>
          </w:rPr>
          <w:t>.</w:t>
        </w:r>
        <w:r w:rsidRPr="00013B97">
          <w:rPr>
            <w:rFonts w:eastAsia="Times New Roman" w:cstheme="minorHAnsi"/>
            <w:lang w:eastAsia="en-AU"/>
          </w:rPr>
          <w:t>, Ohkuma</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Hongoh</w:t>
        </w:r>
        <w:r>
          <w:rPr>
            <w:rFonts w:eastAsia="Times New Roman" w:cstheme="minorHAnsi"/>
            <w:lang w:eastAsia="en-AU"/>
          </w:rPr>
          <w:t>,</w:t>
        </w:r>
        <w:r w:rsidRPr="00013B97">
          <w:rPr>
            <w:rFonts w:eastAsia="Times New Roman" w:cstheme="minorHAnsi"/>
            <w:lang w:eastAsia="en-AU"/>
          </w:rPr>
          <w:t xml:space="preserve"> Y</w:t>
        </w:r>
        <w:r>
          <w:rPr>
            <w:rFonts w:eastAsia="Times New Roman" w:cstheme="minorHAnsi"/>
            <w:lang w:eastAsia="en-AU"/>
          </w:rPr>
          <w:t>.</w:t>
        </w:r>
        <w:r w:rsidRPr="00013B97">
          <w:rPr>
            <w:rFonts w:eastAsia="Times New Roman" w:cstheme="minorHAnsi"/>
            <w:lang w:eastAsia="en-AU"/>
          </w:rPr>
          <w:t>, Miyagishima</w:t>
        </w:r>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Y</w:t>
        </w:r>
        <w:r>
          <w:rPr>
            <w:rFonts w:eastAsia="Times New Roman" w:cstheme="minorHAnsi"/>
            <w:lang w:eastAsia="en-AU"/>
          </w:rPr>
          <w:t>.</w:t>
        </w:r>
        <w:r w:rsidRPr="00013B97">
          <w:rPr>
            <w:rFonts w:eastAsia="Times New Roman" w:cstheme="minorHAnsi"/>
            <w:lang w:eastAsia="en-AU"/>
          </w:rPr>
          <w:t>, Hattor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Piel</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 Fukatsu</w:t>
        </w:r>
        <w:r>
          <w:rPr>
            <w:rFonts w:eastAsia="Times New Roman" w:cstheme="minorHAnsi"/>
            <w:lang w:eastAsia="en-AU"/>
          </w:rPr>
          <w:t>,</w:t>
        </w:r>
        <w:r w:rsidRPr="00013B97">
          <w:rPr>
            <w:rFonts w:eastAsia="Times New Roman" w:cstheme="minorHAnsi"/>
            <w:lang w:eastAsia="en-AU"/>
          </w:rPr>
          <w:t xml:space="preserve"> T.</w:t>
        </w:r>
      </w:ins>
      <w:ins w:id="301" w:author="Francesco Martoni (DEDJTR)" w:date="2020-02-19T09:55:00Z">
        <w:r>
          <w:rPr>
            <w:rFonts w:eastAsia="Times New Roman" w:cstheme="minorHAnsi"/>
            <w:lang w:eastAsia="en-AU"/>
          </w:rPr>
          <w:t xml:space="preserve"> </w:t>
        </w:r>
        <w:r w:rsidRPr="00013B97">
          <w:rPr>
            <w:rFonts w:eastAsia="Times New Roman" w:cstheme="minorHAnsi"/>
            <w:lang w:eastAsia="en-AU"/>
          </w:rPr>
          <w:t>2013</w:t>
        </w:r>
        <w:r>
          <w:rPr>
            <w:rFonts w:eastAsia="Times New Roman" w:cstheme="minorHAnsi"/>
            <w:lang w:eastAsia="en-AU"/>
          </w:rPr>
          <w:t>.</w:t>
        </w:r>
        <w:r w:rsidRPr="00013B97">
          <w:rPr>
            <w:rFonts w:eastAsia="Times New Roman" w:cstheme="minorHAnsi"/>
            <w:lang w:eastAsia="en-AU"/>
          </w:rPr>
          <w:t xml:space="preserve"> Defensive bacteriome symbiont with a drastically reduced genome. Current Biology</w:t>
        </w:r>
        <w:r>
          <w:rPr>
            <w:rFonts w:eastAsia="Times New Roman" w:cstheme="minorHAnsi"/>
            <w:lang w:eastAsia="en-AU"/>
          </w:rPr>
          <w:t>,</w:t>
        </w:r>
        <w:r w:rsidRPr="00013B97">
          <w:rPr>
            <w:rFonts w:eastAsia="Times New Roman" w:cstheme="minorHAnsi"/>
            <w:lang w:eastAsia="en-AU"/>
          </w:rPr>
          <w:t xml:space="preserve"> 23: 1478–1484.</w:t>
        </w:r>
      </w:ins>
    </w:p>
    <w:p w14:paraId="5A5F0A72" w14:textId="53183BF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Ouvrard, D. 2019. Psyl'list - The world Psylloidea Database. http://www.hemiptera-databases.com/psyllist. </w:t>
      </w:r>
      <w:r w:rsidRPr="00DB5AD2">
        <w:rPr>
          <w:rFonts w:eastAsia="Times New Roman" w:cstheme="minorHAnsi"/>
          <w:highlight w:val="red"/>
          <w:lang w:eastAsia="en-AU"/>
        </w:rPr>
        <w:t>Last accessed on January 2019.</w:t>
      </w:r>
      <w:r w:rsidRPr="00D2435E">
        <w:rPr>
          <w:rFonts w:eastAsia="Times New Roman" w:cstheme="minorHAnsi"/>
          <w:lang w:eastAsia="en-AU"/>
        </w:rPr>
        <w:t xml:space="preserve"> </w:t>
      </w:r>
    </w:p>
    <w:p w14:paraId="0B2098E7" w14:textId="4F3A7E6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Ouvrard, D., Campbell, B.C., Bourgoin, T., Chan, K.L. 2000. 18S rRNA secondary structure and phylogenetic position of Peloridiidae (Insecta, Hemiptera). Molecular Phylogenetics and Evolution</w:t>
      </w:r>
      <w:r w:rsidR="00DB5AD2">
        <w:rPr>
          <w:rFonts w:eastAsia="Times New Roman" w:cstheme="minorHAnsi"/>
          <w:lang w:eastAsia="en-AU"/>
        </w:rPr>
        <w:t>,</w:t>
      </w:r>
      <w:r w:rsidRPr="00D2435E">
        <w:rPr>
          <w:rFonts w:eastAsia="Times New Roman" w:cstheme="minorHAnsi"/>
          <w:lang w:eastAsia="en-AU"/>
        </w:rPr>
        <w:t xml:space="preserve"> 16, 403-417.</w:t>
      </w:r>
    </w:p>
    <w:p w14:paraId="7C968618" w14:textId="1B1C75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Ouvrard, D., Chalise, P., Percy, D.M. 2015. Host-plant leaps versus host-plant shuffle: a global survey reveals contrasting patterns in an oligophagous insect group (Hemiptera, Psylloidea). Systematics and Biodiversity</w:t>
      </w:r>
      <w:r w:rsidR="00DB5AD2">
        <w:rPr>
          <w:rFonts w:eastAsia="Times New Roman" w:cstheme="minorHAnsi"/>
          <w:lang w:eastAsia="en-AU"/>
        </w:rPr>
        <w:t>,</w:t>
      </w:r>
      <w:r w:rsidRPr="00D2435E">
        <w:rPr>
          <w:rFonts w:eastAsia="Times New Roman" w:cstheme="minorHAnsi"/>
          <w:lang w:eastAsia="en-AU"/>
        </w:rPr>
        <w:t xml:space="preserve"> 13, 434-454.</w:t>
      </w:r>
    </w:p>
    <w:p w14:paraId="35A33F0E" w14:textId="558EB6A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Pagel</w:t>
      </w:r>
      <w:r w:rsidR="00DB5AD2">
        <w:rPr>
          <w:rFonts w:eastAsia="Times New Roman" w:cstheme="minorHAnsi"/>
          <w:lang w:eastAsia="en-AU"/>
        </w:rPr>
        <w:t>,</w:t>
      </w:r>
      <w:r w:rsidRPr="00D2435E">
        <w:rPr>
          <w:rFonts w:eastAsia="Times New Roman" w:cstheme="minorHAnsi"/>
          <w:lang w:eastAsia="en-AU"/>
        </w:rPr>
        <w:t xml:space="preserve"> M. 1999. Inferring the historical patterns of biological evolution. Nature 401:877–884.</w:t>
      </w:r>
    </w:p>
    <w:p w14:paraId="52B6CB22" w14:textId="2CDC0E2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2017. Making the most of your host: the Metrosideros-feeding psyllids (Hemiptera: Psylloidea) of the </w:t>
      </w:r>
      <w:r w:rsidR="00571496" w:rsidRPr="00D2435E">
        <w:rPr>
          <w:rFonts w:eastAsia="Times New Roman" w:cstheme="minorHAnsi"/>
          <w:lang w:eastAsia="en-AU"/>
        </w:rPr>
        <w:t>Hawaiian Islands</w:t>
      </w:r>
      <w:r w:rsidRPr="00D2435E">
        <w:rPr>
          <w:rFonts w:eastAsia="Times New Roman" w:cstheme="minorHAnsi"/>
          <w:lang w:eastAsia="en-AU"/>
        </w:rPr>
        <w:t>. ZooKeys 649, 1-163.</w:t>
      </w:r>
    </w:p>
    <w:p w14:paraId="499BC964" w14:textId="6647DEE7"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Percy, D.M., Crampton-Platt, A., Sveinsson, S., Lemmon, A.R., Moriarty Lemmon, E., Ouvrard, D., Burckhardt, D., 2018. Resolving the psyllid tree of life: phylogenomic analyses of the superfamily Psylloidea (Hemiptera). Systematic Entomology, DOI: 10.1111/syen.12302.</w:t>
      </w:r>
    </w:p>
    <w:p w14:paraId="6E3F28B2" w14:textId="7FB8CA05" w:rsidR="00571496" w:rsidRDefault="00571496" w:rsidP="00571496">
      <w:pPr>
        <w:numPr>
          <w:ilvl w:val="0"/>
          <w:numId w:val="16"/>
        </w:numPr>
        <w:spacing w:after="0" w:line="240" w:lineRule="auto"/>
        <w:rPr>
          <w:ins w:id="302" w:author="Francesco Martoni (DEDJTR)" w:date="2020-02-19T09:54:00Z"/>
          <w:rFonts w:eastAsia="Times New Roman" w:cstheme="minorHAnsi"/>
          <w:lang w:eastAsia="en-AU"/>
        </w:rPr>
      </w:pPr>
      <w:r w:rsidRPr="00571496">
        <w:rPr>
          <w:rFonts w:eastAsia="Times New Roman" w:cstheme="minorHAnsi"/>
          <w:lang w:eastAsia="en-AU"/>
        </w:rPr>
        <w:t>Pollock</w:t>
      </w:r>
      <w:r>
        <w:rPr>
          <w:rFonts w:eastAsia="Times New Roman" w:cstheme="minorHAnsi"/>
          <w:lang w:eastAsia="en-AU"/>
        </w:rPr>
        <w:t>,</w:t>
      </w:r>
      <w:r w:rsidRPr="00571496">
        <w:rPr>
          <w:rFonts w:eastAsia="Times New Roman" w:cstheme="minorHAnsi"/>
          <w:lang w:eastAsia="en-AU"/>
        </w:rPr>
        <w:t xml:space="preserve"> F</w:t>
      </w:r>
      <w:r>
        <w:rPr>
          <w:rFonts w:eastAsia="Times New Roman" w:cstheme="minorHAnsi"/>
          <w:lang w:eastAsia="en-AU"/>
        </w:rPr>
        <w:t>.</w:t>
      </w:r>
      <w:r w:rsidRPr="00571496">
        <w:rPr>
          <w:rFonts w:eastAsia="Times New Roman" w:cstheme="minorHAnsi"/>
          <w:lang w:eastAsia="en-AU"/>
        </w:rPr>
        <w:t>J</w:t>
      </w:r>
      <w:r>
        <w:rPr>
          <w:rFonts w:eastAsia="Times New Roman" w:cstheme="minorHAnsi"/>
          <w:lang w:eastAsia="en-AU"/>
        </w:rPr>
        <w:t>.</w:t>
      </w:r>
      <w:r w:rsidRPr="00571496">
        <w:rPr>
          <w:rFonts w:eastAsia="Times New Roman" w:cstheme="minorHAnsi"/>
          <w:lang w:eastAsia="en-AU"/>
        </w:rPr>
        <w:t>, McMinds</w:t>
      </w:r>
      <w:r>
        <w:rPr>
          <w:rFonts w:eastAsia="Times New Roman" w:cstheme="minorHAnsi"/>
          <w:lang w:eastAsia="en-AU"/>
        </w:rPr>
        <w:t>,</w:t>
      </w:r>
      <w:r w:rsidRPr="00571496">
        <w:rPr>
          <w:rFonts w:eastAsia="Times New Roman" w:cstheme="minorHAnsi"/>
          <w:lang w:eastAsia="en-AU"/>
        </w:rPr>
        <w:t xml:space="preserve"> R</w:t>
      </w:r>
      <w:r>
        <w:rPr>
          <w:rFonts w:eastAsia="Times New Roman" w:cstheme="minorHAnsi"/>
          <w:lang w:eastAsia="en-AU"/>
        </w:rPr>
        <w:t>.</w:t>
      </w:r>
      <w:r w:rsidRPr="00571496">
        <w:rPr>
          <w:rFonts w:eastAsia="Times New Roman" w:cstheme="minorHAnsi"/>
          <w:lang w:eastAsia="en-AU"/>
        </w:rPr>
        <w:t>, Smith</w:t>
      </w:r>
      <w:r>
        <w:rPr>
          <w:rFonts w:eastAsia="Times New Roman" w:cstheme="minorHAnsi"/>
          <w:lang w:eastAsia="en-AU"/>
        </w:rPr>
        <w:t>,</w:t>
      </w:r>
      <w:r w:rsidRPr="00571496">
        <w:rPr>
          <w:rFonts w:eastAsia="Times New Roman" w:cstheme="minorHAnsi"/>
          <w:lang w:eastAsia="en-AU"/>
        </w:rPr>
        <w:t xml:space="preserve"> S</w:t>
      </w:r>
      <w:r>
        <w:rPr>
          <w:rFonts w:eastAsia="Times New Roman" w:cstheme="minorHAnsi"/>
          <w:lang w:eastAsia="en-AU"/>
        </w:rPr>
        <w:t>.</w:t>
      </w:r>
      <w:r w:rsidRPr="00571496">
        <w:rPr>
          <w:rFonts w:eastAsia="Times New Roman" w:cstheme="minorHAnsi"/>
          <w:lang w:eastAsia="en-AU"/>
        </w:rPr>
        <w:t>, Bourne</w:t>
      </w:r>
      <w:r>
        <w:rPr>
          <w:rFonts w:eastAsia="Times New Roman" w:cstheme="minorHAnsi"/>
          <w:lang w:eastAsia="en-AU"/>
        </w:rPr>
        <w:t>,</w:t>
      </w:r>
      <w:r w:rsidRPr="00571496">
        <w:rPr>
          <w:rFonts w:eastAsia="Times New Roman" w:cstheme="minorHAnsi"/>
          <w:lang w:eastAsia="en-AU"/>
        </w:rPr>
        <w:t xml:space="preserve"> D</w:t>
      </w:r>
      <w:r>
        <w:rPr>
          <w:rFonts w:eastAsia="Times New Roman" w:cstheme="minorHAnsi"/>
          <w:lang w:eastAsia="en-AU"/>
        </w:rPr>
        <w:t>.</w:t>
      </w:r>
      <w:r w:rsidRPr="00571496">
        <w:rPr>
          <w:rFonts w:eastAsia="Times New Roman" w:cstheme="minorHAnsi"/>
          <w:lang w:eastAsia="en-AU"/>
        </w:rPr>
        <w:t>G</w:t>
      </w:r>
      <w:r>
        <w:rPr>
          <w:rFonts w:eastAsia="Times New Roman" w:cstheme="minorHAnsi"/>
          <w:lang w:eastAsia="en-AU"/>
        </w:rPr>
        <w:t>.</w:t>
      </w:r>
      <w:r w:rsidRPr="00571496">
        <w:rPr>
          <w:rFonts w:eastAsia="Times New Roman" w:cstheme="minorHAnsi"/>
          <w:lang w:eastAsia="en-AU"/>
        </w:rPr>
        <w:t>, Willis</w:t>
      </w:r>
      <w:r>
        <w:rPr>
          <w:rFonts w:eastAsia="Times New Roman" w:cstheme="minorHAnsi"/>
          <w:lang w:eastAsia="en-AU"/>
        </w:rPr>
        <w:t>,</w:t>
      </w:r>
      <w:r w:rsidRPr="00571496">
        <w:rPr>
          <w:rFonts w:eastAsia="Times New Roman" w:cstheme="minorHAnsi"/>
          <w:lang w:eastAsia="en-AU"/>
        </w:rPr>
        <w:t xml:space="preserve"> B</w:t>
      </w:r>
      <w:r>
        <w:rPr>
          <w:rFonts w:eastAsia="Times New Roman" w:cstheme="minorHAnsi"/>
          <w:lang w:eastAsia="en-AU"/>
        </w:rPr>
        <w:t>.</w:t>
      </w:r>
      <w:r w:rsidRPr="00571496">
        <w:rPr>
          <w:rFonts w:eastAsia="Times New Roman" w:cstheme="minorHAnsi"/>
          <w:lang w:eastAsia="en-AU"/>
        </w:rPr>
        <w:t>L</w:t>
      </w:r>
      <w:r>
        <w:rPr>
          <w:rFonts w:eastAsia="Times New Roman" w:cstheme="minorHAnsi"/>
          <w:lang w:eastAsia="en-AU"/>
        </w:rPr>
        <w:t>.</w:t>
      </w:r>
      <w:r w:rsidRPr="00571496">
        <w:rPr>
          <w:rFonts w:eastAsia="Times New Roman" w:cstheme="minorHAnsi"/>
          <w:lang w:eastAsia="en-AU"/>
        </w:rPr>
        <w:t>, Medina</w:t>
      </w:r>
      <w:r>
        <w:rPr>
          <w:rFonts w:eastAsia="Times New Roman" w:cstheme="minorHAnsi"/>
          <w:lang w:eastAsia="en-AU"/>
        </w:rPr>
        <w:t>,</w:t>
      </w:r>
      <w:r w:rsidRPr="00571496">
        <w:rPr>
          <w:rFonts w:eastAsia="Times New Roman" w:cstheme="minorHAnsi"/>
          <w:lang w:eastAsia="en-AU"/>
        </w:rPr>
        <w:t xml:space="preserve"> M</w:t>
      </w:r>
      <w:r>
        <w:rPr>
          <w:rFonts w:eastAsia="Times New Roman" w:cstheme="minorHAnsi"/>
          <w:lang w:eastAsia="en-AU"/>
        </w:rPr>
        <w:t>.</w:t>
      </w:r>
      <w:r w:rsidRPr="00571496">
        <w:rPr>
          <w:rFonts w:eastAsia="Times New Roman" w:cstheme="minorHAnsi"/>
          <w:lang w:eastAsia="en-AU"/>
        </w:rPr>
        <w:t xml:space="preserve">, </w:t>
      </w:r>
      <w:r>
        <w:rPr>
          <w:rFonts w:eastAsia="Times New Roman" w:cstheme="minorHAnsi"/>
          <w:lang w:eastAsia="en-AU"/>
        </w:rPr>
        <w:t>Vega Thurber, R., Zaneveld, J.R. 2018.</w:t>
      </w:r>
      <w:r w:rsidRPr="00571496">
        <w:rPr>
          <w:rFonts w:eastAsia="Times New Roman" w:cstheme="minorHAnsi"/>
          <w:lang w:eastAsia="en-AU"/>
        </w:rPr>
        <w:t xml:space="preserve"> Coral-associated</w:t>
      </w:r>
      <w:r>
        <w:rPr>
          <w:rFonts w:eastAsia="Times New Roman" w:cstheme="minorHAnsi"/>
          <w:lang w:eastAsia="en-AU"/>
        </w:rPr>
        <w:t xml:space="preserve"> </w:t>
      </w:r>
      <w:r w:rsidRPr="00571496">
        <w:rPr>
          <w:rFonts w:eastAsia="Times New Roman" w:cstheme="minorHAnsi"/>
          <w:lang w:eastAsia="en-AU"/>
        </w:rPr>
        <w:t>bacteria demonstrate phylosymbiosis and cophylogeny. Nat</w:t>
      </w:r>
      <w:r>
        <w:rPr>
          <w:rFonts w:eastAsia="Times New Roman" w:cstheme="minorHAnsi"/>
          <w:lang w:eastAsia="en-AU"/>
        </w:rPr>
        <w:t>ure</w:t>
      </w:r>
      <w:r w:rsidRPr="00571496">
        <w:rPr>
          <w:rFonts w:eastAsia="Times New Roman" w:cstheme="minorHAnsi"/>
          <w:lang w:eastAsia="en-AU"/>
        </w:rPr>
        <w:t xml:space="preserve"> Commun</w:t>
      </w:r>
      <w:r>
        <w:rPr>
          <w:rFonts w:eastAsia="Times New Roman" w:cstheme="minorHAnsi"/>
          <w:lang w:eastAsia="en-AU"/>
        </w:rPr>
        <w:t>ications</w:t>
      </w:r>
      <w:r w:rsidRPr="00571496">
        <w:rPr>
          <w:rFonts w:eastAsia="Times New Roman" w:cstheme="minorHAnsi"/>
          <w:lang w:eastAsia="en-AU"/>
        </w:rPr>
        <w:t xml:space="preserve"> 11/22;9(1):4921.</w:t>
      </w:r>
    </w:p>
    <w:p w14:paraId="6F2B12BB" w14:textId="5446D7DB" w:rsidR="00013B97" w:rsidRPr="00013B97" w:rsidRDefault="00013B97">
      <w:pPr>
        <w:numPr>
          <w:ilvl w:val="0"/>
          <w:numId w:val="16"/>
        </w:numPr>
        <w:spacing w:after="0" w:line="240" w:lineRule="auto"/>
        <w:rPr>
          <w:rFonts w:eastAsia="Times New Roman" w:cstheme="minorHAnsi"/>
          <w:lang w:eastAsia="en-AU"/>
        </w:rPr>
      </w:pPr>
      <w:ins w:id="303" w:author="Francesco Martoni (DEDJTR)" w:date="2020-02-19T09:54:00Z">
        <w:r w:rsidRPr="00013B97">
          <w:rPr>
            <w:rFonts w:eastAsia="Times New Roman" w:cstheme="minorHAnsi"/>
            <w:lang w:eastAsia="en-AU"/>
          </w:rPr>
          <w:t>Prosdocimi</w:t>
        </w:r>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M</w:t>
        </w:r>
        <w:r>
          <w:rPr>
            <w:rFonts w:eastAsia="Times New Roman" w:cstheme="minorHAnsi"/>
            <w:lang w:eastAsia="en-AU"/>
          </w:rPr>
          <w:t>.</w:t>
        </w:r>
        <w:r w:rsidRPr="00013B97">
          <w:rPr>
            <w:rFonts w:eastAsia="Times New Roman" w:cstheme="minorHAnsi"/>
            <w:lang w:eastAsia="en-AU"/>
          </w:rPr>
          <w:t>, Mapelli</w:t>
        </w:r>
        <w:r>
          <w:rPr>
            <w:rFonts w:eastAsia="Times New Roman" w:cstheme="minorHAnsi"/>
            <w:lang w:eastAsia="en-AU"/>
          </w:rPr>
          <w:t>,</w:t>
        </w:r>
        <w:r w:rsidRPr="00013B97">
          <w:rPr>
            <w:rFonts w:eastAsia="Times New Roman" w:cstheme="minorHAnsi"/>
            <w:lang w:eastAsia="en-AU"/>
          </w:rPr>
          <w:t xml:space="preserve"> F</w:t>
        </w:r>
        <w:r>
          <w:rPr>
            <w:rFonts w:eastAsia="Times New Roman" w:cstheme="minorHAnsi"/>
            <w:lang w:eastAsia="en-AU"/>
          </w:rPr>
          <w:t>.</w:t>
        </w:r>
        <w:r w:rsidRPr="00013B97">
          <w:rPr>
            <w:rFonts w:eastAsia="Times New Roman" w:cstheme="minorHAnsi"/>
            <w:lang w:eastAsia="en-AU"/>
          </w:rPr>
          <w:t>, Gonella</w:t>
        </w:r>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Borin</w:t>
        </w:r>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 xml:space="preserve"> &amp; Crotti</w:t>
        </w:r>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2015</w:t>
        </w:r>
        <w:r>
          <w:rPr>
            <w:rFonts w:eastAsia="Times New Roman" w:cstheme="minorHAnsi"/>
            <w:lang w:eastAsia="en-AU"/>
          </w:rPr>
          <w:t xml:space="preserve">. </w:t>
        </w:r>
        <w:r w:rsidRPr="00013B97">
          <w:rPr>
            <w:rFonts w:eastAsia="Times New Roman" w:cstheme="minorHAnsi"/>
            <w:lang w:eastAsia="en-AU"/>
          </w:rPr>
          <w:t>Microbial ecology-based methods to characterize the bacterial communities of non-model insects. Journal of</w:t>
        </w:r>
        <w:r>
          <w:rPr>
            <w:rFonts w:eastAsia="Times New Roman" w:cstheme="minorHAnsi"/>
            <w:lang w:eastAsia="en-AU"/>
          </w:rPr>
          <w:t xml:space="preserve"> </w:t>
        </w:r>
        <w:r w:rsidRPr="00013B97">
          <w:rPr>
            <w:rFonts w:eastAsia="Times New Roman" w:cstheme="minorHAnsi"/>
            <w:lang w:eastAsia="en-AU"/>
          </w:rPr>
          <w:t>Microbiological Methods</w:t>
        </w:r>
        <w:r>
          <w:rPr>
            <w:rFonts w:eastAsia="Times New Roman" w:cstheme="minorHAnsi"/>
            <w:lang w:eastAsia="en-AU"/>
          </w:rPr>
          <w:t>,</w:t>
        </w:r>
        <w:r w:rsidRPr="00013B97">
          <w:rPr>
            <w:rFonts w:eastAsia="Times New Roman" w:cstheme="minorHAnsi"/>
            <w:lang w:eastAsia="en-AU"/>
          </w:rPr>
          <w:t xml:space="preserve"> 119: 110–125.</w:t>
        </w:r>
      </w:ins>
    </w:p>
    <w:p w14:paraId="7889ECB2" w14:textId="7E298FE9" w:rsidR="00D2435E" w:rsidRPr="00D2435E" w:rsidRDefault="00D2435E" w:rsidP="00D2435E">
      <w:pPr>
        <w:numPr>
          <w:ilvl w:val="0"/>
          <w:numId w:val="16"/>
        </w:numPr>
        <w:contextualSpacing/>
        <w:rPr>
          <w:rFonts w:eastAsia="Times New Roman" w:cstheme="minorHAnsi"/>
          <w:lang w:eastAsia="en-AU"/>
        </w:rPr>
      </w:pPr>
      <w:r w:rsidRPr="00D2435E">
        <w:rPr>
          <w:rFonts w:eastAsia="Times New Roman" w:cstheme="minorHAnsi"/>
          <w:lang w:eastAsia="en-AU"/>
        </w:rPr>
        <w:t>Quast</w:t>
      </w:r>
      <w:r w:rsidR="00571496">
        <w:rPr>
          <w:rFonts w:eastAsia="Times New Roman" w:cstheme="minorHAnsi"/>
          <w:lang w:eastAsia="en-AU"/>
        </w:rPr>
        <w:t>,</w:t>
      </w:r>
      <w:r w:rsidRPr="00D2435E">
        <w:rPr>
          <w:rFonts w:eastAsia="Times New Roman" w:cstheme="minorHAnsi"/>
          <w:lang w:eastAsia="en-AU"/>
        </w:rPr>
        <w:t xml:space="preserve"> C</w:t>
      </w:r>
      <w:r w:rsidR="00571496">
        <w:rPr>
          <w:rFonts w:eastAsia="Times New Roman" w:cstheme="minorHAnsi"/>
          <w:lang w:eastAsia="en-AU"/>
        </w:rPr>
        <w:t>.</w:t>
      </w:r>
      <w:r w:rsidRPr="00D2435E">
        <w:rPr>
          <w:rFonts w:eastAsia="Times New Roman" w:cstheme="minorHAnsi"/>
          <w:lang w:eastAsia="en-AU"/>
        </w:rPr>
        <w:t>, Pruesse</w:t>
      </w:r>
      <w:r w:rsidR="00571496">
        <w:rPr>
          <w:rFonts w:eastAsia="Times New Roman" w:cstheme="minorHAnsi"/>
          <w:lang w:eastAsia="en-AU"/>
        </w:rPr>
        <w:t>,</w:t>
      </w:r>
      <w:r w:rsidRPr="00D2435E">
        <w:rPr>
          <w:rFonts w:eastAsia="Times New Roman" w:cstheme="minorHAnsi"/>
          <w:lang w:eastAsia="en-AU"/>
        </w:rPr>
        <w:t xml:space="preserve"> E</w:t>
      </w:r>
      <w:r w:rsidR="00571496">
        <w:rPr>
          <w:rFonts w:eastAsia="Times New Roman" w:cstheme="minorHAnsi"/>
          <w:lang w:eastAsia="en-AU"/>
        </w:rPr>
        <w:t>.</w:t>
      </w:r>
      <w:r w:rsidRPr="00D2435E">
        <w:rPr>
          <w:rFonts w:eastAsia="Times New Roman" w:cstheme="minorHAnsi"/>
          <w:lang w:eastAsia="en-AU"/>
        </w:rPr>
        <w:t>, Yilmaz</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Gerken</w:t>
      </w:r>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Schweer</w:t>
      </w:r>
      <w:r w:rsidR="00571496">
        <w:rPr>
          <w:rFonts w:eastAsia="Times New Roman" w:cstheme="minorHAnsi"/>
          <w:lang w:eastAsia="en-AU"/>
        </w:rPr>
        <w:t>,</w:t>
      </w:r>
      <w:r w:rsidRPr="00D2435E">
        <w:rPr>
          <w:rFonts w:eastAsia="Times New Roman" w:cstheme="minorHAnsi"/>
          <w:lang w:eastAsia="en-AU"/>
        </w:rPr>
        <w:t xml:space="preserve"> T</w:t>
      </w:r>
      <w:r w:rsidR="00571496">
        <w:rPr>
          <w:rFonts w:eastAsia="Times New Roman" w:cstheme="minorHAnsi"/>
          <w:lang w:eastAsia="en-AU"/>
        </w:rPr>
        <w:t>.</w:t>
      </w:r>
      <w:r w:rsidRPr="00D2435E">
        <w:rPr>
          <w:rFonts w:eastAsia="Times New Roman" w:cstheme="minorHAnsi"/>
          <w:lang w:eastAsia="en-AU"/>
        </w:rPr>
        <w:t>, Yarza</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Peplies</w:t>
      </w:r>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Glöckner</w:t>
      </w:r>
      <w:r w:rsidR="00571496">
        <w:rPr>
          <w:rFonts w:eastAsia="Times New Roman" w:cstheme="minorHAnsi"/>
          <w:lang w:eastAsia="en-AU"/>
        </w:rPr>
        <w:t>,</w:t>
      </w:r>
      <w:r w:rsidRPr="00D2435E">
        <w:rPr>
          <w:rFonts w:eastAsia="Times New Roman" w:cstheme="minorHAnsi"/>
          <w:lang w:eastAsia="en-AU"/>
        </w:rPr>
        <w:t xml:space="preserve"> F</w:t>
      </w:r>
      <w:r w:rsidR="00571496">
        <w:rPr>
          <w:rFonts w:eastAsia="Times New Roman" w:cstheme="minorHAnsi"/>
          <w:lang w:eastAsia="en-AU"/>
        </w:rPr>
        <w:t>.</w:t>
      </w:r>
      <w:r w:rsidRPr="00D2435E">
        <w:rPr>
          <w:rFonts w:eastAsia="Times New Roman" w:cstheme="minorHAnsi"/>
          <w:lang w:eastAsia="en-AU"/>
        </w:rPr>
        <w:t>O</w:t>
      </w:r>
      <w:r w:rsidR="00571496">
        <w:rPr>
          <w:rFonts w:eastAsia="Times New Roman" w:cstheme="minorHAnsi"/>
          <w:lang w:eastAsia="en-AU"/>
        </w:rPr>
        <w:t>.</w:t>
      </w:r>
      <w:r w:rsidRPr="00D2435E">
        <w:rPr>
          <w:rFonts w:eastAsia="Times New Roman" w:cstheme="minorHAnsi"/>
          <w:lang w:eastAsia="en-AU"/>
        </w:rPr>
        <w:t xml:space="preserve"> 2013</w:t>
      </w:r>
      <w:r w:rsidR="00571496">
        <w:rPr>
          <w:rFonts w:eastAsia="Times New Roman" w:cstheme="minorHAnsi"/>
          <w:lang w:eastAsia="en-AU"/>
        </w:rPr>
        <w:t>.</w:t>
      </w:r>
      <w:r w:rsidRPr="00D2435E">
        <w:rPr>
          <w:rFonts w:eastAsia="Times New Roman" w:cstheme="minorHAnsi"/>
          <w:lang w:eastAsia="en-AU"/>
        </w:rPr>
        <w:t xml:space="preserve"> The SILVA ribosomal RNA gene database project: improved data processing and web-based tools. Nucl</w:t>
      </w:r>
      <w:r w:rsidR="00571496">
        <w:rPr>
          <w:rFonts w:eastAsia="Times New Roman" w:cstheme="minorHAnsi"/>
          <w:lang w:eastAsia="en-AU"/>
        </w:rPr>
        <w:t>eic</w:t>
      </w:r>
      <w:r w:rsidRPr="00D2435E">
        <w:rPr>
          <w:rFonts w:eastAsia="Times New Roman" w:cstheme="minorHAnsi"/>
          <w:lang w:eastAsia="en-AU"/>
        </w:rPr>
        <w:t xml:space="preserve"> Acids Res</w:t>
      </w:r>
      <w:r w:rsidR="00571496">
        <w:rPr>
          <w:rFonts w:eastAsia="Times New Roman" w:cstheme="minorHAnsi"/>
          <w:lang w:eastAsia="en-AU"/>
        </w:rPr>
        <w:t>earch</w:t>
      </w:r>
      <w:r w:rsidRPr="00D2435E">
        <w:rPr>
          <w:rFonts w:eastAsia="Times New Roman" w:cstheme="minorHAnsi"/>
          <w:lang w:eastAsia="en-AU"/>
        </w:rPr>
        <w:t xml:space="preserve"> 41 (D1): D590-D596.</w:t>
      </w:r>
    </w:p>
    <w:p w14:paraId="5E4A7407"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Rambaut, A., 2016. FigTree v1.4.3 http://tree.bio.ed.ac.uk/software/figtree/.</w:t>
      </w:r>
    </w:p>
    <w:p w14:paraId="69522B0C" w14:textId="74931FAB" w:rsidR="00D2435E" w:rsidRDefault="00D2435E" w:rsidP="00D2435E">
      <w:pPr>
        <w:numPr>
          <w:ilvl w:val="0"/>
          <w:numId w:val="16"/>
        </w:numPr>
        <w:spacing w:after="0" w:line="240" w:lineRule="auto"/>
        <w:rPr>
          <w:ins w:id="304" w:author="Francesco Martoni (DEDJTR)" w:date="2020-02-19T09:51:00Z"/>
          <w:rFonts w:eastAsia="Times New Roman" w:cstheme="minorHAnsi"/>
          <w:lang w:eastAsia="en-AU"/>
        </w:rPr>
      </w:pPr>
      <w:r w:rsidRPr="00D2435E">
        <w:rPr>
          <w:rFonts w:eastAsia="Times New Roman" w:cstheme="minorHAnsi"/>
          <w:lang w:eastAsia="en-AU"/>
        </w:rPr>
        <w:t xml:space="preserve">Rambaut, A., Drummond, A.J., Xie, D., Baele, G., Suchard, M.A. 2018. Tracer v1.7, Available from </w:t>
      </w:r>
      <w:ins w:id="305" w:author="Francesco Martoni (DEDJTR)" w:date="2020-02-19T09:51:00Z">
        <w:r w:rsidR="00013B97">
          <w:rPr>
            <w:rFonts w:eastAsia="Times New Roman" w:cstheme="minorHAnsi"/>
            <w:lang w:eastAsia="en-AU"/>
          </w:rPr>
          <w:fldChar w:fldCharType="begin"/>
        </w:r>
        <w:r w:rsidR="00013B97">
          <w:rPr>
            <w:rFonts w:eastAsia="Times New Roman" w:cstheme="minorHAnsi"/>
            <w:lang w:eastAsia="en-AU"/>
          </w:rPr>
          <w:instrText xml:space="preserve"> HYPERLINK "</w:instrText>
        </w:r>
      </w:ins>
      <w:r w:rsidR="00013B97" w:rsidRPr="00D2435E">
        <w:rPr>
          <w:rFonts w:eastAsia="Times New Roman" w:cstheme="minorHAnsi"/>
          <w:lang w:eastAsia="en-AU"/>
        </w:rPr>
        <w:instrText>http://beast.community/tracer</w:instrText>
      </w:r>
      <w:ins w:id="306" w:author="Francesco Martoni (DEDJTR)" w:date="2020-02-19T09:51:00Z">
        <w:r w:rsidR="00013B97">
          <w:rPr>
            <w:rFonts w:eastAsia="Times New Roman" w:cstheme="minorHAnsi"/>
            <w:lang w:eastAsia="en-AU"/>
          </w:rPr>
          <w:instrText xml:space="preserve">" </w:instrText>
        </w:r>
        <w:r w:rsidR="00013B97">
          <w:rPr>
            <w:rFonts w:eastAsia="Times New Roman" w:cstheme="minorHAnsi"/>
            <w:lang w:eastAsia="en-AU"/>
          </w:rPr>
          <w:fldChar w:fldCharType="separate"/>
        </w:r>
      </w:ins>
      <w:r w:rsidR="00013B97" w:rsidRPr="008B2510">
        <w:rPr>
          <w:rStyle w:val="Hyperlink"/>
          <w:rFonts w:eastAsia="Times New Roman" w:cstheme="minorHAnsi"/>
          <w:lang w:eastAsia="en-AU"/>
        </w:rPr>
        <w:t>http://beast.community/tracer</w:t>
      </w:r>
      <w:ins w:id="307" w:author="Francesco Martoni (DEDJTR)" w:date="2020-02-19T09:51:00Z">
        <w:r w:rsidR="00013B97">
          <w:rPr>
            <w:rFonts w:eastAsia="Times New Roman" w:cstheme="minorHAnsi"/>
            <w:lang w:eastAsia="en-AU"/>
          </w:rPr>
          <w:fldChar w:fldCharType="end"/>
        </w:r>
      </w:ins>
      <w:r w:rsidRPr="00D2435E">
        <w:rPr>
          <w:rFonts w:eastAsia="Times New Roman" w:cstheme="minorHAnsi"/>
          <w:lang w:eastAsia="en-AU"/>
        </w:rPr>
        <w:t>.</w:t>
      </w:r>
    </w:p>
    <w:p w14:paraId="31BEBE55" w14:textId="0FFAFA44" w:rsidR="00013B97" w:rsidRPr="00013B97" w:rsidRDefault="00013B97">
      <w:pPr>
        <w:numPr>
          <w:ilvl w:val="0"/>
          <w:numId w:val="16"/>
        </w:numPr>
        <w:spacing w:after="0" w:line="240" w:lineRule="auto"/>
        <w:rPr>
          <w:rFonts w:eastAsia="Times New Roman" w:cstheme="minorHAnsi"/>
          <w:lang w:eastAsia="en-AU"/>
        </w:rPr>
      </w:pPr>
      <w:ins w:id="308" w:author="Francesco Martoni (DEDJTR)" w:date="2020-02-19T09:52:00Z">
        <w:r w:rsidRPr="00013B97">
          <w:rPr>
            <w:rFonts w:eastAsia="Times New Roman" w:cstheme="minorHAnsi"/>
            <w:lang w:eastAsia="en-AU"/>
          </w:rPr>
          <w:t>Rams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Johnson</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Hoki</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Kruse</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Mahon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ins>
      <w:ins w:id="309" w:author="Francesco Martoni (DEDJTR)" w:date="2020-02-19T09:53:00Z">
        <w:r>
          <w:rPr>
            <w:rFonts w:eastAsia="Times New Roman" w:cstheme="minorHAnsi"/>
            <w:lang w:eastAsia="en-AU"/>
          </w:rPr>
          <w:t>,</w:t>
        </w:r>
      </w:ins>
      <w:ins w:id="310" w:author="Francesco Martoni (DEDJTR)" w:date="2020-02-19T09:52:00Z">
        <w:r w:rsidRPr="00013B97">
          <w:rPr>
            <w:rFonts w:eastAsia="Times New Roman" w:cstheme="minorHAnsi"/>
            <w:lang w:eastAsia="en-AU"/>
          </w:rPr>
          <w:t xml:space="preserve"> </w:t>
        </w:r>
      </w:ins>
      <w:ins w:id="311" w:author="Francesco Martoni (DEDJTR)" w:date="2020-02-19T09:53:00Z">
        <w:r w:rsidRPr="00013B97">
          <w:rPr>
            <w:rFonts w:eastAsia="Times New Roman" w:cstheme="minorHAnsi"/>
            <w:lang w:eastAsia="en-AU"/>
          </w:rPr>
          <w:t>Hilf,</w:t>
        </w:r>
        <w:r>
          <w:rPr>
            <w:rFonts w:eastAsia="Times New Roman" w:cstheme="minorHAnsi"/>
            <w:lang w:eastAsia="en-AU"/>
          </w:rPr>
          <w:t xml:space="preserve"> M.E., </w:t>
        </w:r>
        <w:r w:rsidRPr="00013B97">
          <w:rPr>
            <w:rFonts w:eastAsia="Times New Roman" w:cstheme="minorHAnsi"/>
            <w:lang w:eastAsia="en-AU"/>
          </w:rPr>
          <w:t>Hunter,</w:t>
        </w:r>
        <w:r>
          <w:rPr>
            <w:rFonts w:eastAsia="Times New Roman" w:cstheme="minorHAnsi"/>
            <w:lang w:eastAsia="en-AU"/>
          </w:rPr>
          <w:t xml:space="preserve"> W.B., </w:t>
        </w:r>
        <w:r w:rsidRPr="00013B97">
          <w:rPr>
            <w:rFonts w:eastAsia="Times New Roman" w:cstheme="minorHAnsi"/>
            <w:lang w:eastAsia="en-AU"/>
          </w:rPr>
          <w:t>Hall,</w:t>
        </w:r>
        <w:r>
          <w:rPr>
            <w:rFonts w:eastAsia="Times New Roman" w:cstheme="minorHAnsi"/>
            <w:lang w:eastAsia="en-AU"/>
          </w:rPr>
          <w:t xml:space="preserve"> D.G., </w:t>
        </w:r>
        <w:r w:rsidRPr="00013B97">
          <w:rPr>
            <w:rFonts w:eastAsia="Times New Roman" w:cstheme="minorHAnsi"/>
            <w:lang w:eastAsia="en-AU"/>
          </w:rPr>
          <w:t>Schroeder,</w:t>
        </w:r>
        <w:r>
          <w:rPr>
            <w:rFonts w:eastAsia="Times New Roman" w:cstheme="minorHAnsi"/>
            <w:lang w:eastAsia="en-AU"/>
          </w:rPr>
          <w:t xml:space="preserve"> F.C., </w:t>
        </w:r>
        <w:r w:rsidRPr="00013B97">
          <w:rPr>
            <w:rFonts w:eastAsia="Times New Roman" w:cstheme="minorHAnsi"/>
            <w:lang w:eastAsia="en-AU"/>
          </w:rPr>
          <w:t>MacCoss,</w:t>
        </w:r>
        <w:r>
          <w:rPr>
            <w:rFonts w:eastAsia="Times New Roman" w:cstheme="minorHAnsi"/>
            <w:lang w:eastAsia="en-AU"/>
          </w:rPr>
          <w:t xml:space="preserve"> M.J., </w:t>
        </w:r>
        <w:r w:rsidRPr="00013B97">
          <w:rPr>
            <w:rFonts w:eastAsia="Times New Roman" w:cstheme="minorHAnsi"/>
            <w:lang w:eastAsia="en-AU"/>
          </w:rPr>
          <w:t>Cilia</w:t>
        </w:r>
        <w:r>
          <w:rPr>
            <w:rFonts w:eastAsia="Times New Roman" w:cstheme="minorHAnsi"/>
            <w:lang w:eastAsia="en-AU"/>
          </w:rPr>
          <w:t>, M.</w:t>
        </w:r>
        <w:r w:rsidRPr="00013B97">
          <w:rPr>
            <w:rFonts w:eastAsia="Times New Roman" w:cstheme="minorHAnsi"/>
            <w:lang w:eastAsia="en-AU"/>
          </w:rPr>
          <w:t xml:space="preserve"> </w:t>
        </w:r>
      </w:ins>
      <w:ins w:id="312" w:author="Francesco Martoni (DEDJTR)" w:date="2020-02-19T09:52:00Z">
        <w:r w:rsidRPr="00013B97">
          <w:rPr>
            <w:rFonts w:eastAsia="Times New Roman" w:cstheme="minorHAnsi"/>
            <w:lang w:eastAsia="en-AU"/>
          </w:rPr>
          <w:t>2015</w:t>
        </w:r>
      </w:ins>
      <w:ins w:id="313" w:author="Francesco Martoni (DEDJTR)" w:date="2020-02-19T09:54:00Z">
        <w:r>
          <w:rPr>
            <w:rFonts w:eastAsia="Times New Roman" w:cstheme="minorHAnsi"/>
            <w:lang w:eastAsia="en-AU"/>
          </w:rPr>
          <w:t>.</w:t>
        </w:r>
      </w:ins>
      <w:ins w:id="314" w:author="Francesco Martoni (DEDJTR)" w:date="2020-02-19T09:52:00Z">
        <w:r w:rsidRPr="00013B97">
          <w:rPr>
            <w:rFonts w:eastAsia="Times New Roman" w:cstheme="minorHAnsi"/>
            <w:lang w:eastAsia="en-AU"/>
          </w:rPr>
          <w:t xml:space="preserve"> Metabolic interplay between the Asian citrus psyllid and its </w:t>
        </w:r>
        <w:r w:rsidRPr="00013B97">
          <w:rPr>
            <w:rFonts w:eastAsia="Times New Roman" w:cstheme="minorHAnsi"/>
            <w:i/>
            <w:iCs/>
            <w:lang w:eastAsia="en-AU"/>
            <w:rPrChange w:id="315" w:author="Francesco Martoni (DEDJTR)" w:date="2020-02-19T09:52:00Z">
              <w:rPr>
                <w:rFonts w:eastAsia="Times New Roman" w:cstheme="minorHAnsi"/>
                <w:lang w:eastAsia="en-AU"/>
              </w:rPr>
            </w:rPrChange>
          </w:rPr>
          <w:t>Profftella</w:t>
        </w:r>
        <w:r w:rsidRPr="00013B97">
          <w:rPr>
            <w:rFonts w:eastAsia="Times New Roman" w:cstheme="minorHAnsi"/>
            <w:lang w:eastAsia="en-AU"/>
          </w:rPr>
          <w:t xml:space="preserve"> symbiont: an Achilles’ heel of the citrus greening insect vector. PLoSONE 10: e0140826.</w:t>
        </w:r>
      </w:ins>
    </w:p>
    <w:p w14:paraId="104A6AE4" w14:textId="2067DCD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ha, S., Hunter, </w:t>
      </w:r>
      <w:r w:rsidR="00DB5AD2">
        <w:rPr>
          <w:rFonts w:eastAsia="Times New Roman" w:cstheme="minorHAnsi"/>
          <w:lang w:eastAsia="en-AU"/>
        </w:rPr>
        <w:t xml:space="preserve">W.B., </w:t>
      </w:r>
      <w:r w:rsidRPr="00D2435E">
        <w:rPr>
          <w:rFonts w:eastAsia="Times New Roman" w:cstheme="minorHAnsi"/>
          <w:lang w:eastAsia="en-AU"/>
        </w:rPr>
        <w:t xml:space="preserve">Reese, </w:t>
      </w:r>
      <w:r w:rsidR="00DB5AD2">
        <w:rPr>
          <w:rFonts w:eastAsia="Times New Roman" w:cstheme="minorHAnsi"/>
          <w:lang w:eastAsia="en-AU"/>
        </w:rPr>
        <w:t xml:space="preserve">J., </w:t>
      </w:r>
      <w:r w:rsidRPr="00D2435E">
        <w:rPr>
          <w:rFonts w:eastAsia="Times New Roman" w:cstheme="minorHAnsi"/>
          <w:lang w:eastAsia="en-AU"/>
        </w:rPr>
        <w:t xml:space="preserve">Morgan, </w:t>
      </w:r>
      <w:r w:rsidR="00DB5AD2">
        <w:rPr>
          <w:rFonts w:eastAsia="Times New Roman" w:cstheme="minorHAnsi"/>
          <w:lang w:eastAsia="en-AU"/>
        </w:rPr>
        <w:t xml:space="preserve">J.K., </w:t>
      </w:r>
      <w:r w:rsidRPr="00D2435E">
        <w:rPr>
          <w:rFonts w:eastAsia="Times New Roman" w:cstheme="minorHAnsi"/>
          <w:lang w:eastAsia="en-AU"/>
        </w:rPr>
        <w:t xml:space="preserve">Marutani-Hert, </w:t>
      </w:r>
      <w:r w:rsidR="00DB5AD2">
        <w:rPr>
          <w:rFonts w:eastAsia="Times New Roman" w:cstheme="minorHAnsi"/>
          <w:lang w:eastAsia="en-AU"/>
        </w:rPr>
        <w:t xml:space="preserve">M., </w:t>
      </w:r>
      <w:r w:rsidRPr="00D2435E">
        <w:rPr>
          <w:rFonts w:eastAsia="Times New Roman" w:cstheme="minorHAnsi"/>
          <w:lang w:eastAsia="en-AU"/>
        </w:rPr>
        <w:t>Huang,</w:t>
      </w:r>
      <w:r w:rsidR="00DB5AD2">
        <w:rPr>
          <w:rFonts w:eastAsia="Times New Roman" w:cstheme="minorHAnsi"/>
          <w:lang w:eastAsia="en-AU"/>
        </w:rPr>
        <w:t xml:space="preserve"> H.,</w:t>
      </w:r>
      <w:r w:rsidRPr="00D2435E">
        <w:rPr>
          <w:rFonts w:eastAsia="Times New Roman" w:cstheme="minorHAnsi"/>
          <w:lang w:eastAsia="en-AU"/>
        </w:rPr>
        <w:t xml:space="preserve"> Lindeberg</w:t>
      </w:r>
      <w:r w:rsidR="00DB5AD2">
        <w:rPr>
          <w:rFonts w:eastAsia="Times New Roman" w:cstheme="minorHAnsi"/>
          <w:lang w:eastAsia="en-AU"/>
        </w:rPr>
        <w:t>, M</w:t>
      </w:r>
      <w:r w:rsidRPr="00D2435E">
        <w:rPr>
          <w:rFonts w:eastAsia="Times New Roman" w:cstheme="minorHAnsi"/>
          <w:lang w:eastAsia="en-AU"/>
        </w:rPr>
        <w:t>. 2012. Survey of Endosymbionts in the Diaphorina citri Metagenome and Assembly of a Wolbachia wDi Draft Genome. Plos One</w:t>
      </w:r>
      <w:r w:rsidR="00DB5AD2">
        <w:rPr>
          <w:rFonts w:eastAsia="Times New Roman" w:cstheme="minorHAnsi"/>
          <w:lang w:eastAsia="en-AU"/>
        </w:rPr>
        <w:t>,</w:t>
      </w:r>
      <w:r w:rsidRPr="00D2435E">
        <w:rPr>
          <w:rFonts w:eastAsia="Times New Roman" w:cstheme="minorHAnsi"/>
          <w:lang w:eastAsia="en-AU"/>
        </w:rPr>
        <w:t xml:space="preserve"> 7.</w:t>
      </w:r>
    </w:p>
    <w:p w14:paraId="11F36627" w14:textId="3E6CAB3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anders, J</w:t>
      </w:r>
      <w:r w:rsidR="00DB5AD2">
        <w:rPr>
          <w:rFonts w:eastAsia="Times New Roman" w:cstheme="minorHAnsi"/>
          <w:lang w:eastAsia="en-AU"/>
        </w:rPr>
        <w:t>.</w:t>
      </w:r>
      <w:r w:rsidRPr="00D2435E">
        <w:rPr>
          <w:rFonts w:eastAsia="Times New Roman" w:cstheme="minorHAnsi"/>
          <w:lang w:eastAsia="en-AU"/>
        </w:rPr>
        <w:t>G., Powell,</w:t>
      </w:r>
      <w:r w:rsidR="00DB5AD2">
        <w:rPr>
          <w:rFonts w:eastAsia="Times New Roman" w:cstheme="minorHAnsi"/>
          <w:lang w:eastAsia="en-AU"/>
        </w:rPr>
        <w:t xml:space="preserve"> S.,</w:t>
      </w:r>
      <w:r w:rsidRPr="00D2435E">
        <w:rPr>
          <w:rFonts w:eastAsia="Times New Roman" w:cstheme="minorHAnsi"/>
          <w:lang w:eastAsia="en-AU"/>
        </w:rPr>
        <w:t xml:space="preserve"> Kronauer,</w:t>
      </w:r>
      <w:r w:rsidR="00DB5AD2">
        <w:rPr>
          <w:rFonts w:eastAsia="Times New Roman" w:cstheme="minorHAnsi"/>
          <w:lang w:eastAsia="en-AU"/>
        </w:rPr>
        <w:t xml:space="preserve"> D.J.C., </w:t>
      </w:r>
      <w:r w:rsidRPr="00D2435E">
        <w:rPr>
          <w:rFonts w:eastAsia="Times New Roman" w:cstheme="minorHAnsi"/>
          <w:lang w:eastAsia="en-AU"/>
        </w:rPr>
        <w:t>Vasconcelos,</w:t>
      </w:r>
      <w:r w:rsidR="00DB5AD2">
        <w:rPr>
          <w:rFonts w:eastAsia="Times New Roman" w:cstheme="minorHAnsi"/>
          <w:lang w:eastAsia="en-AU"/>
        </w:rPr>
        <w:t xml:space="preserve"> H.L., </w:t>
      </w:r>
      <w:r w:rsidRPr="00D2435E">
        <w:rPr>
          <w:rFonts w:eastAsia="Times New Roman" w:cstheme="minorHAnsi"/>
          <w:lang w:eastAsia="en-AU"/>
        </w:rPr>
        <w:t>Frederickson,</w:t>
      </w:r>
      <w:r w:rsidR="00DB5AD2">
        <w:rPr>
          <w:rFonts w:eastAsia="Times New Roman" w:cstheme="minorHAnsi"/>
          <w:lang w:eastAsia="en-AU"/>
        </w:rPr>
        <w:t xml:space="preserve"> M.E.,</w:t>
      </w:r>
      <w:r w:rsidRPr="00D2435E">
        <w:rPr>
          <w:rFonts w:eastAsia="Times New Roman" w:cstheme="minorHAnsi"/>
          <w:lang w:eastAsia="en-AU"/>
        </w:rPr>
        <w:t xml:space="preserve"> Pierce</w:t>
      </w:r>
      <w:r w:rsidR="00DB5AD2">
        <w:rPr>
          <w:rFonts w:eastAsia="Times New Roman" w:cstheme="minorHAnsi"/>
          <w:lang w:eastAsia="en-AU"/>
        </w:rPr>
        <w:t>, N.E.</w:t>
      </w:r>
      <w:r w:rsidRPr="00D2435E">
        <w:rPr>
          <w:rFonts w:eastAsia="Times New Roman" w:cstheme="minorHAnsi"/>
          <w:lang w:eastAsia="en-AU"/>
        </w:rPr>
        <w:t xml:space="preserve"> 2014. Stability and phylogenetic correlation in gut microbiota: lessons from ants and apes. Molecular Ecology</w:t>
      </w:r>
      <w:r w:rsidR="00DB5AD2">
        <w:rPr>
          <w:rFonts w:eastAsia="Times New Roman" w:cstheme="minorHAnsi"/>
          <w:lang w:eastAsia="en-AU"/>
        </w:rPr>
        <w:t>,</w:t>
      </w:r>
      <w:r w:rsidRPr="00D2435E">
        <w:rPr>
          <w:rFonts w:eastAsia="Times New Roman" w:cstheme="minorHAnsi"/>
          <w:lang w:eastAsia="en-AU"/>
        </w:rPr>
        <w:t xml:space="preserve"> 23: 1268-1283.</w:t>
      </w:r>
    </w:p>
    <w:p w14:paraId="41A297EC" w14:textId="792C058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uer, C., Stackebrandt, </w:t>
      </w:r>
      <w:r w:rsidR="00DB5AD2">
        <w:rPr>
          <w:rFonts w:eastAsia="Times New Roman" w:cstheme="minorHAnsi"/>
          <w:lang w:eastAsia="en-AU"/>
        </w:rPr>
        <w:t xml:space="preserve">E., </w:t>
      </w:r>
      <w:r w:rsidRPr="00D2435E">
        <w:rPr>
          <w:rFonts w:eastAsia="Times New Roman" w:cstheme="minorHAnsi"/>
          <w:lang w:eastAsia="en-AU"/>
        </w:rPr>
        <w:t xml:space="preserve">Gadau, </w:t>
      </w:r>
      <w:r w:rsidR="00DB5AD2">
        <w:rPr>
          <w:rFonts w:eastAsia="Times New Roman" w:cstheme="minorHAnsi"/>
          <w:lang w:eastAsia="en-AU"/>
        </w:rPr>
        <w:t xml:space="preserve">J., </w:t>
      </w:r>
      <w:r w:rsidRPr="00D2435E">
        <w:rPr>
          <w:rFonts w:eastAsia="Times New Roman" w:cstheme="minorHAnsi"/>
          <w:lang w:eastAsia="en-AU"/>
        </w:rPr>
        <w:t xml:space="preserve">Holldobler, </w:t>
      </w:r>
      <w:r w:rsidR="00DB5AD2">
        <w:rPr>
          <w:rFonts w:eastAsia="Times New Roman" w:cstheme="minorHAnsi"/>
          <w:lang w:eastAsia="en-AU"/>
        </w:rPr>
        <w:t>B.,</w:t>
      </w:r>
      <w:r w:rsidRPr="00D2435E">
        <w:rPr>
          <w:rFonts w:eastAsia="Times New Roman" w:cstheme="minorHAnsi"/>
          <w:lang w:eastAsia="en-AU"/>
        </w:rPr>
        <w:t xml:space="preserve"> Gross</w:t>
      </w:r>
      <w:r w:rsidR="00DB5AD2">
        <w:rPr>
          <w:rFonts w:eastAsia="Times New Roman" w:cstheme="minorHAnsi"/>
          <w:lang w:eastAsia="en-AU"/>
        </w:rPr>
        <w:t>,</w:t>
      </w:r>
      <w:r w:rsidR="00DB5AD2" w:rsidRPr="00DB5AD2">
        <w:rPr>
          <w:rFonts w:eastAsia="Times New Roman" w:cstheme="minorHAnsi"/>
          <w:lang w:eastAsia="en-AU"/>
        </w:rPr>
        <w:t xml:space="preserve"> </w:t>
      </w:r>
      <w:r w:rsidR="00DB5AD2" w:rsidRPr="00D2435E">
        <w:rPr>
          <w:rFonts w:eastAsia="Times New Roman" w:cstheme="minorHAnsi"/>
          <w:lang w:eastAsia="en-AU"/>
        </w:rPr>
        <w:t>R</w:t>
      </w:r>
      <w:r w:rsidRPr="00D2435E">
        <w:rPr>
          <w:rFonts w:eastAsia="Times New Roman" w:cstheme="minorHAnsi"/>
          <w:lang w:eastAsia="en-AU"/>
        </w:rPr>
        <w:t xml:space="preserve">. 2000. Systematic relationships and cospeciation of bacterial endosymbionts and their carpenter ant host species: proposal </w:t>
      </w:r>
      <w:r w:rsidRPr="00D2435E">
        <w:rPr>
          <w:rFonts w:eastAsia="Times New Roman" w:cstheme="minorHAnsi"/>
          <w:lang w:eastAsia="en-AU"/>
        </w:rPr>
        <w:lastRenderedPageBreak/>
        <w:t>of the new taxon Candidatus Blochmannia gen. nov. International Journal of Systematic and Evolutionary Microbiology</w:t>
      </w:r>
      <w:r w:rsidR="00DB5AD2">
        <w:rPr>
          <w:rFonts w:eastAsia="Times New Roman" w:cstheme="minorHAnsi"/>
          <w:lang w:eastAsia="en-AU"/>
        </w:rPr>
        <w:t>,</w:t>
      </w:r>
      <w:r w:rsidRPr="00D2435E">
        <w:rPr>
          <w:rFonts w:eastAsia="Times New Roman" w:cstheme="minorHAnsi"/>
          <w:lang w:eastAsia="en-AU"/>
        </w:rPr>
        <w:t xml:space="preserve"> 50: 1877-1886.</w:t>
      </w:r>
    </w:p>
    <w:p w14:paraId="15AB0397" w14:textId="381B8C9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roder, D., Deppisch,</w:t>
      </w:r>
      <w:r w:rsidR="0045573B">
        <w:rPr>
          <w:rFonts w:eastAsia="Times New Roman" w:cstheme="minorHAnsi"/>
          <w:lang w:eastAsia="en-AU"/>
        </w:rPr>
        <w:t xml:space="preserve"> H., </w:t>
      </w:r>
      <w:r w:rsidRPr="00D2435E">
        <w:rPr>
          <w:rFonts w:eastAsia="Times New Roman" w:cstheme="minorHAnsi"/>
          <w:lang w:eastAsia="en-AU"/>
        </w:rPr>
        <w:t>Obermayer,</w:t>
      </w:r>
      <w:r w:rsidR="0045573B">
        <w:rPr>
          <w:rFonts w:eastAsia="Times New Roman" w:cstheme="minorHAnsi"/>
          <w:lang w:eastAsia="en-AU"/>
        </w:rPr>
        <w:t xml:space="preserve"> M., </w:t>
      </w:r>
      <w:r w:rsidRPr="00D2435E">
        <w:rPr>
          <w:rFonts w:eastAsia="Times New Roman" w:cstheme="minorHAnsi"/>
          <w:lang w:eastAsia="en-AU"/>
        </w:rPr>
        <w:t>Krohne,</w:t>
      </w:r>
      <w:r w:rsidR="0045573B">
        <w:rPr>
          <w:rFonts w:eastAsia="Times New Roman" w:cstheme="minorHAnsi"/>
          <w:lang w:eastAsia="en-AU"/>
        </w:rPr>
        <w:t xml:space="preserve"> G., </w:t>
      </w:r>
      <w:r w:rsidRPr="00D2435E">
        <w:rPr>
          <w:rFonts w:eastAsia="Times New Roman" w:cstheme="minorHAnsi"/>
          <w:lang w:eastAsia="en-AU"/>
        </w:rPr>
        <w:t>Stackebrandt,</w:t>
      </w:r>
      <w:r w:rsidR="0045573B">
        <w:rPr>
          <w:rFonts w:eastAsia="Times New Roman" w:cstheme="minorHAnsi"/>
          <w:lang w:eastAsia="en-AU"/>
        </w:rPr>
        <w:t xml:space="preserve"> E., </w:t>
      </w:r>
      <w:r w:rsidRPr="00D2435E">
        <w:rPr>
          <w:rFonts w:eastAsia="Times New Roman" w:cstheme="minorHAnsi"/>
          <w:lang w:eastAsia="en-AU"/>
        </w:rPr>
        <w:t>Holldobler,</w:t>
      </w:r>
      <w:r w:rsidR="0045573B">
        <w:rPr>
          <w:rFonts w:eastAsia="Times New Roman" w:cstheme="minorHAnsi"/>
          <w:lang w:eastAsia="en-AU"/>
        </w:rPr>
        <w:t xml:space="preserve"> B.,</w:t>
      </w:r>
      <w:r w:rsidRPr="00D2435E">
        <w:rPr>
          <w:rFonts w:eastAsia="Times New Roman" w:cstheme="minorHAnsi"/>
          <w:lang w:eastAsia="en-AU"/>
        </w:rPr>
        <w:t xml:space="preserve"> Goebel,</w:t>
      </w:r>
      <w:r w:rsidR="0045573B">
        <w:rPr>
          <w:rFonts w:eastAsia="Times New Roman" w:cstheme="minorHAnsi"/>
          <w:lang w:eastAsia="en-AU"/>
        </w:rPr>
        <w:t xml:space="preserve"> W., </w:t>
      </w:r>
      <w:r w:rsidRPr="00D2435E">
        <w:rPr>
          <w:rFonts w:eastAsia="Times New Roman" w:cstheme="minorHAnsi"/>
          <w:lang w:eastAsia="en-AU"/>
        </w:rPr>
        <w:t>Gross</w:t>
      </w:r>
      <w:r w:rsidR="0045573B">
        <w:rPr>
          <w:rFonts w:eastAsia="Times New Roman" w:cstheme="minorHAnsi"/>
          <w:lang w:eastAsia="en-AU"/>
        </w:rPr>
        <w:t>,</w:t>
      </w:r>
      <w:r w:rsidR="0045573B" w:rsidRPr="0045573B">
        <w:rPr>
          <w:rFonts w:eastAsia="Times New Roman" w:cstheme="minorHAnsi"/>
          <w:lang w:eastAsia="en-AU"/>
        </w:rPr>
        <w:t xml:space="preserve"> </w:t>
      </w:r>
      <w:r w:rsidR="0045573B" w:rsidRPr="00D2435E">
        <w:rPr>
          <w:rFonts w:eastAsia="Times New Roman" w:cstheme="minorHAnsi"/>
          <w:lang w:eastAsia="en-AU"/>
        </w:rPr>
        <w:t>R</w:t>
      </w:r>
      <w:r w:rsidRPr="00D2435E">
        <w:rPr>
          <w:rFonts w:eastAsia="Times New Roman" w:cstheme="minorHAnsi"/>
          <w:lang w:eastAsia="en-AU"/>
        </w:rPr>
        <w:t>. 1996. Intracellular endosymbiotic: Bacteria of Camponotus species (carpenter ants): Systematics, evolution and ultrastructural characterization. Molecular Microbiology 21: 479-489.</w:t>
      </w:r>
    </w:p>
    <w:p w14:paraId="5CB57CF0" w14:textId="6A6D254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warz, G. 1978. Estimating the dimension of a model. The annals of statistics 6(2): 461-464.</w:t>
      </w:r>
    </w:p>
    <w:p w14:paraId="3986EF29" w14:textId="07DC035D"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ilverman</w:t>
      </w:r>
      <w:r w:rsidR="0045573B">
        <w:rPr>
          <w:rFonts w:eastAsia="Times New Roman" w:cstheme="minorHAnsi"/>
          <w:lang w:eastAsia="en-AU"/>
        </w:rPr>
        <w:t>,</w:t>
      </w:r>
      <w:r w:rsidRPr="00D2435E">
        <w:rPr>
          <w:rFonts w:eastAsia="Times New Roman" w:cstheme="minorHAnsi"/>
          <w:lang w:eastAsia="en-AU"/>
        </w:rPr>
        <w:t xml:space="preserve"> J</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Washburne</w:t>
      </w:r>
      <w:r w:rsidR="0045573B">
        <w:rPr>
          <w:rFonts w:eastAsia="Times New Roman" w:cstheme="minorHAnsi"/>
          <w:lang w:eastAsia="en-AU"/>
        </w:rPr>
        <w:t>,</w:t>
      </w:r>
      <w:r w:rsidRPr="00D2435E">
        <w:rPr>
          <w:rFonts w:eastAsia="Times New Roman" w:cstheme="minorHAnsi"/>
          <w:lang w:eastAsia="en-AU"/>
        </w:rPr>
        <w:t xml:space="preserve"> A</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Mukherjee</w:t>
      </w:r>
      <w:r w:rsidR="0045573B">
        <w:rPr>
          <w:rFonts w:eastAsia="Times New Roman" w:cstheme="minorHAnsi"/>
          <w:lang w:eastAsia="en-AU"/>
        </w:rPr>
        <w:t>,</w:t>
      </w:r>
      <w:r w:rsidRPr="00D2435E">
        <w:rPr>
          <w:rFonts w:eastAsia="Times New Roman" w:cstheme="minorHAnsi"/>
          <w:lang w:eastAsia="en-AU"/>
        </w:rPr>
        <w:t xml:space="preserve"> S</w:t>
      </w:r>
      <w:r w:rsidR="0045573B">
        <w:rPr>
          <w:rFonts w:eastAsia="Times New Roman" w:cstheme="minorHAnsi"/>
          <w:lang w:eastAsia="en-AU"/>
        </w:rPr>
        <w:t>.</w:t>
      </w:r>
      <w:r w:rsidRPr="00D2435E">
        <w:rPr>
          <w:rFonts w:eastAsia="Times New Roman" w:cstheme="minorHAnsi"/>
          <w:lang w:eastAsia="en-AU"/>
        </w:rPr>
        <w:t>, David</w:t>
      </w:r>
      <w:r w:rsidR="0045573B">
        <w:rPr>
          <w:rFonts w:eastAsia="Times New Roman" w:cstheme="minorHAnsi"/>
          <w:lang w:eastAsia="en-AU"/>
        </w:rPr>
        <w:t>,</w:t>
      </w:r>
      <w:r w:rsidRPr="00D2435E">
        <w:rPr>
          <w:rFonts w:eastAsia="Times New Roman" w:cstheme="minorHAnsi"/>
          <w:lang w:eastAsia="en-AU"/>
        </w:rPr>
        <w:t xml:space="preserve"> L</w:t>
      </w:r>
      <w:r w:rsidR="0045573B">
        <w:rPr>
          <w:rFonts w:eastAsia="Times New Roman" w:cstheme="minorHAnsi"/>
          <w:lang w:eastAsia="en-AU"/>
        </w:rPr>
        <w:t>.</w:t>
      </w:r>
      <w:r w:rsidRPr="00D2435E">
        <w:rPr>
          <w:rFonts w:eastAsia="Times New Roman" w:cstheme="minorHAnsi"/>
          <w:lang w:eastAsia="en-AU"/>
        </w:rPr>
        <w:t>A</w:t>
      </w:r>
      <w:r w:rsidR="0045573B">
        <w:rPr>
          <w:rFonts w:eastAsia="Times New Roman" w:cstheme="minorHAnsi"/>
          <w:lang w:eastAsia="en-AU"/>
        </w:rPr>
        <w:t>. 2017.</w:t>
      </w:r>
      <w:r w:rsidRPr="00D2435E">
        <w:rPr>
          <w:rFonts w:eastAsia="Times New Roman" w:cstheme="minorHAnsi"/>
          <w:lang w:eastAsia="en-AU"/>
        </w:rPr>
        <w:t xml:space="preserve"> A phylogenetic transform enhances analysis of compositional microbiota data. Elife</w:t>
      </w:r>
      <w:r w:rsidR="0045573B">
        <w:rPr>
          <w:rFonts w:eastAsia="Times New Roman" w:cstheme="minorHAnsi"/>
          <w:lang w:eastAsia="en-AU"/>
        </w:rPr>
        <w:t xml:space="preserve">, </w:t>
      </w:r>
      <w:r w:rsidRPr="00D2435E">
        <w:rPr>
          <w:rFonts w:eastAsia="Times New Roman" w:cstheme="minorHAnsi"/>
          <w:lang w:eastAsia="en-AU"/>
        </w:rPr>
        <w:t>6:1–20.</w:t>
      </w:r>
    </w:p>
    <w:p w14:paraId="3BF2E40C" w14:textId="7E520F27" w:rsidR="00186EF8" w:rsidRPr="0045573B" w:rsidRDefault="00186EF8" w:rsidP="00D2435E">
      <w:pPr>
        <w:numPr>
          <w:ilvl w:val="0"/>
          <w:numId w:val="16"/>
        </w:numPr>
        <w:spacing w:after="0" w:line="240" w:lineRule="auto"/>
        <w:rPr>
          <w:rFonts w:eastAsia="Times New Roman" w:cstheme="minorHAnsi"/>
          <w:iCs/>
          <w:lang w:eastAsia="en-AU"/>
        </w:rPr>
      </w:pPr>
      <w:r w:rsidRPr="00186EF8">
        <w:rPr>
          <w:rFonts w:eastAsia="Times New Roman" w:cstheme="minorHAnsi"/>
          <w:lang w:eastAsia="en-AU"/>
        </w:rPr>
        <w:t>Sloan</w:t>
      </w:r>
      <w:r>
        <w:rPr>
          <w:rFonts w:eastAsia="Times New Roman" w:cstheme="minorHAnsi"/>
          <w:lang w:eastAsia="en-AU"/>
        </w:rPr>
        <w:t>,</w:t>
      </w:r>
      <w:r w:rsidRPr="00186EF8">
        <w:rPr>
          <w:rFonts w:eastAsia="Times New Roman" w:cstheme="minorHAnsi"/>
          <w:lang w:eastAsia="en-AU"/>
        </w:rPr>
        <w:t xml:space="preserve"> W</w:t>
      </w:r>
      <w:r>
        <w:rPr>
          <w:rFonts w:eastAsia="Times New Roman" w:cstheme="minorHAnsi"/>
          <w:lang w:eastAsia="en-AU"/>
        </w:rPr>
        <w:t>.</w:t>
      </w:r>
      <w:r w:rsidRPr="00186EF8">
        <w:rPr>
          <w:rFonts w:eastAsia="Times New Roman" w:cstheme="minorHAnsi"/>
          <w:lang w:eastAsia="en-AU"/>
        </w:rPr>
        <w:t>T</w:t>
      </w:r>
      <w:r>
        <w:rPr>
          <w:rFonts w:eastAsia="Times New Roman" w:cstheme="minorHAnsi"/>
          <w:lang w:eastAsia="en-AU"/>
        </w:rPr>
        <w:t>.,</w:t>
      </w:r>
      <w:r w:rsidRPr="00186EF8">
        <w:rPr>
          <w:rFonts w:eastAsia="Times New Roman" w:cstheme="minorHAnsi"/>
          <w:lang w:eastAsia="en-AU"/>
        </w:rPr>
        <w:t xml:space="preserve"> Lunn</w:t>
      </w:r>
      <w:r>
        <w:rPr>
          <w:rFonts w:eastAsia="Times New Roman" w:cstheme="minorHAnsi"/>
          <w:lang w:eastAsia="en-AU"/>
        </w:rPr>
        <w:t>,</w:t>
      </w:r>
      <w:r w:rsidRPr="00186EF8">
        <w:rPr>
          <w:rFonts w:eastAsia="Times New Roman" w:cstheme="minorHAnsi"/>
          <w:lang w:eastAsia="en-AU"/>
        </w:rPr>
        <w:t xml:space="preserve"> M</w:t>
      </w:r>
      <w:r>
        <w:rPr>
          <w:rFonts w:eastAsia="Times New Roman" w:cstheme="minorHAnsi"/>
          <w:lang w:eastAsia="en-AU"/>
        </w:rPr>
        <w:t>.</w:t>
      </w:r>
      <w:r w:rsidRPr="00186EF8">
        <w:rPr>
          <w:rFonts w:eastAsia="Times New Roman" w:cstheme="minorHAnsi"/>
          <w:lang w:eastAsia="en-AU"/>
        </w:rPr>
        <w:t>, Woodcock</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Head</w:t>
      </w:r>
      <w:r>
        <w:rPr>
          <w:rFonts w:eastAsia="Times New Roman" w:cstheme="minorHAnsi"/>
          <w:lang w:eastAsia="en-AU"/>
        </w:rPr>
        <w:t>,</w:t>
      </w:r>
      <w:r w:rsidRPr="00186EF8">
        <w:rPr>
          <w:rFonts w:eastAsia="Times New Roman" w:cstheme="minorHAnsi"/>
          <w:lang w:eastAsia="en-AU"/>
        </w:rPr>
        <w:t xml:space="preserve"> I</w:t>
      </w:r>
      <w:r>
        <w:rPr>
          <w:rFonts w:eastAsia="Times New Roman" w:cstheme="minorHAnsi"/>
          <w:lang w:eastAsia="en-AU"/>
        </w:rPr>
        <w:t>.</w:t>
      </w:r>
      <w:r w:rsidRPr="00186EF8">
        <w:rPr>
          <w:rFonts w:eastAsia="Times New Roman" w:cstheme="minorHAnsi"/>
          <w:lang w:eastAsia="en-AU"/>
        </w:rPr>
        <w:t>M</w:t>
      </w:r>
      <w:r>
        <w:rPr>
          <w:rFonts w:eastAsia="Times New Roman" w:cstheme="minorHAnsi"/>
          <w:lang w:eastAsia="en-AU"/>
        </w:rPr>
        <w:t>.</w:t>
      </w:r>
      <w:r w:rsidRPr="00186EF8">
        <w:rPr>
          <w:rFonts w:eastAsia="Times New Roman" w:cstheme="minorHAnsi"/>
          <w:lang w:eastAsia="en-AU"/>
        </w:rPr>
        <w:t>, Nee</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Curtis</w:t>
      </w:r>
      <w:r>
        <w:rPr>
          <w:rFonts w:eastAsia="Times New Roman" w:cstheme="minorHAnsi"/>
          <w:lang w:eastAsia="en-AU"/>
        </w:rPr>
        <w:t>,</w:t>
      </w:r>
      <w:r w:rsidRPr="00186EF8">
        <w:rPr>
          <w:rFonts w:eastAsia="Times New Roman" w:cstheme="minorHAnsi"/>
          <w:lang w:eastAsia="en-AU"/>
        </w:rPr>
        <w:t xml:space="preserve"> T</w:t>
      </w:r>
      <w:r>
        <w:rPr>
          <w:rFonts w:eastAsia="Times New Roman" w:cstheme="minorHAnsi"/>
          <w:lang w:eastAsia="en-AU"/>
        </w:rPr>
        <w:t>.</w:t>
      </w:r>
      <w:r w:rsidRPr="00186EF8">
        <w:rPr>
          <w:rFonts w:eastAsia="Times New Roman" w:cstheme="minorHAnsi"/>
          <w:lang w:eastAsia="en-AU"/>
        </w:rPr>
        <w:t>P.</w:t>
      </w:r>
      <w:r>
        <w:rPr>
          <w:rFonts w:eastAsia="Times New Roman" w:cstheme="minorHAnsi"/>
          <w:lang w:eastAsia="en-AU"/>
        </w:rPr>
        <w:t xml:space="preserve"> 2006. </w:t>
      </w:r>
      <w:r w:rsidRPr="00186EF8">
        <w:rPr>
          <w:rFonts w:eastAsia="Times New Roman" w:cstheme="minorHAnsi"/>
          <w:lang w:eastAsia="en-AU"/>
        </w:rPr>
        <w:t>Quantifying the roles of immigration and chance in shaping prokaryote community structure.</w:t>
      </w:r>
      <w:r>
        <w:rPr>
          <w:rFonts w:eastAsia="Times New Roman" w:cstheme="minorHAnsi"/>
          <w:lang w:eastAsia="en-AU"/>
        </w:rPr>
        <w:t xml:space="preserve"> </w:t>
      </w:r>
      <w:r w:rsidRPr="0045573B">
        <w:rPr>
          <w:rFonts w:eastAsia="Times New Roman" w:cstheme="minorHAnsi"/>
          <w:iCs/>
          <w:lang w:eastAsia="en-AU"/>
        </w:rPr>
        <w:t>Environmental microbiology, 8(4):732-40.</w:t>
      </w:r>
    </w:p>
    <w:p w14:paraId="0891C7EC" w14:textId="65EC883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loan</w:t>
      </w:r>
      <w:r w:rsidR="00265E88" w:rsidRPr="00265E88">
        <w:rPr>
          <w:rFonts w:eastAsia="Times New Roman" w:cstheme="minorHAnsi"/>
          <w:lang w:eastAsia="en-AU"/>
        </w:rPr>
        <w:t>, D.B.</w:t>
      </w:r>
      <w:r w:rsidR="0045573B">
        <w:rPr>
          <w:rFonts w:eastAsia="Times New Roman" w:cstheme="minorHAnsi"/>
          <w:lang w:eastAsia="en-AU"/>
        </w:rPr>
        <w:t>,</w:t>
      </w:r>
      <w:r w:rsidRPr="00D2435E">
        <w:rPr>
          <w:rFonts w:eastAsia="Times New Roman" w:cstheme="minorHAnsi"/>
          <w:lang w:eastAsia="en-AU"/>
        </w:rPr>
        <w:t xml:space="preserve"> Moran</w:t>
      </w:r>
      <w:r w:rsidR="00265E88" w:rsidRPr="00265E88">
        <w:rPr>
          <w:rFonts w:eastAsia="Times New Roman" w:cstheme="minorHAnsi"/>
          <w:lang w:eastAsia="en-AU"/>
        </w:rPr>
        <w:t>, N.A.</w:t>
      </w:r>
      <w:r w:rsidRPr="00D2435E">
        <w:rPr>
          <w:rFonts w:eastAsia="Times New Roman" w:cstheme="minorHAnsi"/>
          <w:lang w:eastAsia="en-AU"/>
        </w:rPr>
        <w:t xml:space="preserve"> 2012</w:t>
      </w:r>
      <w:r w:rsidR="00265E88" w:rsidRPr="00265E88">
        <w:rPr>
          <w:rFonts w:eastAsia="Times New Roman" w:cstheme="minorHAnsi"/>
          <w:lang w:eastAsia="en-AU"/>
        </w:rPr>
        <w:t>. Genome reduction and co-evolution between the primary and secondary bacterial symbionts of psyllids.</w:t>
      </w:r>
      <w:r w:rsidR="009F225A" w:rsidRPr="009F225A">
        <w:t xml:space="preserve"> </w:t>
      </w:r>
      <w:r w:rsidR="009F225A" w:rsidRPr="009F225A">
        <w:rPr>
          <w:rFonts w:eastAsia="Times New Roman" w:cstheme="minorHAnsi"/>
          <w:i/>
          <w:lang w:eastAsia="en-AU"/>
        </w:rPr>
        <w:t>Molecular Biology and Evolution</w:t>
      </w:r>
      <w:r w:rsidR="009F225A">
        <w:rPr>
          <w:rFonts w:eastAsia="Times New Roman" w:cstheme="minorHAnsi"/>
          <w:lang w:eastAsia="en-AU"/>
        </w:rPr>
        <w:t xml:space="preserve">, </w:t>
      </w:r>
      <w:r w:rsidR="009F225A" w:rsidRPr="009F225A">
        <w:rPr>
          <w:rFonts w:eastAsia="Times New Roman" w:cstheme="minorHAnsi"/>
          <w:lang w:eastAsia="en-AU"/>
        </w:rPr>
        <w:t>29(12):3781-92. doi: 10.1093/molbev/mss180.</w:t>
      </w:r>
    </w:p>
    <w:p w14:paraId="5BAF5BE9" w14:textId="71A94603" w:rsidR="00D2435E" w:rsidRDefault="00D2435E" w:rsidP="00D2435E">
      <w:pPr>
        <w:numPr>
          <w:ilvl w:val="0"/>
          <w:numId w:val="16"/>
        </w:numPr>
        <w:spacing w:after="0" w:line="240" w:lineRule="auto"/>
        <w:rPr>
          <w:ins w:id="316" w:author="Francesco Martoni (DEDJTR)" w:date="2020-02-18T11:31:00Z"/>
          <w:rFonts w:eastAsia="Times New Roman" w:cstheme="minorHAnsi"/>
          <w:lang w:eastAsia="en-AU"/>
        </w:rPr>
      </w:pPr>
      <w:r w:rsidRPr="00D2435E">
        <w:rPr>
          <w:rFonts w:eastAsia="Times New Roman" w:cstheme="minorHAnsi"/>
          <w:lang w:eastAsia="en-AU"/>
        </w:rPr>
        <w:t>Spaulding, A.W., von Dohlen</w:t>
      </w:r>
      <w:r w:rsidR="0045573B">
        <w:rPr>
          <w:rFonts w:eastAsia="Times New Roman" w:cstheme="minorHAnsi"/>
          <w:lang w:eastAsia="en-AU"/>
        </w:rPr>
        <w:t>,</w:t>
      </w:r>
      <w:r w:rsidR="0045573B" w:rsidRPr="00D2435E">
        <w:rPr>
          <w:rFonts w:eastAsia="Times New Roman" w:cstheme="minorHAnsi"/>
          <w:lang w:eastAsia="en-AU"/>
        </w:rPr>
        <w:t xml:space="preserve"> C.D. </w:t>
      </w:r>
      <w:r w:rsidRPr="00D2435E">
        <w:rPr>
          <w:rFonts w:eastAsia="Times New Roman" w:cstheme="minorHAnsi"/>
          <w:lang w:eastAsia="en-AU"/>
        </w:rPr>
        <w:t>2001. Psyllid endosymbionts exhibit patterns of co-speciation with hosts and destabilizing substitutions in ribosomal RNA. Insect Molecular Biology</w:t>
      </w:r>
      <w:r w:rsidR="0045573B">
        <w:rPr>
          <w:rFonts w:eastAsia="Times New Roman" w:cstheme="minorHAnsi"/>
          <w:lang w:eastAsia="en-AU"/>
        </w:rPr>
        <w:t>,</w:t>
      </w:r>
      <w:r w:rsidRPr="00D2435E">
        <w:rPr>
          <w:rFonts w:eastAsia="Times New Roman" w:cstheme="minorHAnsi"/>
          <w:lang w:eastAsia="en-AU"/>
        </w:rPr>
        <w:t xml:space="preserve"> 10: 57-67.</w:t>
      </w:r>
    </w:p>
    <w:p w14:paraId="05EFC8DF" w14:textId="2B180256" w:rsidR="00FC4A85" w:rsidRPr="00FC4A85" w:rsidRDefault="00FC4A85">
      <w:pPr>
        <w:numPr>
          <w:ilvl w:val="0"/>
          <w:numId w:val="16"/>
        </w:numPr>
        <w:spacing w:after="0" w:line="240" w:lineRule="auto"/>
        <w:rPr>
          <w:rFonts w:eastAsia="Times New Roman" w:cstheme="minorHAnsi"/>
          <w:lang w:eastAsia="en-AU"/>
        </w:rPr>
      </w:pPr>
      <w:ins w:id="317" w:author="Francesco Martoni (DEDJTR)" w:date="2020-02-18T11:31:00Z">
        <w:r w:rsidRPr="00FC4A85">
          <w:rPr>
            <w:rFonts w:eastAsia="Times New Roman" w:cstheme="minorHAnsi"/>
            <w:lang w:eastAsia="en-AU"/>
          </w:rPr>
          <w:t>Syfert</w:t>
        </w:r>
      </w:ins>
      <w:ins w:id="318" w:author="Francesco Martoni (DEDJTR)" w:date="2020-02-18T11:32:00Z">
        <w:r>
          <w:rPr>
            <w:rFonts w:eastAsia="Times New Roman" w:cstheme="minorHAnsi"/>
            <w:lang w:eastAsia="en-AU"/>
          </w:rPr>
          <w:t>,</w:t>
        </w:r>
      </w:ins>
      <w:ins w:id="319" w:author="Francesco Martoni (DEDJTR)" w:date="2020-02-18T11:31:00Z">
        <w:r w:rsidRPr="00FC4A85">
          <w:rPr>
            <w:rFonts w:eastAsia="Times New Roman" w:cstheme="minorHAnsi"/>
            <w:lang w:eastAsia="en-AU"/>
          </w:rPr>
          <w:t xml:space="preserve"> M</w:t>
        </w:r>
      </w:ins>
      <w:ins w:id="320" w:author="Francesco Martoni (DEDJTR)" w:date="2020-02-18T11:32:00Z">
        <w:r>
          <w:rPr>
            <w:rFonts w:eastAsia="Times New Roman" w:cstheme="minorHAnsi"/>
            <w:lang w:eastAsia="en-AU"/>
          </w:rPr>
          <w:t>.</w:t>
        </w:r>
      </w:ins>
      <w:ins w:id="321" w:author="Francesco Martoni (DEDJTR)" w:date="2020-02-18T11:31:00Z">
        <w:r w:rsidRPr="00FC4A85">
          <w:rPr>
            <w:rFonts w:eastAsia="Times New Roman" w:cstheme="minorHAnsi"/>
            <w:lang w:eastAsia="en-AU"/>
          </w:rPr>
          <w:t>M</w:t>
        </w:r>
      </w:ins>
      <w:ins w:id="322" w:author="Francesco Martoni (DEDJTR)" w:date="2020-02-18T11:32:00Z">
        <w:r>
          <w:rPr>
            <w:rFonts w:eastAsia="Times New Roman" w:cstheme="minorHAnsi"/>
            <w:lang w:eastAsia="en-AU"/>
          </w:rPr>
          <w:t>.</w:t>
        </w:r>
      </w:ins>
      <w:ins w:id="323" w:author="Francesco Martoni (DEDJTR)" w:date="2020-02-18T11:31:00Z">
        <w:r w:rsidRPr="00FC4A85">
          <w:rPr>
            <w:rFonts w:eastAsia="Times New Roman" w:cstheme="minorHAnsi"/>
            <w:lang w:eastAsia="en-AU"/>
          </w:rPr>
          <w:t>, Serbina</w:t>
        </w:r>
      </w:ins>
      <w:ins w:id="324" w:author="Francesco Martoni (DEDJTR)" w:date="2020-02-18T11:32:00Z">
        <w:r>
          <w:rPr>
            <w:rFonts w:eastAsia="Times New Roman" w:cstheme="minorHAnsi"/>
            <w:lang w:eastAsia="en-AU"/>
          </w:rPr>
          <w:t>,</w:t>
        </w:r>
      </w:ins>
      <w:ins w:id="325" w:author="Francesco Martoni (DEDJTR)" w:date="2020-02-18T11:31:00Z">
        <w:r w:rsidRPr="00FC4A85">
          <w:rPr>
            <w:rFonts w:eastAsia="Times New Roman" w:cstheme="minorHAnsi"/>
            <w:lang w:eastAsia="en-AU"/>
          </w:rPr>
          <w:t xml:space="preserve"> L</w:t>
        </w:r>
      </w:ins>
      <w:ins w:id="326" w:author="Francesco Martoni (DEDJTR)" w:date="2020-02-18T11:32:00Z">
        <w:r>
          <w:rPr>
            <w:rFonts w:eastAsia="Times New Roman" w:cstheme="minorHAnsi"/>
            <w:lang w:eastAsia="en-AU"/>
          </w:rPr>
          <w:t>.</w:t>
        </w:r>
      </w:ins>
      <w:ins w:id="327" w:author="Francesco Martoni (DEDJTR)" w:date="2020-02-18T11:31:00Z">
        <w:r w:rsidRPr="00FC4A85">
          <w:rPr>
            <w:rFonts w:eastAsia="Times New Roman" w:cstheme="minorHAnsi"/>
            <w:lang w:eastAsia="en-AU"/>
          </w:rPr>
          <w:t>, Burckhardt</w:t>
        </w:r>
      </w:ins>
      <w:ins w:id="328" w:author="Francesco Martoni (DEDJTR)" w:date="2020-02-18T11:32:00Z">
        <w:r>
          <w:rPr>
            <w:rFonts w:eastAsia="Times New Roman" w:cstheme="minorHAnsi"/>
            <w:lang w:eastAsia="en-AU"/>
          </w:rPr>
          <w:t>,</w:t>
        </w:r>
      </w:ins>
      <w:ins w:id="329" w:author="Francesco Martoni (DEDJTR)" w:date="2020-02-18T11:31:00Z">
        <w:r w:rsidRPr="00FC4A85">
          <w:rPr>
            <w:rFonts w:eastAsia="Times New Roman" w:cstheme="minorHAnsi"/>
            <w:lang w:eastAsia="en-AU"/>
          </w:rPr>
          <w:t xml:space="preserve"> D</w:t>
        </w:r>
      </w:ins>
      <w:ins w:id="330" w:author="Francesco Martoni (DEDJTR)" w:date="2020-02-18T11:32:00Z">
        <w:r>
          <w:rPr>
            <w:rFonts w:eastAsia="Times New Roman" w:cstheme="minorHAnsi"/>
            <w:lang w:eastAsia="en-AU"/>
          </w:rPr>
          <w:t>.</w:t>
        </w:r>
      </w:ins>
      <w:ins w:id="331" w:author="Francesco Martoni (DEDJTR)" w:date="2020-02-18T11:31:00Z">
        <w:r w:rsidRPr="00FC4A85">
          <w:rPr>
            <w:rFonts w:eastAsia="Times New Roman" w:cstheme="minorHAnsi"/>
            <w:lang w:eastAsia="en-AU"/>
          </w:rPr>
          <w:t>,</w:t>
        </w:r>
      </w:ins>
      <w:ins w:id="332" w:author="Francesco Martoni (DEDJTR)" w:date="2020-02-18T11:32:00Z">
        <w:r>
          <w:rPr>
            <w:rFonts w:eastAsia="Times New Roman" w:cstheme="minorHAnsi"/>
            <w:lang w:eastAsia="en-AU"/>
          </w:rPr>
          <w:t xml:space="preserve"> </w:t>
        </w:r>
      </w:ins>
      <w:ins w:id="333" w:author="Francesco Martoni (DEDJTR)" w:date="2020-02-18T11:31:00Z">
        <w:r w:rsidRPr="00FC4A85">
          <w:rPr>
            <w:rFonts w:eastAsia="Times New Roman" w:cstheme="minorHAnsi"/>
            <w:lang w:eastAsia="en-AU"/>
          </w:rPr>
          <w:t>Knapp</w:t>
        </w:r>
      </w:ins>
      <w:ins w:id="334" w:author="Francesco Martoni (DEDJTR)" w:date="2020-02-18T11:32:00Z">
        <w:r>
          <w:rPr>
            <w:rFonts w:eastAsia="Times New Roman" w:cstheme="minorHAnsi"/>
            <w:lang w:eastAsia="en-AU"/>
          </w:rPr>
          <w:t>,</w:t>
        </w:r>
      </w:ins>
      <w:ins w:id="335" w:author="Francesco Martoni (DEDJTR)" w:date="2020-02-18T11:31:00Z">
        <w:r w:rsidRPr="00FC4A85">
          <w:rPr>
            <w:rFonts w:eastAsia="Times New Roman" w:cstheme="minorHAnsi"/>
            <w:lang w:eastAsia="en-AU"/>
          </w:rPr>
          <w:t xml:space="preserve"> S</w:t>
        </w:r>
      </w:ins>
      <w:ins w:id="336" w:author="Francesco Martoni (DEDJTR)" w:date="2020-02-18T11:32:00Z">
        <w:r>
          <w:rPr>
            <w:rFonts w:eastAsia="Times New Roman" w:cstheme="minorHAnsi"/>
            <w:lang w:eastAsia="en-AU"/>
          </w:rPr>
          <w:t>.</w:t>
        </w:r>
      </w:ins>
      <w:ins w:id="337" w:author="Francesco Martoni (DEDJTR)" w:date="2020-02-18T11:31:00Z">
        <w:r w:rsidRPr="00FC4A85">
          <w:rPr>
            <w:rFonts w:eastAsia="Times New Roman" w:cstheme="minorHAnsi"/>
            <w:lang w:eastAsia="en-AU"/>
          </w:rPr>
          <w:t>, Percy</w:t>
        </w:r>
      </w:ins>
      <w:ins w:id="338" w:author="Francesco Martoni (DEDJTR)" w:date="2020-02-18T11:32:00Z">
        <w:r>
          <w:rPr>
            <w:rFonts w:eastAsia="Times New Roman" w:cstheme="minorHAnsi"/>
            <w:lang w:eastAsia="en-AU"/>
          </w:rPr>
          <w:t>,</w:t>
        </w:r>
      </w:ins>
      <w:ins w:id="339" w:author="Francesco Martoni (DEDJTR)" w:date="2020-02-18T11:31:00Z">
        <w:r w:rsidRPr="00FC4A85">
          <w:rPr>
            <w:rFonts w:eastAsia="Times New Roman" w:cstheme="minorHAnsi"/>
            <w:lang w:eastAsia="en-AU"/>
          </w:rPr>
          <w:t xml:space="preserve"> D</w:t>
        </w:r>
      </w:ins>
      <w:ins w:id="340" w:author="Francesco Martoni (DEDJTR)" w:date="2020-02-18T11:32:00Z">
        <w:r>
          <w:rPr>
            <w:rFonts w:eastAsia="Times New Roman" w:cstheme="minorHAnsi"/>
            <w:lang w:eastAsia="en-AU"/>
          </w:rPr>
          <w:t>.</w:t>
        </w:r>
      </w:ins>
      <w:ins w:id="341" w:author="Francesco Martoni (DEDJTR)" w:date="2020-02-18T11:31:00Z">
        <w:r w:rsidRPr="00FC4A85">
          <w:rPr>
            <w:rFonts w:eastAsia="Times New Roman" w:cstheme="minorHAnsi"/>
            <w:lang w:eastAsia="en-AU"/>
          </w:rPr>
          <w:t>M</w:t>
        </w:r>
      </w:ins>
      <w:ins w:id="342" w:author="Francesco Martoni (DEDJTR)" w:date="2020-02-18T11:32:00Z">
        <w:r>
          <w:rPr>
            <w:rFonts w:eastAsia="Times New Roman" w:cstheme="minorHAnsi"/>
            <w:lang w:eastAsia="en-AU"/>
          </w:rPr>
          <w:t>.</w:t>
        </w:r>
      </w:ins>
      <w:ins w:id="343" w:author="Francesco Martoni (DEDJTR)" w:date="2020-02-18T11:31:00Z">
        <w:r w:rsidRPr="00FC4A85">
          <w:rPr>
            <w:rFonts w:eastAsia="Times New Roman" w:cstheme="minorHAnsi"/>
            <w:lang w:eastAsia="en-AU"/>
          </w:rPr>
          <w:t xml:space="preserve"> 2017</w:t>
        </w:r>
      </w:ins>
      <w:ins w:id="344" w:author="Francesco Martoni (DEDJTR)" w:date="2020-02-18T11:32:00Z">
        <w:r>
          <w:rPr>
            <w:rFonts w:eastAsia="Times New Roman" w:cstheme="minorHAnsi"/>
            <w:lang w:eastAsia="en-AU"/>
          </w:rPr>
          <w:t>.</w:t>
        </w:r>
      </w:ins>
      <w:ins w:id="345" w:author="Francesco Martoni (DEDJTR)" w:date="2020-02-18T11:31:00Z">
        <w:r w:rsidRPr="00FC4A85">
          <w:rPr>
            <w:rFonts w:eastAsia="Times New Roman" w:cstheme="minorHAnsi"/>
            <w:lang w:eastAsia="en-AU"/>
          </w:rPr>
          <w:t xml:space="preserve"> Emerging </w:t>
        </w:r>
      </w:ins>
      <w:ins w:id="346" w:author="Francesco Martoni (DEDJTR)" w:date="2020-02-18T11:32:00Z">
        <w:r>
          <w:rPr>
            <w:rFonts w:eastAsia="Times New Roman" w:cstheme="minorHAnsi"/>
            <w:lang w:eastAsia="en-AU"/>
          </w:rPr>
          <w:t>n</w:t>
        </w:r>
      </w:ins>
      <w:ins w:id="347" w:author="Francesco Martoni (DEDJTR)" w:date="2020-02-18T11:31:00Z">
        <w:r w:rsidRPr="00FC4A85">
          <w:rPr>
            <w:rFonts w:eastAsia="Times New Roman" w:cstheme="minorHAnsi"/>
            <w:lang w:eastAsia="en-AU"/>
          </w:rPr>
          <w:t xml:space="preserve">ew </w:t>
        </w:r>
      </w:ins>
      <w:ins w:id="348" w:author="Francesco Martoni (DEDJTR)" w:date="2020-02-18T11:32:00Z">
        <w:r>
          <w:rPr>
            <w:rFonts w:eastAsia="Times New Roman" w:cstheme="minorHAnsi"/>
            <w:lang w:eastAsia="en-AU"/>
          </w:rPr>
          <w:t>c</w:t>
        </w:r>
      </w:ins>
      <w:ins w:id="349" w:author="Francesco Martoni (DEDJTR)" w:date="2020-02-18T11:31:00Z">
        <w:r w:rsidRPr="00FC4A85">
          <w:rPr>
            <w:rFonts w:eastAsia="Times New Roman" w:cstheme="minorHAnsi"/>
            <w:lang w:eastAsia="en-AU"/>
          </w:rPr>
          <w:t>rop</w:t>
        </w:r>
      </w:ins>
      <w:ins w:id="350" w:author="Francesco Martoni (DEDJTR)" w:date="2020-02-18T11:32:00Z">
        <w:r>
          <w:rPr>
            <w:rFonts w:eastAsia="Times New Roman" w:cstheme="minorHAnsi"/>
            <w:lang w:eastAsia="en-AU"/>
          </w:rPr>
          <w:t xml:space="preserve"> p</w:t>
        </w:r>
      </w:ins>
      <w:ins w:id="351" w:author="Francesco Martoni (DEDJTR)" w:date="2020-02-18T11:31:00Z">
        <w:r w:rsidRPr="00FC4A85">
          <w:rPr>
            <w:rFonts w:eastAsia="Times New Roman" w:cstheme="minorHAnsi"/>
            <w:lang w:eastAsia="en-AU"/>
          </w:rPr>
          <w:t xml:space="preserve">ests: </w:t>
        </w:r>
      </w:ins>
      <w:ins w:id="352" w:author="Francesco Martoni (DEDJTR)" w:date="2020-02-18T11:32:00Z">
        <w:r>
          <w:rPr>
            <w:rFonts w:eastAsia="Times New Roman" w:cstheme="minorHAnsi"/>
            <w:lang w:eastAsia="en-AU"/>
          </w:rPr>
          <w:t>e</w:t>
        </w:r>
      </w:ins>
      <w:ins w:id="353" w:author="Francesco Martoni (DEDJTR)" w:date="2020-02-18T11:31:00Z">
        <w:r w:rsidRPr="00FC4A85">
          <w:rPr>
            <w:rFonts w:eastAsia="Times New Roman" w:cstheme="minorHAnsi"/>
            <w:lang w:eastAsia="en-AU"/>
          </w:rPr>
          <w:t xml:space="preserve">cological </w:t>
        </w:r>
      </w:ins>
      <w:ins w:id="354" w:author="Francesco Martoni (DEDJTR)" w:date="2020-02-18T11:32:00Z">
        <w:r>
          <w:rPr>
            <w:rFonts w:eastAsia="Times New Roman" w:cstheme="minorHAnsi"/>
            <w:lang w:eastAsia="en-AU"/>
          </w:rPr>
          <w:t>m</w:t>
        </w:r>
      </w:ins>
      <w:ins w:id="355" w:author="Francesco Martoni (DEDJTR)" w:date="2020-02-18T11:31:00Z">
        <w:r w:rsidRPr="00FC4A85">
          <w:rPr>
            <w:rFonts w:eastAsia="Times New Roman" w:cstheme="minorHAnsi"/>
            <w:lang w:eastAsia="en-AU"/>
          </w:rPr>
          <w:t xml:space="preserve">odelling and </w:t>
        </w:r>
      </w:ins>
      <w:ins w:id="356" w:author="Francesco Martoni (DEDJTR)" w:date="2020-02-18T11:32:00Z">
        <w:r>
          <w:rPr>
            <w:rFonts w:eastAsia="Times New Roman" w:cstheme="minorHAnsi"/>
            <w:lang w:eastAsia="en-AU"/>
          </w:rPr>
          <w:t>a</w:t>
        </w:r>
      </w:ins>
      <w:ins w:id="357" w:author="Francesco Martoni (DEDJTR)" w:date="2020-02-18T11:31:00Z">
        <w:r w:rsidRPr="00FC4A85">
          <w:rPr>
            <w:rFonts w:eastAsia="Times New Roman" w:cstheme="minorHAnsi"/>
            <w:lang w:eastAsia="en-AU"/>
          </w:rPr>
          <w:t>nalysis of the</w:t>
        </w:r>
      </w:ins>
      <w:ins w:id="358" w:author="Francesco Martoni (DEDJTR)" w:date="2020-02-18T11:32:00Z">
        <w:r>
          <w:rPr>
            <w:rFonts w:eastAsia="Times New Roman" w:cstheme="minorHAnsi"/>
            <w:lang w:eastAsia="en-AU"/>
          </w:rPr>
          <w:t xml:space="preserve"> </w:t>
        </w:r>
      </w:ins>
      <w:ins w:id="359" w:author="Francesco Martoni (DEDJTR)" w:date="2020-02-18T11:31:00Z">
        <w:r w:rsidRPr="00FC4A85">
          <w:rPr>
            <w:rFonts w:eastAsia="Times New Roman" w:cstheme="minorHAnsi"/>
            <w:lang w:eastAsia="en-AU"/>
          </w:rPr>
          <w:t xml:space="preserve">South American </w:t>
        </w:r>
      </w:ins>
      <w:ins w:id="360" w:author="Francesco Martoni (DEDJTR)" w:date="2020-02-18T11:33:00Z">
        <w:r>
          <w:rPr>
            <w:rFonts w:eastAsia="Times New Roman" w:cstheme="minorHAnsi"/>
            <w:lang w:eastAsia="en-AU"/>
          </w:rPr>
          <w:t>p</w:t>
        </w:r>
      </w:ins>
      <w:ins w:id="361" w:author="Francesco Martoni (DEDJTR)" w:date="2020-02-18T11:31:00Z">
        <w:r w:rsidRPr="00FC4A85">
          <w:rPr>
            <w:rFonts w:eastAsia="Times New Roman" w:cstheme="minorHAnsi"/>
            <w:lang w:eastAsia="en-AU"/>
          </w:rPr>
          <w:t xml:space="preserve">otato </w:t>
        </w:r>
      </w:ins>
      <w:ins w:id="362" w:author="Francesco Martoni (DEDJTR)" w:date="2020-02-18T11:33:00Z">
        <w:r>
          <w:rPr>
            <w:rFonts w:eastAsia="Times New Roman" w:cstheme="minorHAnsi"/>
            <w:lang w:eastAsia="en-AU"/>
          </w:rPr>
          <w:t>p</w:t>
        </w:r>
      </w:ins>
      <w:ins w:id="363" w:author="Francesco Martoni (DEDJTR)" w:date="2020-02-18T11:31:00Z">
        <w:r w:rsidRPr="00FC4A85">
          <w:rPr>
            <w:rFonts w:eastAsia="Times New Roman" w:cstheme="minorHAnsi"/>
            <w:lang w:eastAsia="en-AU"/>
          </w:rPr>
          <w:t xml:space="preserve">syllid </w:t>
        </w:r>
        <w:r w:rsidRPr="00FC4A85">
          <w:rPr>
            <w:rFonts w:eastAsia="Times New Roman" w:cstheme="minorHAnsi"/>
            <w:i/>
            <w:iCs/>
            <w:lang w:eastAsia="en-AU"/>
            <w:rPrChange w:id="364" w:author="Francesco Martoni (DEDJTR)" w:date="2020-02-18T11:32:00Z">
              <w:rPr>
                <w:rFonts w:eastAsia="Times New Roman" w:cstheme="minorHAnsi"/>
                <w:lang w:eastAsia="en-AU"/>
              </w:rPr>
            </w:rPrChange>
          </w:rPr>
          <w:t>Russelliana</w:t>
        </w:r>
      </w:ins>
      <w:ins w:id="365" w:author="Francesco Martoni (DEDJTR)" w:date="2020-02-18T11:32:00Z">
        <w:r w:rsidRPr="00FC4A85">
          <w:rPr>
            <w:rFonts w:eastAsia="Times New Roman" w:cstheme="minorHAnsi"/>
            <w:i/>
            <w:iCs/>
            <w:lang w:eastAsia="en-AU"/>
            <w:rPrChange w:id="366" w:author="Francesco Martoni (DEDJTR)" w:date="2020-02-18T11:32:00Z">
              <w:rPr>
                <w:rFonts w:eastAsia="Times New Roman" w:cstheme="minorHAnsi"/>
                <w:lang w:eastAsia="en-AU"/>
              </w:rPr>
            </w:rPrChange>
          </w:rPr>
          <w:t xml:space="preserve"> </w:t>
        </w:r>
      </w:ins>
      <w:ins w:id="367" w:author="Francesco Martoni (DEDJTR)" w:date="2020-02-18T11:31:00Z">
        <w:r w:rsidRPr="00FC4A85">
          <w:rPr>
            <w:rFonts w:eastAsia="Times New Roman" w:cstheme="minorHAnsi"/>
            <w:i/>
            <w:iCs/>
            <w:lang w:eastAsia="en-AU"/>
            <w:rPrChange w:id="368" w:author="Francesco Martoni (DEDJTR)" w:date="2020-02-18T11:32:00Z">
              <w:rPr>
                <w:rFonts w:eastAsia="Times New Roman" w:cstheme="minorHAnsi"/>
                <w:lang w:eastAsia="en-AU"/>
              </w:rPr>
            </w:rPrChange>
          </w:rPr>
          <w:t>solanicola</w:t>
        </w:r>
        <w:r w:rsidRPr="00FC4A85">
          <w:rPr>
            <w:rFonts w:eastAsia="Times New Roman" w:cstheme="minorHAnsi"/>
            <w:lang w:eastAsia="en-AU"/>
          </w:rPr>
          <w:t xml:space="preserve"> (Hemiptera: Psylloidea) and </w:t>
        </w:r>
      </w:ins>
      <w:ins w:id="369" w:author="Francesco Martoni (DEDJTR)" w:date="2020-02-18T11:33:00Z">
        <w:r>
          <w:rPr>
            <w:rFonts w:eastAsia="Times New Roman" w:cstheme="minorHAnsi"/>
            <w:lang w:eastAsia="en-AU"/>
          </w:rPr>
          <w:t>i</w:t>
        </w:r>
      </w:ins>
      <w:ins w:id="370" w:author="Francesco Martoni (DEDJTR)" w:date="2020-02-18T11:31:00Z">
        <w:r w:rsidRPr="00FC4A85">
          <w:rPr>
            <w:rFonts w:eastAsia="Times New Roman" w:cstheme="minorHAnsi"/>
            <w:lang w:eastAsia="en-AU"/>
          </w:rPr>
          <w:t xml:space="preserve">ts </w:t>
        </w:r>
      </w:ins>
      <w:ins w:id="371" w:author="Francesco Martoni (DEDJTR)" w:date="2020-02-18T11:33:00Z">
        <w:r>
          <w:rPr>
            <w:rFonts w:eastAsia="Times New Roman" w:cstheme="minorHAnsi"/>
            <w:lang w:eastAsia="en-AU"/>
          </w:rPr>
          <w:t>w</w:t>
        </w:r>
      </w:ins>
      <w:ins w:id="372" w:author="Francesco Martoni (DEDJTR)" w:date="2020-02-18T11:31:00Z">
        <w:r w:rsidRPr="00FC4A85">
          <w:rPr>
            <w:rFonts w:eastAsia="Times New Roman" w:cstheme="minorHAnsi"/>
            <w:lang w:eastAsia="en-AU"/>
          </w:rPr>
          <w:t>ild</w:t>
        </w:r>
      </w:ins>
      <w:ins w:id="373" w:author="Francesco Martoni (DEDJTR)" w:date="2020-02-18T11:32:00Z">
        <w:r w:rsidRPr="00FC4A85">
          <w:rPr>
            <w:rFonts w:eastAsia="Times New Roman" w:cstheme="minorHAnsi"/>
            <w:lang w:eastAsia="en-AU"/>
          </w:rPr>
          <w:t xml:space="preserve"> </w:t>
        </w:r>
      </w:ins>
      <w:ins w:id="374" w:author="Francesco Martoni (DEDJTR)" w:date="2020-02-18T11:33:00Z">
        <w:r>
          <w:rPr>
            <w:rFonts w:eastAsia="Times New Roman" w:cstheme="minorHAnsi"/>
            <w:lang w:eastAsia="en-AU"/>
          </w:rPr>
          <w:t>r</w:t>
        </w:r>
      </w:ins>
      <w:ins w:id="375" w:author="Francesco Martoni (DEDJTR)" w:date="2020-02-18T11:31:00Z">
        <w:r w:rsidRPr="00FC4A85">
          <w:rPr>
            <w:rFonts w:eastAsia="Times New Roman" w:cstheme="minorHAnsi"/>
            <w:lang w:eastAsia="en-AU"/>
          </w:rPr>
          <w:t>elatives. PLoS ONE 12(1): e0167764. doi:10.1371/journal.pone.0167764</w:t>
        </w:r>
      </w:ins>
    </w:p>
    <w:p w14:paraId="7165D5CE" w14:textId="3E93DBD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yrett, P., Fowler, S.V., Harman, H.M., Hayes, L.M., Memmott, J., Sheat, J.J. 2007. Establishment of </w:t>
      </w:r>
      <w:r w:rsidRPr="0045573B">
        <w:rPr>
          <w:rFonts w:eastAsia="Times New Roman" w:cstheme="minorHAnsi"/>
          <w:i/>
          <w:iCs/>
          <w:lang w:eastAsia="en-AU"/>
        </w:rPr>
        <w:t>Arytainilla spartiophila</w:t>
      </w:r>
      <w:r w:rsidRPr="00D2435E">
        <w:rPr>
          <w:rFonts w:eastAsia="Times New Roman" w:cstheme="minorHAnsi"/>
          <w:lang w:eastAsia="en-AU"/>
        </w:rPr>
        <w:t xml:space="preserve"> Förster (Hemiptera: Psyllidae), a new biological control agent for broom, </w:t>
      </w:r>
      <w:r w:rsidRPr="0045573B">
        <w:rPr>
          <w:rFonts w:eastAsia="Times New Roman" w:cstheme="minorHAnsi"/>
          <w:i/>
          <w:iCs/>
          <w:lang w:eastAsia="en-AU"/>
        </w:rPr>
        <w:t>Cytisus scoparius</w:t>
      </w:r>
      <w:r w:rsidRPr="00D2435E">
        <w:rPr>
          <w:rFonts w:eastAsia="Times New Roman" w:cstheme="minorHAnsi"/>
          <w:lang w:eastAsia="en-AU"/>
        </w:rPr>
        <w:t>, in New Zealand. New Zealand Entomologist 30, 53-62.</w:t>
      </w:r>
    </w:p>
    <w:p w14:paraId="6AC829B5" w14:textId="5BDAECB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mura, K., Nei, M. 1993. Estimation of the number of nucleotide substitutions in the control region of mitochondrial DNA in humans and chimpanzees. Molecular Biology and Evolution 10 (3): 512–526. doi:10.1093/oxfordjournals.molbev.a040023</w:t>
      </w:r>
    </w:p>
    <w:p w14:paraId="1BF4F7EC" w14:textId="424049C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varé, S. 1986. Some Probabilistic and Statistical Problems in the Analysis of DNA Sequences. Lectures on Mathematics in the Life Sciences.17: 57–86.</w:t>
      </w:r>
    </w:p>
    <w:p w14:paraId="1FD7D341" w14:textId="3C6081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aylor, G.S., Fagan-Jeffries, E.P., Austin, A.D. 2016. A new genus and twenty new species of Australian jumping plant-lice (Psylloidea: Triozidae) from Eremophila and Myoporum (Scrophulariaceae: Myoporeae). Zootaxa</w:t>
      </w:r>
      <w:r w:rsidR="0045573B">
        <w:rPr>
          <w:rFonts w:eastAsia="Times New Roman" w:cstheme="minorHAnsi"/>
          <w:lang w:eastAsia="en-AU"/>
        </w:rPr>
        <w:t>,</w:t>
      </w:r>
      <w:r w:rsidRPr="00D2435E">
        <w:rPr>
          <w:rFonts w:eastAsia="Times New Roman" w:cstheme="minorHAnsi"/>
          <w:lang w:eastAsia="en-AU"/>
        </w:rPr>
        <w:t xml:space="preserve"> 4073, 1.</w:t>
      </w:r>
    </w:p>
    <w:p w14:paraId="35D03922" w14:textId="610395F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hao, M.L., Moran, </w:t>
      </w:r>
      <w:r w:rsidR="0045573B">
        <w:rPr>
          <w:rFonts w:eastAsia="Times New Roman" w:cstheme="minorHAnsi"/>
          <w:lang w:eastAsia="en-AU"/>
        </w:rPr>
        <w:t xml:space="preserve">N.A., </w:t>
      </w:r>
      <w:r w:rsidRPr="00D2435E">
        <w:rPr>
          <w:rFonts w:eastAsia="Times New Roman" w:cstheme="minorHAnsi"/>
          <w:lang w:eastAsia="en-AU"/>
        </w:rPr>
        <w:t xml:space="preserve">Abbot, </w:t>
      </w:r>
      <w:r w:rsidR="0045573B">
        <w:rPr>
          <w:rFonts w:eastAsia="Times New Roman" w:cstheme="minorHAnsi"/>
          <w:lang w:eastAsia="en-AU"/>
        </w:rPr>
        <w:t xml:space="preserve">P., </w:t>
      </w:r>
      <w:r w:rsidRPr="00D2435E">
        <w:rPr>
          <w:rFonts w:eastAsia="Times New Roman" w:cstheme="minorHAnsi"/>
          <w:lang w:eastAsia="en-AU"/>
        </w:rPr>
        <w:t xml:space="preserve">Brennan, </w:t>
      </w:r>
      <w:r w:rsidR="0045573B">
        <w:rPr>
          <w:rFonts w:eastAsia="Times New Roman" w:cstheme="minorHAnsi"/>
          <w:lang w:eastAsia="en-AU"/>
        </w:rPr>
        <w:t xml:space="preserve">E.B., </w:t>
      </w:r>
      <w:r w:rsidRPr="00D2435E">
        <w:rPr>
          <w:rFonts w:eastAsia="Times New Roman" w:cstheme="minorHAnsi"/>
          <w:lang w:eastAsia="en-AU"/>
        </w:rPr>
        <w:t xml:space="preserve">Burckhardt, </w:t>
      </w:r>
      <w:r w:rsidR="0045573B">
        <w:rPr>
          <w:rFonts w:eastAsia="Times New Roman" w:cstheme="minorHAnsi"/>
          <w:lang w:eastAsia="en-AU"/>
        </w:rPr>
        <w:t xml:space="preserve">D.H.,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0a. Cospeciation of psyllids and their primary prokaryotic endosymbionts. Applied and Environmental Microbiology</w:t>
      </w:r>
      <w:r w:rsidR="0045573B">
        <w:rPr>
          <w:rFonts w:eastAsia="Times New Roman" w:cstheme="minorHAnsi"/>
          <w:lang w:eastAsia="en-AU"/>
        </w:rPr>
        <w:t>,</w:t>
      </w:r>
      <w:r w:rsidRPr="00D2435E">
        <w:rPr>
          <w:rFonts w:eastAsia="Times New Roman" w:cstheme="minorHAnsi"/>
          <w:lang w:eastAsia="en-AU"/>
        </w:rPr>
        <w:t xml:space="preserve"> 66: 2898-2905.</w:t>
      </w:r>
    </w:p>
    <w:p w14:paraId="102CA2FF" w14:textId="27439D5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 B</w:t>
      </w:r>
      <w:r w:rsidRPr="00D2435E">
        <w:rPr>
          <w:rFonts w:eastAsia="Times New Roman" w:cstheme="minorHAnsi"/>
          <w:lang w:eastAsia="en-AU"/>
        </w:rPr>
        <w:t>aumann,</w:t>
      </w:r>
      <w:r w:rsidR="0045573B">
        <w:rPr>
          <w:rFonts w:eastAsia="Times New Roman" w:cstheme="minorHAnsi"/>
          <w:lang w:eastAsia="en-AU"/>
        </w:rPr>
        <w:t xml:space="preserve"> L., </w:t>
      </w:r>
      <w:r w:rsidRPr="00D2435E">
        <w:rPr>
          <w:rFonts w:eastAsia="Times New Roman" w:cstheme="minorHAnsi"/>
          <w:lang w:eastAsia="en-AU"/>
        </w:rPr>
        <w:t>Brennan,</w:t>
      </w:r>
      <w:r w:rsidR="0045573B">
        <w:rPr>
          <w:rFonts w:eastAsia="Times New Roman" w:cstheme="minorHAnsi"/>
          <w:lang w:eastAsia="en-AU"/>
        </w:rPr>
        <w:t xml:space="preserve"> E.B., </w:t>
      </w:r>
      <w:r w:rsidRPr="00D2435E">
        <w:rPr>
          <w:rFonts w:eastAsia="Times New Roman" w:cstheme="minorHAnsi"/>
          <w:lang w:eastAsia="en-AU"/>
        </w:rPr>
        <w:t>Moran,</w:t>
      </w:r>
      <w:r w:rsidR="0045573B">
        <w:rPr>
          <w:rFonts w:eastAsia="Times New Roman" w:cstheme="minorHAnsi"/>
          <w:lang w:eastAsia="en-AU"/>
        </w:rPr>
        <w:t xml:space="preserve"> N.A.,</w:t>
      </w:r>
      <w:r w:rsidRPr="00D2435E">
        <w:rPr>
          <w:rFonts w:eastAsia="Times New Roman" w:cstheme="minorHAnsi"/>
          <w:lang w:eastAsia="en-AU"/>
        </w:rPr>
        <w:t xml:space="preserve"> Baumann</w:t>
      </w:r>
      <w:r w:rsidR="0045573B">
        <w:rPr>
          <w:rFonts w:eastAsia="Times New Roman" w:cstheme="minorHAnsi"/>
          <w:lang w:eastAsia="en-AU"/>
        </w:rPr>
        <w:t>, P.</w:t>
      </w:r>
      <w:r w:rsidRPr="00D2435E">
        <w:rPr>
          <w:rFonts w:eastAsia="Times New Roman" w:cstheme="minorHAnsi"/>
          <w:lang w:eastAsia="en-AU"/>
        </w:rPr>
        <w:t xml:space="preserve"> 2000b. Secondary endosymbionts of psyllids have been acquired multiple times. Current Microbiology 41: 300-304</w:t>
      </w:r>
    </w:p>
    <w:p w14:paraId="1B75DBB8" w14:textId="357A0E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w:t>
      </w:r>
      <w:r w:rsidRPr="00D2435E">
        <w:rPr>
          <w:rFonts w:eastAsia="Times New Roman" w:cstheme="minorHAnsi"/>
          <w:lang w:eastAsia="en-AU"/>
        </w:rPr>
        <w:t xml:space="preserve"> Burckhardt,</w:t>
      </w:r>
      <w:r w:rsidR="0045573B">
        <w:rPr>
          <w:rFonts w:eastAsia="Times New Roman" w:cstheme="minorHAnsi"/>
          <w:lang w:eastAsia="en-AU"/>
        </w:rPr>
        <w:t xml:space="preserve"> D.H., </w:t>
      </w:r>
      <w:r w:rsidRPr="00D2435E">
        <w:rPr>
          <w:rFonts w:eastAsia="Times New Roman" w:cstheme="minorHAnsi"/>
          <w:lang w:eastAsia="en-AU"/>
        </w:rPr>
        <w:t>Moran,</w:t>
      </w:r>
      <w:r w:rsidR="0045573B">
        <w:rPr>
          <w:rFonts w:eastAsia="Times New Roman" w:cstheme="minorHAnsi"/>
          <w:lang w:eastAsia="en-AU"/>
        </w:rPr>
        <w:t xml:space="preserve"> N.A.,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1. Phylogenetic analysis of vertically transmitted psyllid endosymbionts (Candidatus Carsonella ruddii) based on atpAGD and rpoC: Comparisons with 16S-23S rDNA-derived phylogeny. Current Microbiology</w:t>
      </w:r>
      <w:r w:rsidR="0045573B">
        <w:rPr>
          <w:rFonts w:eastAsia="Times New Roman" w:cstheme="minorHAnsi"/>
          <w:lang w:eastAsia="en-AU"/>
        </w:rPr>
        <w:t>,</w:t>
      </w:r>
      <w:r w:rsidRPr="00D2435E">
        <w:rPr>
          <w:rFonts w:eastAsia="Times New Roman" w:cstheme="minorHAnsi"/>
          <w:lang w:eastAsia="en-AU"/>
        </w:rPr>
        <w:t xml:space="preserve"> 42: 419-421.</w:t>
      </w:r>
    </w:p>
    <w:p w14:paraId="137AD579" w14:textId="1EFFC36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suchida, T., Koga,</w:t>
      </w:r>
      <w:r w:rsidR="0045573B">
        <w:rPr>
          <w:rFonts w:eastAsia="Times New Roman" w:cstheme="minorHAnsi"/>
          <w:lang w:eastAsia="en-AU"/>
        </w:rPr>
        <w:t xml:space="preserve"> R., </w:t>
      </w:r>
      <w:r w:rsidRPr="00D2435E">
        <w:rPr>
          <w:rFonts w:eastAsia="Times New Roman" w:cstheme="minorHAnsi"/>
          <w:lang w:eastAsia="en-AU"/>
        </w:rPr>
        <w:t>Matsumoto,</w:t>
      </w:r>
      <w:r w:rsidR="0045573B">
        <w:rPr>
          <w:rFonts w:eastAsia="Times New Roman" w:cstheme="minorHAnsi"/>
          <w:lang w:eastAsia="en-AU"/>
        </w:rPr>
        <w:t xml:space="preserve"> S., </w:t>
      </w:r>
      <w:r w:rsidRPr="00D2435E">
        <w:rPr>
          <w:rFonts w:eastAsia="Times New Roman" w:cstheme="minorHAnsi"/>
          <w:lang w:eastAsia="en-AU"/>
        </w:rPr>
        <w:t>Fukatsu</w:t>
      </w:r>
      <w:r w:rsidR="0045573B">
        <w:rPr>
          <w:rFonts w:eastAsia="Times New Roman" w:cstheme="minorHAnsi"/>
          <w:lang w:eastAsia="en-AU"/>
        </w:rPr>
        <w:t>, T.</w:t>
      </w:r>
      <w:r w:rsidRPr="00D2435E">
        <w:rPr>
          <w:rFonts w:eastAsia="Times New Roman" w:cstheme="minorHAnsi"/>
          <w:lang w:eastAsia="en-AU"/>
        </w:rPr>
        <w:t xml:space="preserve"> 2011. Interspecific symbiont transfection confers a novel ecological trait to the recipient insect. Biology Letters</w:t>
      </w:r>
      <w:r w:rsidR="0045573B">
        <w:rPr>
          <w:rFonts w:eastAsia="Times New Roman" w:cstheme="minorHAnsi"/>
          <w:lang w:eastAsia="en-AU"/>
        </w:rPr>
        <w:t>,</w:t>
      </w:r>
      <w:r w:rsidRPr="00D2435E">
        <w:rPr>
          <w:rFonts w:eastAsia="Times New Roman" w:cstheme="minorHAnsi"/>
          <w:lang w:eastAsia="en-AU"/>
        </w:rPr>
        <w:t xml:space="preserve"> 7: 245-248.</w:t>
      </w:r>
    </w:p>
    <w:p w14:paraId="6A5C3C33" w14:textId="04EA9A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2. Psyllidae from Rapa, the Caroline, Society, and Austral Islands (Homoptera).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17, 71-78.</w:t>
      </w:r>
    </w:p>
    <w:p w14:paraId="6F7E6809" w14:textId="22C607F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Tuthill, L.D. 1943. Descriptions and Records of Some Fijian Psyllidae (Homoptera). Occasional Papers of Bernice P. Bishop Museum, Honolulu, Hawaii 18, 221-228.</w:t>
      </w:r>
    </w:p>
    <w:p w14:paraId="5F6A169B" w14:textId="1367ADD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2. On the Psyllidae of New Zealand (Homoptera). Pacific Science</w:t>
      </w:r>
      <w:r w:rsidR="0045573B">
        <w:rPr>
          <w:rFonts w:eastAsia="Times New Roman" w:cstheme="minorHAnsi"/>
          <w:lang w:eastAsia="en-AU"/>
        </w:rPr>
        <w:t>,</w:t>
      </w:r>
      <w:r w:rsidRPr="00D2435E">
        <w:rPr>
          <w:rFonts w:eastAsia="Times New Roman" w:cstheme="minorHAnsi"/>
          <w:lang w:eastAsia="en-AU"/>
        </w:rPr>
        <w:t xml:space="preserve"> 6, 83-125.</w:t>
      </w:r>
    </w:p>
    <w:p w14:paraId="03F22389" w14:textId="55496C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6. Psyllidae of Pacific Entomological Survey.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22, 1-5.</w:t>
      </w:r>
    </w:p>
    <w:p w14:paraId="7B49EF78" w14:textId="51DCF8B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Vavre, F., Kremer</w:t>
      </w:r>
      <w:r w:rsidR="0045573B">
        <w:rPr>
          <w:rFonts w:eastAsia="Times New Roman" w:cstheme="minorHAnsi"/>
          <w:lang w:eastAsia="en-AU"/>
        </w:rPr>
        <w:t>, N</w:t>
      </w:r>
      <w:r w:rsidRPr="00D2435E">
        <w:rPr>
          <w:rFonts w:eastAsia="Times New Roman" w:cstheme="minorHAnsi"/>
          <w:lang w:eastAsia="en-AU"/>
        </w:rPr>
        <w:t>. 2014. Microbial impacts on insect evolutionary diversification: from patterns to mechanisms. Current Opinion in Insect Science</w:t>
      </w:r>
      <w:r w:rsidR="0045573B">
        <w:rPr>
          <w:rFonts w:eastAsia="Times New Roman" w:cstheme="minorHAnsi"/>
          <w:lang w:eastAsia="en-AU"/>
        </w:rPr>
        <w:t>,</w:t>
      </w:r>
      <w:r w:rsidRPr="00D2435E">
        <w:rPr>
          <w:rFonts w:eastAsia="Times New Roman" w:cstheme="minorHAnsi"/>
          <w:lang w:eastAsia="en-AU"/>
        </w:rPr>
        <w:t xml:space="preserve"> 4: 29-34.</w:t>
      </w:r>
    </w:p>
    <w:p w14:paraId="5E74D158" w14:textId="31AE3A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Vereijssen, J., Smith, G.R., Weintraub, P.G. 2018. </w:t>
      </w:r>
      <w:r w:rsidRPr="00D2435E">
        <w:rPr>
          <w:rFonts w:eastAsia="Times New Roman" w:cstheme="minorHAnsi"/>
          <w:i/>
          <w:lang w:eastAsia="en-AU"/>
        </w:rPr>
        <w:t>Bactericera cockerelli</w:t>
      </w:r>
      <w:r w:rsidRPr="00D2435E">
        <w:rPr>
          <w:rFonts w:eastAsia="Times New Roman" w:cstheme="minorHAnsi"/>
          <w:lang w:eastAsia="en-AU"/>
        </w:rPr>
        <w:t xml:space="preserve"> (Hemiptera: Triozidae) and Candidatus Liberibacter solanacearum in potatoes in New Zealand: biology, transmission, and implications for management. Journal of Integrated Pest Management 9, 1-21.</w:t>
      </w:r>
    </w:p>
    <w:p w14:paraId="428FF576" w14:textId="6A99A26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agstaff, S.J., Cochrane, M.J., Wilton, A.D. 2004. Phylogeny of New Zealand Plants. Last updated 04-Feb-2016. </w:t>
      </w:r>
    </w:p>
    <w:p w14:paraId="27C87733" w14:textId="0870E7E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ebb, C.O., Ackerly,</w:t>
      </w:r>
      <w:r w:rsidR="00AB729D">
        <w:rPr>
          <w:rFonts w:eastAsia="Times New Roman" w:cstheme="minorHAnsi"/>
          <w:lang w:eastAsia="en-AU"/>
        </w:rPr>
        <w:t xml:space="preserve"> D.D., </w:t>
      </w:r>
      <w:r w:rsidRPr="00D2435E">
        <w:rPr>
          <w:rFonts w:eastAsia="Times New Roman" w:cstheme="minorHAnsi"/>
          <w:lang w:eastAsia="en-AU"/>
        </w:rPr>
        <w:t>Kembel</w:t>
      </w:r>
      <w:r w:rsidR="00AB729D">
        <w:rPr>
          <w:rFonts w:eastAsia="Times New Roman" w:cstheme="minorHAnsi"/>
          <w:lang w:eastAsia="en-AU"/>
        </w:rPr>
        <w:t>, S.W.</w:t>
      </w:r>
      <w:r w:rsidRPr="00D2435E">
        <w:rPr>
          <w:rFonts w:eastAsia="Times New Roman" w:cstheme="minorHAnsi"/>
          <w:lang w:eastAsia="en-AU"/>
        </w:rPr>
        <w:t xml:space="preserve"> 2008. Phylocom: software for the analysis of phylogenetic community structure and trait evolution. Bioinformatics 24: 2098-2100.</w:t>
      </w:r>
    </w:p>
    <w:p w14:paraId="5091B65E" w14:textId="55850C8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D 2019. Rarefaction, alpha diversity, and statistics. Front</w:t>
      </w:r>
      <w:r w:rsidR="00AB729D">
        <w:rPr>
          <w:rFonts w:eastAsia="Times New Roman" w:cstheme="minorHAnsi"/>
          <w:lang w:eastAsia="en-AU"/>
        </w:rPr>
        <w:t>iers in</w:t>
      </w:r>
      <w:r w:rsidRPr="00D2435E">
        <w:rPr>
          <w:rFonts w:eastAsia="Times New Roman" w:cstheme="minorHAnsi"/>
          <w:lang w:eastAsia="en-AU"/>
        </w:rPr>
        <w:t xml:space="preserve"> Microbiol</w:t>
      </w:r>
      <w:r w:rsidR="00AB729D">
        <w:rPr>
          <w:rFonts w:eastAsia="Times New Roman" w:cstheme="minorHAnsi"/>
          <w:lang w:eastAsia="en-AU"/>
        </w:rPr>
        <w:t>ogy</w:t>
      </w:r>
      <w:r w:rsidRPr="00D2435E">
        <w:rPr>
          <w:rFonts w:eastAsia="Times New Roman" w:cstheme="minorHAnsi"/>
          <w:lang w:eastAsia="en-AU"/>
        </w:rPr>
        <w:t>, 10.</w:t>
      </w:r>
    </w:p>
    <w:p w14:paraId="010E21FF" w14:textId="1A8C30C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w:t>
      </w:r>
      <w:r w:rsidR="00AB729D">
        <w:rPr>
          <w:rFonts w:eastAsia="Times New Roman" w:cstheme="minorHAnsi"/>
          <w:lang w:eastAsia="en-AU"/>
        </w:rPr>
        <w:t xml:space="preserve"> </w:t>
      </w:r>
      <w:r w:rsidRPr="00D2435E">
        <w:rPr>
          <w:rFonts w:eastAsia="Times New Roman" w:cstheme="minorHAnsi"/>
          <w:lang w:eastAsia="en-AU"/>
        </w:rPr>
        <w:t>Bunge, J. 2015. Estimating diversity via frequency ratios. Biometrics, 71(4), 1042-1049.</w:t>
      </w:r>
    </w:p>
    <w:p w14:paraId="163AF20E" w14:textId="1922BE9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 Bunge, J., &amp; Whitman, T. 2017. Improved detection of changes in species richness in high diversity microbial communities. Journal of the Royal Statistical Society: Series C (Applied Statistics), 66(5), 963-977.</w:t>
      </w:r>
    </w:p>
    <w:p w14:paraId="249D4C2E" w14:textId="61089924" w:rsidR="00B01F72" w:rsidRPr="00381064" w:rsidRDefault="00B01F72" w:rsidP="00BE1F02">
      <w:pPr>
        <w:spacing w:after="0" w:line="360" w:lineRule="auto"/>
        <w:rPr>
          <w:sz w:val="24"/>
          <w:szCs w:val="24"/>
        </w:rPr>
      </w:pPr>
    </w:p>
    <w:bookmarkEnd w:id="257"/>
    <w:p w14:paraId="57FD7755" w14:textId="7BABF03B" w:rsidR="009C33E2" w:rsidRDefault="009C33E2"/>
    <w:p w14:paraId="4BB4A0C0" w14:textId="52AE5980" w:rsidR="004C4D72" w:rsidRPr="00777274" w:rsidRDefault="004C4D72">
      <w:pPr>
        <w:rPr>
          <w:b/>
        </w:rPr>
      </w:pPr>
      <w:r w:rsidRPr="00777274">
        <w:rPr>
          <w:b/>
        </w:rPr>
        <w:t>Figure SM1:</w:t>
      </w:r>
      <w:r>
        <w:rPr>
          <w:b/>
        </w:rPr>
        <w:t xml:space="preserve"> Maximum Likelihood COI gene tree (10000 replicates, K2P).</w:t>
      </w:r>
    </w:p>
    <w:p w14:paraId="0BB2CF44" w14:textId="45BFC8BC" w:rsidR="004C4D72" w:rsidRPr="00777274" w:rsidRDefault="004C4D72">
      <w:pPr>
        <w:rPr>
          <w:b/>
        </w:rPr>
      </w:pPr>
      <w:r w:rsidRPr="00777274">
        <w:rPr>
          <w:b/>
        </w:rPr>
        <w:t>Figure SM2</w:t>
      </w:r>
      <w:r>
        <w:rPr>
          <w:b/>
        </w:rPr>
        <w:t>: Maximum Likelihood 18S gene tree (10000 replicates, K2P).</w:t>
      </w:r>
    </w:p>
    <w:p w14:paraId="0ADF864F" w14:textId="211DC99F" w:rsidR="004C4D72" w:rsidRDefault="004C4D72">
      <w:pPr>
        <w:rPr>
          <w:rFonts w:ascii="Calibri" w:eastAsia="Times New Roman" w:hAnsi="Calibri" w:cs="Times New Roman"/>
          <w:bCs/>
          <w:szCs w:val="20"/>
          <w:lang w:eastAsia="en-AU"/>
        </w:rPr>
      </w:pPr>
      <w:r w:rsidRPr="00777274">
        <w:rPr>
          <w:b/>
        </w:rPr>
        <w:t>Figure SM3</w:t>
      </w:r>
      <w:r>
        <w:rPr>
          <w:b/>
        </w:rPr>
        <w:t xml:space="preserve">: </w:t>
      </w:r>
      <w:r w:rsidRPr="00204F48">
        <w:rPr>
          <w:rFonts w:eastAsia="Times New Roman" w:cs="Times New Roman"/>
          <w:b/>
          <w:szCs w:val="24"/>
          <w:lang w:eastAsia="en-AU"/>
        </w:rPr>
        <w:t>Psyllid</w:t>
      </w:r>
      <w:r>
        <w:rPr>
          <w:rFonts w:eastAsia="Times New Roman" w:cs="Times New Roman"/>
          <w:b/>
          <w:szCs w:val="24"/>
          <w:lang w:eastAsia="en-AU"/>
        </w:rPr>
        <w:t xml:space="preserve"> specie</w:t>
      </w:r>
      <w:r w:rsidRPr="00204F48">
        <w:rPr>
          <w:rFonts w:eastAsia="Times New Roman" w:cs="Times New Roman"/>
          <w:b/>
          <w:szCs w:val="24"/>
          <w:lang w:eastAsia="en-AU"/>
        </w:rPr>
        <w:t xml:space="preserve">s </w:t>
      </w:r>
      <w:r>
        <w:rPr>
          <w:rFonts w:eastAsia="Times New Roman" w:cs="Times New Roman"/>
          <w:b/>
          <w:szCs w:val="24"/>
          <w:lang w:eastAsia="en-AU"/>
        </w:rPr>
        <w:t>h</w:t>
      </w:r>
      <w:r w:rsidRPr="00204F48">
        <w:rPr>
          <w:rFonts w:eastAsia="Times New Roman" w:cs="Times New Roman"/>
          <w:b/>
          <w:szCs w:val="24"/>
          <w:lang w:eastAsia="en-AU"/>
        </w:rPr>
        <w:t>ost plants associations</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for</w:t>
      </w:r>
      <w:r w:rsidRPr="00F829BA">
        <w:rPr>
          <w:rFonts w:ascii="Calibri" w:eastAsia="Times New Roman" w:hAnsi="Calibri" w:cs="Times New Roman"/>
          <w:bCs/>
          <w:szCs w:val="20"/>
          <w:lang w:eastAsia="en-AU"/>
        </w:rPr>
        <w:t xml:space="preserve"> the New Zealand native </w:t>
      </w:r>
      <w:r w:rsidRPr="00F829BA">
        <w:rPr>
          <w:rFonts w:ascii="Calibri" w:eastAsia="Times New Roman" w:hAnsi="Calibri" w:cs="Times New Roman"/>
          <w:bCs/>
          <w:i/>
          <w:szCs w:val="20"/>
          <w:lang w:eastAsia="en-AU"/>
        </w:rPr>
        <w:t>Trioza</w:t>
      </w:r>
      <w:r w:rsidRPr="00F829BA">
        <w:rPr>
          <w:rFonts w:ascii="Calibri" w:eastAsia="Times New Roman" w:hAnsi="Calibri" w:cs="Times New Roman"/>
          <w:bCs/>
          <w:szCs w:val="20"/>
          <w:lang w:eastAsia="en-AU"/>
        </w:rPr>
        <w:t xml:space="preserve"> species</w:t>
      </w:r>
      <w:r w:rsidRPr="00275F6E">
        <w:rPr>
          <w:rFonts w:ascii="Calibri" w:eastAsia="Times New Roman" w:hAnsi="Calibri" w:cs="Times New Roman"/>
          <w:bCs/>
          <w:szCs w:val="20"/>
          <w:lang w:eastAsia="en-AU"/>
        </w:rPr>
        <w:t xml:space="preserve">. The </w:t>
      </w:r>
      <w:r>
        <w:rPr>
          <w:rFonts w:ascii="Calibri" w:eastAsia="Times New Roman" w:hAnsi="Calibri" w:cs="Times New Roman"/>
          <w:bCs/>
          <w:szCs w:val="20"/>
          <w:lang w:eastAsia="en-AU"/>
        </w:rPr>
        <w:t xml:space="preserve">psyllid phylogeny (left), </w:t>
      </w:r>
      <w:r w:rsidRPr="00F829BA">
        <w:rPr>
          <w:rFonts w:ascii="Calibri" w:eastAsia="Times New Roman" w:hAnsi="Calibri" w:cs="Times New Roman"/>
          <w:bCs/>
          <w:szCs w:val="20"/>
          <w:lang w:eastAsia="en-AU"/>
        </w:rPr>
        <w:t xml:space="preserve">from </w:t>
      </w:r>
      <w:r>
        <w:rPr>
          <w:rFonts w:ascii="Calibri" w:eastAsia="Times New Roman" w:hAnsi="Calibri" w:cs="Times New Roman"/>
          <w:bCs/>
          <w:szCs w:val="20"/>
          <w:lang w:eastAsia="en-AU"/>
        </w:rPr>
        <w:t>Figure 2, is associated with t</w:t>
      </w:r>
      <w:r w:rsidRPr="00F829BA">
        <w:rPr>
          <w:rFonts w:ascii="Calibri" w:eastAsia="Times New Roman" w:hAnsi="Calibri" w:cs="Times New Roman"/>
          <w:bCs/>
          <w:szCs w:val="20"/>
          <w:lang w:eastAsia="en-AU"/>
        </w:rPr>
        <w:t xml:space="preserve">he </w:t>
      </w:r>
      <w:r>
        <w:rPr>
          <w:rFonts w:ascii="Calibri" w:eastAsia="Times New Roman" w:hAnsi="Calibri" w:cs="Times New Roman"/>
          <w:bCs/>
          <w:szCs w:val="20"/>
          <w:lang w:eastAsia="en-AU"/>
        </w:rPr>
        <w:t xml:space="preserve">host plant </w:t>
      </w:r>
      <w:r w:rsidRPr="00F829BA">
        <w:rPr>
          <w:rFonts w:ascii="Calibri" w:eastAsia="Times New Roman" w:hAnsi="Calibri" w:cs="Times New Roman"/>
          <w:bCs/>
          <w:szCs w:val="20"/>
          <w:lang w:eastAsia="en-AU"/>
        </w:rPr>
        <w:t xml:space="preserve">phylogeny </w:t>
      </w:r>
      <w:r>
        <w:rPr>
          <w:rFonts w:ascii="Calibri" w:eastAsia="Times New Roman" w:hAnsi="Calibri" w:cs="Times New Roman"/>
          <w:bCs/>
          <w:szCs w:val="20"/>
          <w:lang w:eastAsia="en-AU"/>
        </w:rPr>
        <w:t>(</w:t>
      </w:r>
      <w:r w:rsidRPr="00204E5D">
        <w:rPr>
          <w:rFonts w:ascii="Calibri" w:eastAsia="Times New Roman" w:hAnsi="Calibri" w:cs="Times New Roman"/>
          <w:bCs/>
          <w:szCs w:val="20"/>
          <w:lang w:eastAsia="en-AU"/>
        </w:rPr>
        <w:t>right</w:t>
      </w:r>
      <w:r>
        <w:rPr>
          <w:rFonts w:ascii="Calibri" w:eastAsia="Times New Roman" w:hAnsi="Calibri" w:cs="Times New Roman"/>
          <w:bCs/>
          <w:szCs w:val="20"/>
          <w:lang w:eastAsia="en-AU"/>
        </w:rPr>
        <w:t xml:space="preserve">), represented at the higher taxonomic level only, to order (green) </w:t>
      </w:r>
      <w:r w:rsidRPr="00F829BA">
        <w:rPr>
          <w:rFonts w:ascii="Calibri" w:eastAsia="Times New Roman" w:hAnsi="Calibri" w:cs="Times New Roman"/>
          <w:bCs/>
          <w:szCs w:val="20"/>
          <w:lang w:eastAsia="en-AU"/>
        </w:rPr>
        <w:t>and fami</w:t>
      </w:r>
      <w:r>
        <w:rPr>
          <w:rFonts w:ascii="Calibri" w:eastAsia="Times New Roman" w:hAnsi="Calibri" w:cs="Times New Roman"/>
          <w:bCs/>
          <w:szCs w:val="20"/>
          <w:lang w:eastAsia="en-AU"/>
        </w:rPr>
        <w:t>ly</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various colours)</w:t>
      </w:r>
      <w:r w:rsidRPr="00F829BA">
        <w:rPr>
          <w:rFonts w:ascii="Calibri" w:eastAsia="Times New Roman" w:hAnsi="Calibri" w:cs="Times New Roman"/>
          <w:bCs/>
          <w:szCs w:val="20"/>
          <w:lang w:eastAsia="en-AU"/>
        </w:rPr>
        <w:t>.</w:t>
      </w:r>
    </w:p>
    <w:p w14:paraId="0ECCA5B7" w14:textId="62BA8602" w:rsidR="004C4D72" w:rsidRPr="00770A1E"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sectPr w:rsidR="004C4D72" w:rsidRPr="00770A1E" w:rsidSect="005B00E8">
      <w:headerReference w:type="default" r:id="rId14"/>
      <w:footerReference w:type="default" r:id="rId1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rancesco Martoni (DEDJTR)" w:date="2020-02-18T10:40:00Z" w:initials="FM(">
    <w:p w14:paraId="0E5C9903" w14:textId="3A059F46" w:rsidR="00221D20" w:rsidRDefault="00221D20">
      <w:pPr>
        <w:pStyle w:val="CommentText"/>
      </w:pPr>
      <w:r>
        <w:rPr>
          <w:rStyle w:val="CommentReference"/>
        </w:rPr>
        <w:annotationRef/>
      </w:r>
      <w:r>
        <w:t>Does this highlight the “why” better?</w:t>
      </w:r>
    </w:p>
  </w:comment>
  <w:comment w:id="3" w:author="Simon Bulman" w:date="2020-02-13T23:55:00Z" w:initials="SB">
    <w:p w14:paraId="4E935C95" w14:textId="49B9CD43" w:rsidR="00221D20" w:rsidRDefault="00221D20">
      <w:pPr>
        <w:pStyle w:val="CommentText"/>
      </w:pPr>
      <w:r>
        <w:rPr>
          <w:rStyle w:val="CommentReference"/>
        </w:rPr>
        <w:annotationRef/>
      </w:r>
      <w:r>
        <w:t>There is plenty of other evidence here too – add it? e.g. deliberate swapping of 2ndaries.. etc</w:t>
      </w:r>
    </w:p>
  </w:comment>
  <w:comment w:id="4" w:author="Simon Bulman" w:date="2020-02-13T23:55:00Z" w:initials="SB">
    <w:p w14:paraId="5861E7B9" w14:textId="193F79C2" w:rsidR="00221D20" w:rsidRDefault="00221D20">
      <w:pPr>
        <w:pStyle w:val="CommentText"/>
      </w:pPr>
      <w:r>
        <w:rPr>
          <w:rStyle w:val="CommentReference"/>
        </w:rPr>
        <w:annotationRef/>
      </w:r>
      <w:r>
        <w:t>quantify? how stable?</w:t>
      </w:r>
    </w:p>
    <w:p w14:paraId="33CEA292" w14:textId="5D127AE4" w:rsidR="00221D20" w:rsidRDefault="00221D20">
      <w:pPr>
        <w:pStyle w:val="CommentText"/>
      </w:pPr>
      <w:r>
        <w:t>Does it matter if an insect has a specific 2ndary? Can many diverse 2ndaries offer the same service?</w:t>
      </w:r>
    </w:p>
  </w:comment>
  <w:comment w:id="5" w:author="Francesco Martoni (DEDJTR)" w:date="2020-02-18T10:42:00Z" w:initials="FM(">
    <w:p w14:paraId="66E24F12" w14:textId="7AC01E0E" w:rsidR="00221D20" w:rsidRDefault="00221D20">
      <w:pPr>
        <w:pStyle w:val="CommentText"/>
      </w:pPr>
      <w:r>
        <w:rPr>
          <w:rStyle w:val="CommentReference"/>
        </w:rPr>
        <w:annotationRef/>
      </w:r>
      <w:r>
        <w:t>It is important in the context of vertical transmission. I added a point below.</w:t>
      </w:r>
    </w:p>
  </w:comment>
  <w:comment w:id="6" w:author="Francesco Martoni (DEDJTR)" w:date="2020-02-18T10:52:00Z" w:initials="FM(">
    <w:p w14:paraId="2A38092D" w14:textId="28D66BEC" w:rsidR="00221D20" w:rsidRDefault="00221D20">
      <w:pPr>
        <w:pStyle w:val="CommentText"/>
      </w:pPr>
      <w:r>
        <w:rPr>
          <w:rStyle w:val="CommentReference"/>
        </w:rPr>
        <w:annotationRef/>
      </w:r>
      <w:r>
        <w:t xml:space="preserve">This time we need to specify that it is rec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Simon Bulman" w:date="2020-02-14T00:11:00Z" w:initials="SB">
    <w:p w14:paraId="76D39E6D" w14:textId="77777777" w:rsidR="00221D20" w:rsidRDefault="00221D20" w:rsidP="00D66AF6">
      <w:pPr>
        <w:pStyle w:val="CommentText"/>
      </w:pPr>
      <w:r>
        <w:rPr>
          <w:rStyle w:val="CommentReference"/>
        </w:rPr>
        <w:annotationRef/>
      </w:r>
      <w:r>
        <w:t>this needs some more attention. maybe make a bit longer?</w:t>
      </w:r>
    </w:p>
  </w:comment>
  <w:comment w:id="8" w:author="Francesco Martoni (DEDJTR)" w:date="2020-02-18T11:23:00Z" w:initials="FM(">
    <w:p w14:paraId="692C5A40" w14:textId="16479365" w:rsidR="00221D20" w:rsidRDefault="00221D20">
      <w:pPr>
        <w:pStyle w:val="CommentText"/>
      </w:pPr>
      <w:r>
        <w:rPr>
          <w:rStyle w:val="CommentReference"/>
        </w:rPr>
        <w:annotationRef/>
      </w:r>
      <w:r>
        <w:t>Agreed. I am happy to do it, after we put everything else more “in place</w:t>
      </w:r>
    </w:p>
  </w:comment>
  <w:comment w:id="9" w:author="Simon Bulman" w:date="2020-02-14T00:12:00Z" w:initials="SB">
    <w:p w14:paraId="2F71A28D" w14:textId="77777777" w:rsidR="00221D20" w:rsidRDefault="00221D20" w:rsidP="00D66AF6">
      <w:pPr>
        <w:pStyle w:val="CommentText"/>
      </w:pPr>
      <w:r>
        <w:rPr>
          <w:rStyle w:val="CommentReference"/>
        </w:rPr>
        <w:annotationRef/>
      </w:r>
      <w:r>
        <w:t>this – in fact, the whole paragraph – should be sitting around line 101</w:t>
      </w:r>
    </w:p>
  </w:comment>
  <w:comment w:id="10" w:author="Francesco Martoni (DEDJTR)" w:date="2020-02-18T11:22:00Z" w:initials="FM(">
    <w:p w14:paraId="700EB2A3" w14:textId="6AA5C053" w:rsidR="00221D20" w:rsidRDefault="00221D20">
      <w:pPr>
        <w:pStyle w:val="CommentText"/>
      </w:pPr>
      <w:r>
        <w:rPr>
          <w:rStyle w:val="CommentReference"/>
        </w:rPr>
        <w:annotationRef/>
      </w:r>
      <w:r>
        <w:t>done – sstill need expansion</w:t>
      </w:r>
    </w:p>
  </w:comment>
  <w:comment w:id="12" w:author="Simon Bulman" w:date="2020-02-14T00:04:00Z" w:initials="SB">
    <w:p w14:paraId="227F9BA6" w14:textId="7C5E2580" w:rsidR="00221D20" w:rsidRDefault="00221D20">
      <w:pPr>
        <w:pStyle w:val="CommentText"/>
      </w:pPr>
      <w:r>
        <w:rPr>
          <w:rStyle w:val="CommentReference"/>
        </w:rPr>
        <w:annotationRef/>
      </w:r>
      <w:r>
        <w:t xml:space="preserve">I think you need to reformat this whole section (beyond that highlighted). The adventives mostly aren’t important for your story. </w:t>
      </w:r>
    </w:p>
  </w:comment>
  <w:comment w:id="13" w:author="Francesco Martoni (DEDJTR)" w:date="2020-02-18T10:58:00Z" w:initials="FM(">
    <w:p w14:paraId="574C52BC" w14:textId="52C18D95" w:rsidR="00221D20" w:rsidRDefault="00221D20">
      <w:pPr>
        <w:pStyle w:val="CommentText"/>
      </w:pPr>
      <w:r>
        <w:rPr>
          <w:rStyle w:val="CommentReference"/>
        </w:rPr>
        <w:annotationRef/>
      </w:r>
      <w:r>
        <w:t>I modified the first sentence. I think it is important to specify what the NZ fauna (and our dataset!) includes because while the focus is on NZ, we have included other species that are showing the same results. The reason the NZ fauna is interesting is also because it is very similar, in ways, to the faunas of other countries, with recently arrived species and long-standing radiations.</w:t>
      </w:r>
    </w:p>
  </w:comment>
  <w:comment w:id="14" w:author="Simon Bulman" w:date="2020-02-14T00:09:00Z" w:initials="SB">
    <w:p w14:paraId="79598204" w14:textId="09A3019B" w:rsidR="00221D20" w:rsidRDefault="00221D20">
      <w:pPr>
        <w:pStyle w:val="CommentText"/>
      </w:pPr>
      <w:r>
        <w:rPr>
          <w:rStyle w:val="CommentReference"/>
        </w:rPr>
        <w:annotationRef/>
      </w:r>
      <w:r>
        <w:t>unclear relevance</w:t>
      </w:r>
    </w:p>
  </w:comment>
  <w:comment w:id="15" w:author="Francesco Martoni (DEDJTR)" w:date="2020-02-18T11:03:00Z" w:initials="FM(">
    <w:p w14:paraId="0CCCCD1E" w14:textId="69CFDE90" w:rsidR="00221D20" w:rsidRDefault="00221D20">
      <w:pPr>
        <w:pStyle w:val="CommentText"/>
      </w:pPr>
      <w:r>
        <w:rPr>
          <w:rStyle w:val="CommentReference"/>
        </w:rPr>
        <w:annotationRef/>
      </w:r>
      <w:r>
        <w:t>to me, the relevance is the same of the opening statement above: why should the reader care of the NZ psyllids?</w:t>
      </w:r>
    </w:p>
    <w:p w14:paraId="711D5336" w14:textId="721737B8" w:rsidR="00221D20" w:rsidRDefault="00221D20">
      <w:pPr>
        <w:pStyle w:val="CommentText"/>
      </w:pPr>
      <w:r>
        <w:t>Answer: THIS PARAGRAPH.</w:t>
      </w:r>
    </w:p>
  </w:comment>
  <w:comment w:id="19" w:author="Alexander Piper (DJPR)" w:date="2020-04-19T10:57:00Z" w:initials="AP(">
    <w:p w14:paraId="65CB82E6" w14:textId="77777777" w:rsidR="00221D20" w:rsidRPr="00F41D1A" w:rsidRDefault="00221D20"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Murali, A., Bhargava, A., &amp; Wright, E. S. (2018). IDTAXA: a novel approach for accurate taxonomic classification of microbiome sequences. </w:t>
      </w:r>
      <w:r w:rsidRPr="00F41D1A">
        <w:rPr>
          <w:rFonts w:ascii="Arial" w:eastAsia="Times New Roman" w:hAnsi="Arial" w:cs="Arial"/>
          <w:i/>
          <w:iCs/>
          <w:color w:val="222222"/>
          <w:sz w:val="20"/>
          <w:szCs w:val="20"/>
          <w:shd w:val="clear" w:color="auto" w:fill="FFFFFF"/>
          <w:lang w:val="en-AU" w:eastAsia="en-GB"/>
        </w:rPr>
        <w:t>Microbiome</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6</w:t>
      </w:r>
      <w:r w:rsidRPr="00F41D1A">
        <w:rPr>
          <w:rFonts w:ascii="Arial" w:eastAsia="Times New Roman" w:hAnsi="Arial" w:cs="Arial"/>
          <w:color w:val="222222"/>
          <w:sz w:val="20"/>
          <w:szCs w:val="20"/>
          <w:shd w:val="clear" w:color="auto" w:fill="FFFFFF"/>
          <w:lang w:val="en-AU" w:eastAsia="en-GB"/>
        </w:rPr>
        <w:t>(1), 1-14.</w:t>
      </w:r>
    </w:p>
    <w:p w14:paraId="327441DA" w14:textId="4B69A8D7" w:rsidR="00221D20" w:rsidRDefault="00221D20">
      <w:pPr>
        <w:pStyle w:val="CommentText"/>
      </w:pPr>
    </w:p>
  </w:comment>
  <w:comment w:id="20" w:author="Alexander Piper (DJPR)" w:date="2020-04-19T10:58:00Z" w:initials="AP(">
    <w:p w14:paraId="229509B0" w14:textId="77777777" w:rsidR="00221D20" w:rsidRPr="00F41D1A" w:rsidRDefault="00221D20"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Frøslev, T. G., Kjøller, R., Bruun, H. H., Ejrnæs, R., Brunbjerg, A. K., Pietroni, C., &amp; Hansen, A. J. (2017). Algorithm for post-clustering curation of DNA amplicon data yields reliable biodiversity estimates. </w:t>
      </w:r>
      <w:r w:rsidRPr="00F41D1A">
        <w:rPr>
          <w:rFonts w:ascii="Arial" w:eastAsia="Times New Roman" w:hAnsi="Arial" w:cs="Arial"/>
          <w:i/>
          <w:iCs/>
          <w:color w:val="222222"/>
          <w:sz w:val="20"/>
          <w:szCs w:val="20"/>
          <w:shd w:val="clear" w:color="auto" w:fill="FFFFFF"/>
          <w:lang w:val="en-AU" w:eastAsia="en-GB"/>
        </w:rPr>
        <w:t>Nature communication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8</w:t>
      </w:r>
      <w:r w:rsidRPr="00F41D1A">
        <w:rPr>
          <w:rFonts w:ascii="Arial" w:eastAsia="Times New Roman" w:hAnsi="Arial" w:cs="Arial"/>
          <w:color w:val="222222"/>
          <w:sz w:val="20"/>
          <w:szCs w:val="20"/>
          <w:shd w:val="clear" w:color="auto" w:fill="FFFFFF"/>
          <w:lang w:val="en-AU" w:eastAsia="en-GB"/>
        </w:rPr>
        <w:t>(1), 1-11.</w:t>
      </w:r>
    </w:p>
    <w:p w14:paraId="4D120A4A" w14:textId="4AA15B09" w:rsidR="00221D20" w:rsidRDefault="00221D20">
      <w:pPr>
        <w:pStyle w:val="CommentText"/>
      </w:pPr>
    </w:p>
  </w:comment>
  <w:comment w:id="21" w:author="Alexander Piper (DJPR)" w:date="2020-04-19T11:00:00Z" w:initials="AP(">
    <w:p w14:paraId="3AE417D4" w14:textId="26A8EB55" w:rsidR="00221D20" w:rsidRPr="00F41D1A" w:rsidRDefault="00221D20"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Pruesse, E., Peplies, J., &amp; Glöckner, F. O. (2012). SINA: accurate high-throughput multiple sequence alignment of ribosomal RNA genes. </w:t>
      </w:r>
      <w:r w:rsidRPr="00F41D1A">
        <w:rPr>
          <w:rFonts w:ascii="Arial" w:eastAsia="Times New Roman" w:hAnsi="Arial" w:cs="Arial"/>
          <w:i/>
          <w:iCs/>
          <w:color w:val="222222"/>
          <w:sz w:val="20"/>
          <w:szCs w:val="20"/>
          <w:shd w:val="clear" w:color="auto" w:fill="FFFFFF"/>
          <w:lang w:val="en-AU" w:eastAsia="en-GB"/>
        </w:rPr>
        <w:t>Bioinformatics</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8</w:t>
      </w:r>
      <w:r w:rsidRPr="00F41D1A">
        <w:rPr>
          <w:rFonts w:ascii="Arial" w:eastAsia="Times New Roman" w:hAnsi="Arial" w:cs="Arial"/>
          <w:color w:val="222222"/>
          <w:sz w:val="20"/>
          <w:szCs w:val="20"/>
          <w:shd w:val="clear" w:color="auto" w:fill="FFFFFF"/>
          <w:lang w:val="en-AU" w:eastAsia="en-GB"/>
        </w:rPr>
        <w:t>(14), 1823-1829.</w:t>
      </w:r>
    </w:p>
  </w:comment>
  <w:comment w:id="22" w:author="Alexander Piper (DJPR)" w:date="2020-04-19T11:01:00Z" w:initials="AP(">
    <w:p w14:paraId="76AD7E76" w14:textId="77777777" w:rsidR="00221D20" w:rsidRPr="00F41D1A" w:rsidRDefault="00221D20" w:rsidP="00F41D1A">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Price, Morgan N., Paramvir S. Dehal, and Adam P. Arkin. "FastTree: computing large minimum evolution trees with profiles instead of a distance matrix." </w:t>
      </w:r>
      <w:r w:rsidRPr="00F41D1A">
        <w:rPr>
          <w:rFonts w:ascii="Arial" w:eastAsia="Times New Roman" w:hAnsi="Arial" w:cs="Arial"/>
          <w:i/>
          <w:iCs/>
          <w:color w:val="222222"/>
          <w:sz w:val="20"/>
          <w:szCs w:val="20"/>
          <w:shd w:val="clear" w:color="auto" w:fill="FFFFFF"/>
          <w:lang w:val="en-AU" w:eastAsia="en-GB"/>
        </w:rPr>
        <w:t>Molecular biology and evolution</w:t>
      </w:r>
      <w:r w:rsidRPr="00F41D1A">
        <w:rPr>
          <w:rFonts w:ascii="Arial" w:eastAsia="Times New Roman" w:hAnsi="Arial" w:cs="Arial"/>
          <w:color w:val="222222"/>
          <w:sz w:val="20"/>
          <w:szCs w:val="20"/>
          <w:shd w:val="clear" w:color="auto" w:fill="FFFFFF"/>
          <w:lang w:val="en-AU" w:eastAsia="en-GB"/>
        </w:rPr>
        <w:t> 26.7 (2009): 1641-1650.</w:t>
      </w:r>
    </w:p>
    <w:p w14:paraId="652910DF" w14:textId="78D9634F" w:rsidR="00221D20" w:rsidRDefault="00221D20">
      <w:pPr>
        <w:pStyle w:val="CommentText"/>
      </w:pPr>
    </w:p>
  </w:comment>
  <w:comment w:id="23" w:author="Alexander Piper (DJPR)" w:date="2020-04-19T11:02:00Z" w:initials="AP(">
    <w:tbl>
      <w:tblPr>
        <w:tblW w:w="6570" w:type="dxa"/>
        <w:shd w:val="clear" w:color="auto" w:fill="FFFFFF"/>
        <w:tblCellMar>
          <w:left w:w="0" w:type="dxa"/>
          <w:right w:w="0" w:type="dxa"/>
        </w:tblCellMar>
        <w:tblLook w:val="04A0" w:firstRow="1" w:lastRow="0" w:firstColumn="1" w:lastColumn="0" w:noHBand="0" w:noVBand="1"/>
      </w:tblPr>
      <w:tblGrid>
        <w:gridCol w:w="6564"/>
        <w:gridCol w:w="6"/>
      </w:tblGrid>
      <w:tr w:rsidR="00221D20" w:rsidRPr="00F41D1A" w14:paraId="4208E454" w14:textId="77777777" w:rsidTr="00F41D1A">
        <w:trPr>
          <w:gridAfter w:val="1"/>
        </w:trPr>
        <w:tc>
          <w:tcPr>
            <w:tcW w:w="0" w:type="auto"/>
            <w:shd w:val="clear" w:color="auto" w:fill="FFFFFF"/>
            <w:vAlign w:val="center"/>
            <w:hideMark/>
          </w:tcPr>
          <w:p w14:paraId="7BCEA7D1" w14:textId="367BE73E" w:rsidR="00221D20" w:rsidRPr="00F41D1A" w:rsidRDefault="00221D20" w:rsidP="00F41D1A">
            <w:pPr>
              <w:spacing w:after="0" w:line="240" w:lineRule="auto"/>
              <w:rPr>
                <w:rFonts w:ascii="Times New Roman" w:eastAsia="Times New Roman" w:hAnsi="Times New Roman" w:cs="Times New Roman"/>
                <w:sz w:val="24"/>
                <w:szCs w:val="24"/>
                <w:lang w:val="en-AU" w:eastAsia="en-GB"/>
              </w:rPr>
            </w:pPr>
            <w:r>
              <w:rPr>
                <w:rStyle w:val="CommentReference"/>
              </w:rPr>
              <w:annotationRef/>
            </w:r>
          </w:p>
        </w:tc>
      </w:tr>
      <w:tr w:rsidR="00221D20" w:rsidRPr="00F41D1A" w14:paraId="3D58BEFA" w14:textId="77777777" w:rsidTr="00F41D1A">
        <w:trPr>
          <w:gridAfter w:val="1"/>
        </w:trPr>
        <w:tc>
          <w:tcPr>
            <w:tcW w:w="0" w:type="auto"/>
            <w:shd w:val="clear" w:color="auto" w:fill="FFFFFF"/>
            <w:tcMar>
              <w:top w:w="120" w:type="dxa"/>
              <w:left w:w="0" w:type="dxa"/>
              <w:bottom w:w="120" w:type="dxa"/>
              <w:right w:w="0" w:type="dxa"/>
            </w:tcMar>
            <w:hideMark/>
          </w:tcPr>
          <w:p w14:paraId="6A2C3777" w14:textId="77777777" w:rsidR="00221D20" w:rsidRPr="00F41D1A" w:rsidRDefault="00221D20" w:rsidP="00F41D1A">
            <w:pPr>
              <w:spacing w:after="0" w:line="240" w:lineRule="auto"/>
              <w:rPr>
                <w:rFonts w:ascii="Arial" w:eastAsia="Times New Roman" w:hAnsi="Arial" w:cs="Arial"/>
                <w:color w:val="222222"/>
                <w:sz w:val="20"/>
                <w:szCs w:val="20"/>
                <w:lang w:val="en-AU" w:eastAsia="en-GB"/>
              </w:rPr>
            </w:pPr>
            <w:r w:rsidRPr="00F41D1A">
              <w:rPr>
                <w:rFonts w:ascii="Arial" w:eastAsia="Times New Roman" w:hAnsi="Arial" w:cs="Arial"/>
                <w:color w:val="222222"/>
                <w:sz w:val="20"/>
                <w:szCs w:val="20"/>
                <w:lang w:val="en-AU" w:eastAsia="en-GB"/>
              </w:rPr>
              <w:t>Eastman, J. M., Harmon, L. J., &amp; Tank, D. C. (2013). Congruification: support for time scaling large phylogenetic trees. </w:t>
            </w:r>
            <w:r w:rsidRPr="00F41D1A">
              <w:rPr>
                <w:rFonts w:ascii="Arial" w:eastAsia="Times New Roman" w:hAnsi="Arial" w:cs="Arial"/>
                <w:i/>
                <w:iCs/>
                <w:color w:val="222222"/>
                <w:sz w:val="20"/>
                <w:szCs w:val="20"/>
                <w:lang w:val="en-AU" w:eastAsia="en-GB"/>
              </w:rPr>
              <w:t>Methods in Ecology and Evolution</w:t>
            </w:r>
            <w:r w:rsidRPr="00F41D1A">
              <w:rPr>
                <w:rFonts w:ascii="Arial" w:eastAsia="Times New Roman" w:hAnsi="Arial" w:cs="Arial"/>
                <w:color w:val="222222"/>
                <w:sz w:val="20"/>
                <w:szCs w:val="20"/>
                <w:lang w:val="en-AU" w:eastAsia="en-GB"/>
              </w:rPr>
              <w:t>, </w:t>
            </w:r>
            <w:r w:rsidRPr="00F41D1A">
              <w:rPr>
                <w:rFonts w:ascii="Arial" w:eastAsia="Times New Roman" w:hAnsi="Arial" w:cs="Arial"/>
                <w:i/>
                <w:iCs/>
                <w:color w:val="222222"/>
                <w:sz w:val="20"/>
                <w:szCs w:val="20"/>
                <w:lang w:val="en-AU" w:eastAsia="en-GB"/>
              </w:rPr>
              <w:t>4</w:t>
            </w:r>
            <w:r w:rsidRPr="00F41D1A">
              <w:rPr>
                <w:rFonts w:ascii="Arial" w:eastAsia="Times New Roman" w:hAnsi="Arial" w:cs="Arial"/>
                <w:color w:val="222222"/>
                <w:sz w:val="20"/>
                <w:szCs w:val="20"/>
                <w:lang w:val="en-AU" w:eastAsia="en-GB"/>
              </w:rPr>
              <w:t>(7), 688-691.</w:t>
            </w:r>
          </w:p>
        </w:tc>
      </w:tr>
      <w:tr w:rsidR="00221D20" w:rsidRPr="00F41D1A" w14:paraId="6AC80685" w14:textId="77777777" w:rsidTr="00F41D1A">
        <w:tc>
          <w:tcPr>
            <w:tcW w:w="0" w:type="auto"/>
            <w:shd w:val="clear" w:color="auto" w:fill="FFFFFF"/>
            <w:noWrap/>
            <w:tcMar>
              <w:top w:w="120" w:type="dxa"/>
              <w:left w:w="0" w:type="dxa"/>
              <w:bottom w:w="120" w:type="dxa"/>
              <w:right w:w="240" w:type="dxa"/>
            </w:tcMar>
            <w:hideMark/>
          </w:tcPr>
          <w:p w14:paraId="10A34222" w14:textId="77777777" w:rsidR="00221D20" w:rsidRPr="00F41D1A" w:rsidRDefault="00221D20" w:rsidP="00F41D1A">
            <w:pPr>
              <w:spacing w:after="0" w:line="240" w:lineRule="auto"/>
              <w:jc w:val="right"/>
              <w:rPr>
                <w:rFonts w:ascii="Arial" w:eastAsia="Times New Roman" w:hAnsi="Arial" w:cs="Arial"/>
                <w:color w:val="777777"/>
                <w:sz w:val="20"/>
                <w:szCs w:val="20"/>
                <w:lang w:val="en-AU" w:eastAsia="en-GB"/>
              </w:rPr>
            </w:pPr>
            <w:r w:rsidRPr="00F41D1A">
              <w:rPr>
                <w:rFonts w:ascii="Arial" w:eastAsia="Times New Roman" w:hAnsi="Arial" w:cs="Arial"/>
                <w:color w:val="777777"/>
                <w:sz w:val="20"/>
                <w:szCs w:val="20"/>
                <w:lang w:val="en-AU" w:eastAsia="en-GB"/>
              </w:rPr>
              <w:t>Chicago</w:t>
            </w:r>
          </w:p>
        </w:tc>
        <w:tc>
          <w:tcPr>
            <w:tcW w:w="0" w:type="auto"/>
            <w:shd w:val="clear" w:color="auto" w:fill="FFFFFF"/>
            <w:tcMar>
              <w:top w:w="120" w:type="dxa"/>
              <w:left w:w="0" w:type="dxa"/>
              <w:bottom w:w="120" w:type="dxa"/>
              <w:right w:w="0" w:type="dxa"/>
            </w:tcMar>
            <w:hideMark/>
          </w:tcPr>
          <w:p w14:paraId="622CC680" w14:textId="77777777" w:rsidR="00221D20" w:rsidRPr="00F41D1A" w:rsidRDefault="00221D20" w:rsidP="00F41D1A">
            <w:pPr>
              <w:spacing w:after="0" w:line="240" w:lineRule="auto"/>
              <w:jc w:val="right"/>
              <w:rPr>
                <w:rFonts w:ascii="Arial" w:eastAsia="Times New Roman" w:hAnsi="Arial" w:cs="Arial"/>
                <w:color w:val="777777"/>
                <w:sz w:val="20"/>
                <w:szCs w:val="20"/>
                <w:lang w:val="en-AU" w:eastAsia="en-GB"/>
              </w:rPr>
            </w:pPr>
          </w:p>
        </w:tc>
      </w:tr>
    </w:tbl>
    <w:p w14:paraId="16AF1D59" w14:textId="77777777" w:rsidR="00221D20" w:rsidRPr="00F41D1A" w:rsidRDefault="00221D20" w:rsidP="00F41D1A">
      <w:pPr>
        <w:spacing w:after="0" w:line="240" w:lineRule="auto"/>
        <w:rPr>
          <w:rFonts w:ascii="Times New Roman" w:eastAsia="Times New Roman" w:hAnsi="Times New Roman" w:cs="Times New Roman"/>
          <w:sz w:val="24"/>
          <w:szCs w:val="24"/>
          <w:lang w:val="en-AU" w:eastAsia="en-GB"/>
        </w:rPr>
      </w:pPr>
    </w:p>
    <w:p w14:paraId="6663B22A" w14:textId="7706A228" w:rsidR="00221D20" w:rsidRDefault="00221D20">
      <w:pPr>
        <w:pStyle w:val="CommentText"/>
      </w:pPr>
    </w:p>
  </w:comment>
  <w:comment w:id="24" w:author="Alexander Piper (DJPR)" w:date="2020-04-19T10:50:00Z" w:initials="AP(">
    <w:p w14:paraId="505D0DDD" w14:textId="64C72A2D" w:rsidR="00221D20" w:rsidRPr="00F41D1A" w:rsidRDefault="00221D20" w:rsidP="00ED081B">
      <w:pPr>
        <w:rPr>
          <w:rFonts w:ascii="Times New Roman" w:eastAsia="Times New Roman" w:hAnsi="Times New Roman" w:cs="Times New Roman"/>
          <w:sz w:val="24"/>
          <w:szCs w:val="24"/>
          <w:lang w:val="en-AU" w:eastAsia="en-GB"/>
        </w:rPr>
      </w:pPr>
      <w:r>
        <w:rPr>
          <w:rStyle w:val="CommentReference"/>
        </w:rPr>
        <w:annotationRef/>
      </w:r>
      <w:r w:rsidRPr="00F41D1A">
        <w:rPr>
          <w:rFonts w:ascii="Arial" w:eastAsia="Times New Roman" w:hAnsi="Arial" w:cs="Arial"/>
          <w:color w:val="222222"/>
          <w:sz w:val="20"/>
          <w:szCs w:val="20"/>
          <w:shd w:val="clear" w:color="auto" w:fill="FFFFFF"/>
          <w:lang w:val="en-AU" w:eastAsia="en-GB"/>
        </w:rPr>
        <w:t>Louca, S., Shih, P. M., Pennell, M. W., Fischer, W. W., Parfrey, L. W., &amp; Doebeli, M. (2018). Bacterial diversification through geological time. </w:t>
      </w:r>
      <w:r w:rsidRPr="00F41D1A">
        <w:rPr>
          <w:rFonts w:ascii="Arial" w:eastAsia="Times New Roman" w:hAnsi="Arial" w:cs="Arial"/>
          <w:i/>
          <w:iCs/>
          <w:color w:val="222222"/>
          <w:sz w:val="20"/>
          <w:szCs w:val="20"/>
          <w:shd w:val="clear" w:color="auto" w:fill="FFFFFF"/>
          <w:lang w:val="en-AU" w:eastAsia="en-GB"/>
        </w:rPr>
        <w:t>Nature ecology &amp; evolution</w:t>
      </w:r>
      <w:r w:rsidRPr="00F41D1A">
        <w:rPr>
          <w:rFonts w:ascii="Arial" w:eastAsia="Times New Roman" w:hAnsi="Arial" w:cs="Arial"/>
          <w:color w:val="222222"/>
          <w:sz w:val="20"/>
          <w:szCs w:val="20"/>
          <w:shd w:val="clear" w:color="auto" w:fill="FFFFFF"/>
          <w:lang w:val="en-AU" w:eastAsia="en-GB"/>
        </w:rPr>
        <w:t>, </w:t>
      </w:r>
      <w:r w:rsidRPr="00F41D1A">
        <w:rPr>
          <w:rFonts w:ascii="Arial" w:eastAsia="Times New Roman" w:hAnsi="Arial" w:cs="Arial"/>
          <w:i/>
          <w:iCs/>
          <w:color w:val="222222"/>
          <w:sz w:val="20"/>
          <w:szCs w:val="20"/>
          <w:shd w:val="clear" w:color="auto" w:fill="FFFFFF"/>
          <w:lang w:val="en-AU" w:eastAsia="en-GB"/>
        </w:rPr>
        <w:t>2</w:t>
      </w:r>
      <w:r w:rsidRPr="00F41D1A">
        <w:rPr>
          <w:rFonts w:ascii="Arial" w:eastAsia="Times New Roman" w:hAnsi="Arial" w:cs="Arial"/>
          <w:color w:val="222222"/>
          <w:sz w:val="20"/>
          <w:szCs w:val="20"/>
          <w:shd w:val="clear" w:color="auto" w:fill="FFFFFF"/>
          <w:lang w:val="en-AU" w:eastAsia="en-GB"/>
        </w:rPr>
        <w:t>(9), 1458-1467.</w:t>
      </w:r>
    </w:p>
    <w:p w14:paraId="6DF01479" w14:textId="1CE9B88C" w:rsidR="00221D20" w:rsidRDefault="00221D20">
      <w:pPr>
        <w:pStyle w:val="CommentText"/>
      </w:pPr>
    </w:p>
  </w:comment>
  <w:comment w:id="25" w:author="Alexander Piper (DJPR)" w:date="2020-04-19T11:07:00Z" w:initials="AP(">
    <w:p w14:paraId="55C560E9" w14:textId="77777777" w:rsidR="00221D20" w:rsidRDefault="00221D20" w:rsidP="00630F1D">
      <w:pPr>
        <w:pStyle w:val="CommentText"/>
      </w:pPr>
      <w:r>
        <w:rPr>
          <w:rStyle w:val="CommentReference"/>
        </w:rPr>
        <w:annotationRef/>
      </w:r>
      <w:r>
        <w:t>Pennell Matthew W, Jonathan M Eastman, Graham J Slater, Joseph W Brown, Josef C Uyeda, Richard G FitzJohn,</w:t>
      </w:r>
    </w:p>
    <w:p w14:paraId="1023BDE3" w14:textId="77777777" w:rsidR="00221D20" w:rsidRDefault="00221D20" w:rsidP="00630F1D">
      <w:pPr>
        <w:pStyle w:val="CommentText"/>
      </w:pPr>
      <w:r>
        <w:t xml:space="preserve">  Michael E Alfaro, and Luke J Harmon. 2014. geiger v2.0: an expanded suite of methods for fitting</w:t>
      </w:r>
    </w:p>
    <w:p w14:paraId="41540947" w14:textId="46386EE1" w:rsidR="00221D20" w:rsidRDefault="00221D20" w:rsidP="00630F1D">
      <w:pPr>
        <w:pStyle w:val="CommentText"/>
      </w:pPr>
      <w:r>
        <w:t xml:space="preserve">  macroevolutionary models to phylogenetic trees. Bioinformatics 30:2216-2218</w:t>
      </w:r>
    </w:p>
  </w:comment>
  <w:comment w:id="26" w:author="Alexander Piper (DEDJTR)" w:date="2020-01-31T11:44:00Z" w:initials="AP(">
    <w:p w14:paraId="799E1133" w14:textId="77777777" w:rsidR="00221D20" w:rsidRDefault="00221D20" w:rsidP="00C46C42">
      <w:pPr>
        <w:pStyle w:val="CommentText"/>
      </w:pPr>
      <w:r>
        <w:rPr>
          <w:rStyle w:val="CommentReference"/>
        </w:rPr>
        <w:annotationRef/>
      </w:r>
      <w:r>
        <w:t>Could go:</w:t>
      </w:r>
    </w:p>
    <w:p w14:paraId="4006CA3D" w14:textId="77777777" w:rsidR="00221D20" w:rsidRDefault="00221D20" w:rsidP="00C46C42">
      <w:pPr>
        <w:pStyle w:val="CommentText"/>
      </w:pPr>
    </w:p>
    <w:p w14:paraId="5F89519D" w14:textId="77777777" w:rsidR="00221D20" w:rsidRDefault="00221D20" w:rsidP="00C46C42">
      <w:pPr>
        <w:pStyle w:val="CommentText"/>
      </w:pPr>
      <w:r>
        <w:t>Alpha and beta diversity – how they are generated, introduce BDTT</w:t>
      </w:r>
    </w:p>
    <w:p w14:paraId="320CCA81" w14:textId="77777777" w:rsidR="00221D20" w:rsidRDefault="00221D20" w:rsidP="00C46C42">
      <w:pPr>
        <w:pStyle w:val="CommentText"/>
      </w:pPr>
    </w:p>
    <w:p w14:paraId="2FC181DE" w14:textId="77777777" w:rsidR="00221D20" w:rsidRDefault="00221D20" w:rsidP="00C46C42">
      <w:pPr>
        <w:pStyle w:val="CommentText"/>
      </w:pPr>
      <w:r>
        <w:t>Community assembly:</w:t>
      </w:r>
    </w:p>
    <w:p w14:paraId="2D9FF4AC" w14:textId="77777777" w:rsidR="00221D20" w:rsidRDefault="00221D20" w:rsidP="00C46C42">
      <w:pPr>
        <w:pStyle w:val="CommentText"/>
      </w:pPr>
    </w:p>
    <w:p w14:paraId="6C7A27D9" w14:textId="77777777" w:rsidR="00221D20" w:rsidRDefault="00221D20" w:rsidP="00C46C42">
      <w:pPr>
        <w:pStyle w:val="CommentText"/>
      </w:pPr>
      <w:r>
        <w:t xml:space="preserve">PHylosymbiosis – </w:t>
      </w:r>
    </w:p>
    <w:p w14:paraId="2557A6F8" w14:textId="77777777" w:rsidR="00221D20" w:rsidRDefault="00221D20" w:rsidP="00C46C42">
      <w:pPr>
        <w:pStyle w:val="CommentText"/>
      </w:pPr>
    </w:p>
    <w:p w14:paraId="2EAD4ABE" w14:textId="77777777" w:rsidR="00221D20" w:rsidRDefault="00221D20" w:rsidP="00C46C42">
      <w:pPr>
        <w:pStyle w:val="CommentText"/>
      </w:pPr>
      <w:r>
        <w:t>Cophylogeny</w:t>
      </w:r>
    </w:p>
  </w:comment>
  <w:comment w:id="27" w:author="Alexander Piper (DJPR)" w:date="2020-04-19T11:06:00Z" w:initials="AP(">
    <w:p w14:paraId="57701AF5" w14:textId="77777777" w:rsidR="00221D20" w:rsidRPr="00630F1D" w:rsidRDefault="00221D20" w:rsidP="00630F1D">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McMurdie, P. J., &amp; Holmes, S. (2013). phyloseq: an R package for reproducible interactive analysis and graphics of microbiome census data. </w:t>
      </w:r>
      <w:r w:rsidRPr="00630F1D">
        <w:rPr>
          <w:rFonts w:ascii="Arial" w:eastAsia="Times New Roman" w:hAnsi="Arial" w:cs="Arial"/>
          <w:i/>
          <w:iCs/>
          <w:color w:val="222222"/>
          <w:sz w:val="20"/>
          <w:szCs w:val="20"/>
          <w:shd w:val="clear" w:color="auto" w:fill="FFFFFF"/>
          <w:lang w:val="en-AU" w:eastAsia="en-GB"/>
        </w:rPr>
        <w:t>PloS one</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8</w:t>
      </w:r>
      <w:r w:rsidRPr="00630F1D">
        <w:rPr>
          <w:rFonts w:ascii="Arial" w:eastAsia="Times New Roman" w:hAnsi="Arial" w:cs="Arial"/>
          <w:color w:val="222222"/>
          <w:sz w:val="20"/>
          <w:szCs w:val="20"/>
          <w:shd w:val="clear" w:color="auto" w:fill="FFFFFF"/>
          <w:lang w:val="en-AU" w:eastAsia="en-GB"/>
        </w:rPr>
        <w:t>(4).</w:t>
      </w:r>
    </w:p>
    <w:p w14:paraId="12DE734C" w14:textId="02C7101C" w:rsidR="00221D20" w:rsidRDefault="00221D20">
      <w:pPr>
        <w:pStyle w:val="CommentText"/>
      </w:pPr>
    </w:p>
  </w:comment>
  <w:comment w:id="28" w:author="Alexander Piper (DJPR)" w:date="2020-04-19T11:08:00Z" w:initials="AP(">
    <w:p w14:paraId="4B542E4F" w14:textId="77777777" w:rsidR="00221D20" w:rsidRPr="00630F1D" w:rsidRDefault="00221D20" w:rsidP="00630F1D">
      <w:pPr>
        <w:rPr>
          <w:rFonts w:ascii="Times New Roman" w:eastAsia="Times New Roman" w:hAnsi="Times New Roman" w:cs="Times New Roman"/>
          <w:sz w:val="24"/>
          <w:szCs w:val="24"/>
          <w:lang w:val="en-AU" w:eastAsia="en-GB"/>
        </w:rPr>
      </w:pPr>
      <w:r>
        <w:rPr>
          <w:rStyle w:val="CommentReference"/>
        </w:rPr>
        <w:annotationRef/>
      </w:r>
      <w:r w:rsidRPr="00630F1D">
        <w:rPr>
          <w:rFonts w:ascii="Arial" w:eastAsia="Times New Roman" w:hAnsi="Arial" w:cs="Arial"/>
          <w:color w:val="222222"/>
          <w:sz w:val="20"/>
          <w:szCs w:val="20"/>
          <w:shd w:val="clear" w:color="auto" w:fill="FFFFFF"/>
          <w:lang w:val="en-AU" w:eastAsia="en-GB"/>
        </w:rPr>
        <w:t>Faith, D. P. (1992). Conservation evaluation and phylogenetic diversity. </w:t>
      </w:r>
      <w:r w:rsidRPr="00630F1D">
        <w:rPr>
          <w:rFonts w:ascii="Arial" w:eastAsia="Times New Roman" w:hAnsi="Arial" w:cs="Arial"/>
          <w:i/>
          <w:iCs/>
          <w:color w:val="222222"/>
          <w:sz w:val="20"/>
          <w:szCs w:val="20"/>
          <w:shd w:val="clear" w:color="auto" w:fill="FFFFFF"/>
          <w:lang w:val="en-AU" w:eastAsia="en-GB"/>
        </w:rPr>
        <w:t>Biological conservation</w:t>
      </w:r>
      <w:r w:rsidRPr="00630F1D">
        <w:rPr>
          <w:rFonts w:ascii="Arial" w:eastAsia="Times New Roman" w:hAnsi="Arial" w:cs="Arial"/>
          <w:color w:val="222222"/>
          <w:sz w:val="20"/>
          <w:szCs w:val="20"/>
          <w:shd w:val="clear" w:color="auto" w:fill="FFFFFF"/>
          <w:lang w:val="en-AU" w:eastAsia="en-GB"/>
        </w:rPr>
        <w:t>, </w:t>
      </w:r>
      <w:r w:rsidRPr="00630F1D">
        <w:rPr>
          <w:rFonts w:ascii="Arial" w:eastAsia="Times New Roman" w:hAnsi="Arial" w:cs="Arial"/>
          <w:i/>
          <w:iCs/>
          <w:color w:val="222222"/>
          <w:sz w:val="20"/>
          <w:szCs w:val="20"/>
          <w:shd w:val="clear" w:color="auto" w:fill="FFFFFF"/>
          <w:lang w:val="en-AU" w:eastAsia="en-GB"/>
        </w:rPr>
        <w:t>61</w:t>
      </w:r>
      <w:r w:rsidRPr="00630F1D">
        <w:rPr>
          <w:rFonts w:ascii="Arial" w:eastAsia="Times New Roman" w:hAnsi="Arial" w:cs="Arial"/>
          <w:color w:val="222222"/>
          <w:sz w:val="20"/>
          <w:szCs w:val="20"/>
          <w:shd w:val="clear" w:color="auto" w:fill="FFFFFF"/>
          <w:lang w:val="en-AU" w:eastAsia="en-GB"/>
        </w:rPr>
        <w:t>(1), 1-10.</w:t>
      </w:r>
    </w:p>
    <w:p w14:paraId="26874D56" w14:textId="77817153" w:rsidR="00221D20" w:rsidRDefault="00221D20">
      <w:pPr>
        <w:pStyle w:val="CommentText"/>
      </w:pPr>
    </w:p>
  </w:comment>
  <w:comment w:id="29" w:author="Alexander Piper (DJPR)" w:date="2020-04-19T11:07:00Z" w:initials="AP(">
    <w:p w14:paraId="39C964C4" w14:textId="77777777" w:rsidR="00221D20" w:rsidRDefault="00221D20" w:rsidP="00630F1D">
      <w:pPr>
        <w:pStyle w:val="CommentText"/>
      </w:pPr>
      <w:r>
        <w:rPr>
          <w:rStyle w:val="CommentReference"/>
        </w:rPr>
        <w:annotationRef/>
      </w:r>
      <w:r>
        <w:t>S.W. Kembel, P.D. Cowan, M.R. Helmus, W.K. Cornwell, H. Morlon, D.D. Ackerly, S.P. Blomberg, and C.O.</w:t>
      </w:r>
    </w:p>
    <w:p w14:paraId="1A0080E6" w14:textId="7E2B7FDA" w:rsidR="00221D20" w:rsidRDefault="00221D20" w:rsidP="00630F1D">
      <w:pPr>
        <w:pStyle w:val="CommentText"/>
      </w:pPr>
      <w:r>
        <w:t xml:space="preserve">  Webb. 2010. Picante: R tools for integrating phylogenies and ecology. Bioinformatics 26:1463-1464.</w:t>
      </w:r>
    </w:p>
  </w:comment>
  <w:comment w:id="30" w:author="Alexander Piper (DJPR)" w:date="2020-04-19T12:41:00Z" w:initials="AP(">
    <w:p w14:paraId="1E60ECDB" w14:textId="204F81FA" w:rsidR="00221D20" w:rsidRDefault="00221D20">
      <w:pPr>
        <w:pStyle w:val="CommentText"/>
      </w:pPr>
      <w:r>
        <w:rPr>
          <w:rStyle w:val="CommentReference"/>
        </w:rPr>
        <w:annotationRef/>
      </w:r>
      <w:r w:rsidRPr="00CA70A5">
        <w:t>Palarea-Albaladejo, J., &amp; Martín-Fernández, J. A. (2015). zCompositions—R package for multivariate imputation of left-censored data under a compositional approach. Chemometrics and Intelligent Laboratory Systems, 143, 85-96.</w:t>
      </w:r>
    </w:p>
  </w:comment>
  <w:comment w:id="31" w:author="Alexander Piper (DJPR)" w:date="2020-04-19T11:09:00Z" w:initials="AP(">
    <w:p w14:paraId="02D84F1F" w14:textId="77777777" w:rsidR="00221D20" w:rsidRDefault="00221D20" w:rsidP="00630F1D">
      <w:pPr>
        <w:pStyle w:val="CommentText"/>
      </w:pPr>
      <w:r>
        <w:rPr>
          <w:rStyle w:val="CommentReference"/>
        </w:rPr>
        <w:annotationRef/>
      </w:r>
      <w:r>
        <w:t>Jari Oksanen, F. Guillaume Blanchet, Michael Friendly, Roeland Kindt, Pierre Legendre, Dan McGlinn, Peter</w:t>
      </w:r>
    </w:p>
    <w:p w14:paraId="3F600811" w14:textId="77777777" w:rsidR="00221D20" w:rsidRDefault="00221D20" w:rsidP="00630F1D">
      <w:pPr>
        <w:pStyle w:val="CommentText"/>
      </w:pPr>
      <w:r>
        <w:t xml:space="preserve">  R. Minchin, R. B. O'Hara, Gavin L. Simpson, Peter Solymos, M. Henry H. Stevens, Eduard Szoecs and Helene</w:t>
      </w:r>
    </w:p>
    <w:p w14:paraId="622249AB" w14:textId="77777777" w:rsidR="00221D20" w:rsidRDefault="00221D20" w:rsidP="00630F1D">
      <w:pPr>
        <w:pStyle w:val="CommentText"/>
      </w:pPr>
      <w:r>
        <w:t xml:space="preserve">  Wagner (2019). vegan: Community Ecology Package. R package version 2.5-6.</w:t>
      </w:r>
    </w:p>
    <w:p w14:paraId="6EC3053C" w14:textId="58711FA1" w:rsidR="00221D20" w:rsidRDefault="00221D20" w:rsidP="00630F1D">
      <w:pPr>
        <w:pStyle w:val="CommentText"/>
      </w:pPr>
      <w:r>
        <w:t xml:space="preserve">  https://CRAN.R-project.org/package=vegan</w:t>
      </w:r>
    </w:p>
  </w:comment>
  <w:comment w:id="32" w:author="Alexander Piper (DJPR)" w:date="2020-04-19T11:16:00Z" w:initials="AP(">
    <w:p w14:paraId="7E84FBAB" w14:textId="77777777" w:rsidR="00221D20" w:rsidRDefault="00221D20" w:rsidP="004A1821">
      <w:pPr>
        <w:pStyle w:val="CommentText"/>
      </w:pPr>
      <w:r>
        <w:rPr>
          <w:rStyle w:val="CommentReference"/>
        </w:rPr>
        <w:annotationRef/>
      </w:r>
      <w:r>
        <w:t>Goslee, S.C. and Urban, D.L. 2007. The ecodist package for dissimilarity-based analysis of ecological</w:t>
      </w:r>
    </w:p>
    <w:p w14:paraId="4EB7D05F" w14:textId="77777777" w:rsidR="00221D20" w:rsidRDefault="00221D20" w:rsidP="004A1821">
      <w:pPr>
        <w:pStyle w:val="CommentText"/>
      </w:pPr>
      <w:r>
        <w:t xml:space="preserve">  data. Journal of Statistical Software 22(7):1-19.</w:t>
      </w:r>
    </w:p>
  </w:comment>
  <w:comment w:id="34" w:author="Alexander Piper (DJPR)" w:date="2020-04-19T11:10:00Z" w:initials="AP(">
    <w:p w14:paraId="39F16CEC" w14:textId="77777777" w:rsidR="00221D20" w:rsidRDefault="00221D20" w:rsidP="00630F1D">
      <w:pPr>
        <w:pStyle w:val="CommentText"/>
      </w:pPr>
      <w:r>
        <w:rPr>
          <w:rStyle w:val="CommentReference"/>
        </w:rPr>
        <w:annotationRef/>
      </w:r>
      <w:r>
        <w:t>Paradis E. &amp; Schliep K. 2018. ape 5.0: an environment for modern phylogenetics and evolutionary analyses</w:t>
      </w:r>
    </w:p>
    <w:p w14:paraId="7693A25A" w14:textId="7DEC7777" w:rsidR="00221D20" w:rsidRDefault="00221D20" w:rsidP="00630F1D">
      <w:pPr>
        <w:pStyle w:val="CommentText"/>
      </w:pPr>
      <w:r>
        <w:t xml:space="preserve">  in R. Bioinformatics 35: 526-528.</w:t>
      </w:r>
    </w:p>
  </w:comment>
  <w:comment w:id="35" w:author="Alexander Piper (DJPR)" w:date="2020-04-19T11:11:00Z" w:initials="AP(">
    <w:p w14:paraId="5D90F963" w14:textId="5F2683EA" w:rsidR="00221D20" w:rsidRDefault="00221D20">
      <w:pPr>
        <w:pStyle w:val="CommentText"/>
      </w:pPr>
      <w:r>
        <w:rPr>
          <w:rStyle w:val="CommentReference"/>
        </w:rPr>
        <w:annotationRef/>
      </w:r>
      <w:r>
        <w:t xml:space="preserve"> </w:t>
      </w:r>
      <w:r w:rsidRPr="00630F1D">
        <w:t>Webb, C. O., &amp; Donoghue, M. J. (2005). Phylomatic: tree assembly for applied phylogenetics. Molecular ecology notes, 5(1), 181-183.</w:t>
      </w:r>
    </w:p>
    <w:p w14:paraId="754CE6C2" w14:textId="77777777" w:rsidR="00221D20" w:rsidRDefault="00221D20">
      <w:pPr>
        <w:pStyle w:val="CommentText"/>
      </w:pPr>
    </w:p>
    <w:p w14:paraId="733F350A" w14:textId="7B97455C" w:rsidR="00221D20" w:rsidRDefault="00221D20">
      <w:pPr>
        <w:pStyle w:val="CommentText"/>
      </w:pPr>
    </w:p>
  </w:comment>
  <w:comment w:id="36" w:author="Alexander Piper (DJPR)" w:date="2020-04-19T11:12:00Z" w:initials="AP(">
    <w:p w14:paraId="1037E738" w14:textId="77777777" w:rsidR="00221D20" w:rsidRDefault="00221D20" w:rsidP="00630F1D">
      <w:pPr>
        <w:pStyle w:val="CommentText"/>
      </w:pPr>
      <w:r>
        <w:rPr>
          <w:rStyle w:val="CommentReference"/>
        </w:rPr>
        <w:annotationRef/>
      </w:r>
      <w:r>
        <w:t>Scott Chamberlain (2019). brranching: Fetch 'Phylogenies' from Many Sources. R package version 0.5.0.</w:t>
      </w:r>
    </w:p>
    <w:p w14:paraId="7FA8C3C3" w14:textId="4BAE000C" w:rsidR="00221D20" w:rsidRDefault="00221D20" w:rsidP="00630F1D">
      <w:pPr>
        <w:pStyle w:val="CommentText"/>
      </w:pPr>
      <w:r>
        <w:t xml:space="preserve">  https://CRAN.R-project.org/package=brranching</w:t>
      </w:r>
    </w:p>
  </w:comment>
  <w:comment w:id="37" w:author="Alexander Piper (DJPR)" w:date="2020-04-19T11:15:00Z" w:initials="AP(">
    <w:p w14:paraId="3BF6F863" w14:textId="77777777" w:rsidR="00221D20" w:rsidRDefault="00221D20" w:rsidP="00630F1D">
      <w:pPr>
        <w:pStyle w:val="CommentText"/>
      </w:pPr>
      <w:r>
        <w:rPr>
          <w:rStyle w:val="CommentReference"/>
        </w:rPr>
        <w:annotationRef/>
      </w:r>
      <w:r>
        <w:t>Roger S. Bivand, Edzer Pebesma, Virgilio Gomez-Rubio, 2013. Applied spatial data analysis with R, Second</w:t>
      </w:r>
    </w:p>
    <w:p w14:paraId="235890C6" w14:textId="0CA3D37F" w:rsidR="00221D20" w:rsidRDefault="00221D20" w:rsidP="00630F1D">
      <w:pPr>
        <w:pStyle w:val="CommentText"/>
      </w:pPr>
      <w:r>
        <w:t xml:space="preserve">  edition. Springer, NY. https://asdar-book.org/</w:t>
      </w:r>
    </w:p>
  </w:comment>
  <w:comment w:id="38" w:author="Alexander Piper (DJPR)" w:date="2020-04-19T11:26:00Z" w:initials="AP(">
    <w:p w14:paraId="68457337" w14:textId="77777777" w:rsidR="00221D20" w:rsidRPr="00026236" w:rsidRDefault="00221D20" w:rsidP="00026236">
      <w:pPr>
        <w:rPr>
          <w:rFonts w:ascii="Times New Roman" w:eastAsia="Times New Roman" w:hAnsi="Times New Roman" w:cs="Times New Roman"/>
          <w:sz w:val="24"/>
          <w:szCs w:val="24"/>
          <w:lang w:val="en-AU" w:eastAsia="en-GB"/>
        </w:rPr>
      </w:pPr>
      <w:r>
        <w:rPr>
          <w:rStyle w:val="CommentReference"/>
        </w:rPr>
        <w:annotationRef/>
      </w:r>
      <w:r w:rsidRPr="00026236">
        <w:rPr>
          <w:rFonts w:ascii="Arial" w:eastAsia="Times New Roman" w:hAnsi="Arial" w:cs="Arial"/>
          <w:color w:val="222222"/>
          <w:sz w:val="20"/>
          <w:szCs w:val="20"/>
          <w:shd w:val="clear" w:color="auto" w:fill="FFFFFF"/>
          <w:lang w:val="en-AU" w:eastAsia="en-GB"/>
        </w:rPr>
        <w:t>Groussin, M., Mazel, F., Sanders, J. G., Smillie, C. S., Lavergne, S., Thuiller, W., &amp; Alm, E. J. (2017). Unraveling the processes shaping mammalian gut microbiomes over evolutionary time. </w:t>
      </w:r>
      <w:r w:rsidRPr="00026236">
        <w:rPr>
          <w:rFonts w:ascii="Arial" w:eastAsia="Times New Roman" w:hAnsi="Arial" w:cs="Arial"/>
          <w:i/>
          <w:iCs/>
          <w:color w:val="222222"/>
          <w:sz w:val="20"/>
          <w:szCs w:val="20"/>
          <w:shd w:val="clear" w:color="auto" w:fill="FFFFFF"/>
          <w:lang w:val="en-AU" w:eastAsia="en-GB"/>
        </w:rPr>
        <w:t>Nature Communications</w:t>
      </w:r>
      <w:r w:rsidRPr="00026236">
        <w:rPr>
          <w:rFonts w:ascii="Arial" w:eastAsia="Times New Roman" w:hAnsi="Arial" w:cs="Arial"/>
          <w:color w:val="222222"/>
          <w:sz w:val="20"/>
          <w:szCs w:val="20"/>
          <w:shd w:val="clear" w:color="auto" w:fill="FFFFFF"/>
          <w:lang w:val="en-AU" w:eastAsia="en-GB"/>
        </w:rPr>
        <w:t>, </w:t>
      </w:r>
      <w:r w:rsidRPr="00026236">
        <w:rPr>
          <w:rFonts w:ascii="Arial" w:eastAsia="Times New Roman" w:hAnsi="Arial" w:cs="Arial"/>
          <w:i/>
          <w:iCs/>
          <w:color w:val="222222"/>
          <w:sz w:val="20"/>
          <w:szCs w:val="20"/>
          <w:shd w:val="clear" w:color="auto" w:fill="FFFFFF"/>
          <w:lang w:val="en-AU" w:eastAsia="en-GB"/>
        </w:rPr>
        <w:t>8</w:t>
      </w:r>
      <w:r w:rsidRPr="00026236">
        <w:rPr>
          <w:rFonts w:ascii="Arial" w:eastAsia="Times New Roman" w:hAnsi="Arial" w:cs="Arial"/>
          <w:color w:val="222222"/>
          <w:sz w:val="20"/>
          <w:szCs w:val="20"/>
          <w:shd w:val="clear" w:color="auto" w:fill="FFFFFF"/>
          <w:lang w:val="en-AU" w:eastAsia="en-GB"/>
        </w:rPr>
        <w:t>(1), 1-12.</w:t>
      </w:r>
    </w:p>
    <w:p w14:paraId="5C91F484" w14:textId="4B61E184" w:rsidR="00221D20" w:rsidRDefault="00221D20">
      <w:pPr>
        <w:pStyle w:val="CommentText"/>
      </w:pPr>
    </w:p>
  </w:comment>
  <w:comment w:id="39" w:author="Alexander Piper (DJPR)" w:date="2020-04-19T11:25:00Z" w:initials="AP(">
    <w:p w14:paraId="7447D8AB" w14:textId="77777777" w:rsidR="00221D20" w:rsidRDefault="00221D20" w:rsidP="00026236">
      <w:pPr>
        <w:pStyle w:val="CommentText"/>
      </w:pPr>
      <w:r>
        <w:rPr>
          <w:rStyle w:val="CommentReference"/>
        </w:rPr>
        <w:annotationRef/>
      </w:r>
      <w:r>
        <w:t>Louca S, Doebeli M (2017). “Efficient comparative phylogenetics on large trees.” _Bioinformatics_. doi:</w:t>
      </w:r>
    </w:p>
    <w:p w14:paraId="0350078B" w14:textId="77777777" w:rsidR="00221D20" w:rsidRDefault="00221D20" w:rsidP="00026236">
      <w:pPr>
        <w:pStyle w:val="CommentText"/>
      </w:pPr>
      <w:r>
        <w:t>10.1093/bioinformatics/btx701 (URL: https://doi.org/10.1093/bioinformatics/btx701).</w:t>
      </w:r>
    </w:p>
  </w:comment>
  <w:comment w:id="40" w:author="Alexander Piper (DJPR)" w:date="2020-04-19T11:18:00Z" w:initials="AP(">
    <w:p w14:paraId="73C8C724" w14:textId="77777777" w:rsidR="00221D20" w:rsidRDefault="00221D20">
      <w:pPr>
        <w:pStyle w:val="CommentText"/>
      </w:pPr>
      <w:r>
        <w:rPr>
          <w:rStyle w:val="CommentReference"/>
        </w:rPr>
        <w:annotationRef/>
      </w:r>
      <w:r w:rsidRPr="00F90917">
        <w:t>Balbuena, J. A., Míguez-Lozano, R., &amp; Blasco-Costa, I. (2013). PACo: a novel procrustes application to cophylogenetic analysis. PloS one, 8(4).</w:t>
      </w:r>
    </w:p>
    <w:p w14:paraId="3C844C4C" w14:textId="77777777" w:rsidR="00221D20" w:rsidRDefault="00221D20">
      <w:pPr>
        <w:pStyle w:val="CommentText"/>
      </w:pPr>
    </w:p>
    <w:p w14:paraId="79504303" w14:textId="2042F3CD" w:rsidR="00221D20" w:rsidRDefault="00221D20">
      <w:pPr>
        <w:pStyle w:val="CommentText"/>
      </w:pPr>
      <w:r>
        <w:t>And</w:t>
      </w:r>
    </w:p>
    <w:p w14:paraId="547FFA2A" w14:textId="77777777" w:rsidR="00221D20" w:rsidRDefault="00221D20">
      <w:pPr>
        <w:pStyle w:val="CommentText"/>
      </w:pPr>
    </w:p>
    <w:p w14:paraId="57C3FACB" w14:textId="77777777" w:rsidR="00221D20" w:rsidRPr="00F90917" w:rsidRDefault="00221D20" w:rsidP="00F90917">
      <w:pPr>
        <w:spacing w:after="0" w:line="240" w:lineRule="auto"/>
        <w:rPr>
          <w:rFonts w:ascii="Times New Roman" w:eastAsia="Times New Roman" w:hAnsi="Times New Roman" w:cs="Times New Roman"/>
          <w:sz w:val="24"/>
          <w:szCs w:val="24"/>
          <w:lang w:val="en-AU" w:eastAsia="en-GB"/>
        </w:rPr>
      </w:pPr>
      <w:r w:rsidRPr="00F90917">
        <w:rPr>
          <w:rFonts w:ascii="Arial" w:eastAsia="Times New Roman" w:hAnsi="Arial" w:cs="Arial"/>
          <w:color w:val="222222"/>
          <w:sz w:val="20"/>
          <w:szCs w:val="20"/>
          <w:shd w:val="clear" w:color="auto" w:fill="FFFFFF"/>
          <w:lang w:val="en-AU" w:eastAsia="en-GB"/>
        </w:rPr>
        <w:t>Hutchinson, M. C., Cagua, E. F., Balbuena, J. A., Stouffer, D. B., &amp; Poisot, T. (2017). paco: implementing Procrustean Approach to Cophylogeny in R. </w:t>
      </w:r>
      <w:r w:rsidRPr="00F90917">
        <w:rPr>
          <w:rFonts w:ascii="Arial" w:eastAsia="Times New Roman" w:hAnsi="Arial" w:cs="Arial"/>
          <w:i/>
          <w:iCs/>
          <w:color w:val="222222"/>
          <w:sz w:val="20"/>
          <w:szCs w:val="20"/>
          <w:shd w:val="clear" w:color="auto" w:fill="FFFFFF"/>
          <w:lang w:val="en-AU" w:eastAsia="en-GB"/>
        </w:rPr>
        <w:t>Methods in Ecology and Evolution</w:t>
      </w:r>
      <w:r w:rsidRPr="00F90917">
        <w:rPr>
          <w:rFonts w:ascii="Arial" w:eastAsia="Times New Roman" w:hAnsi="Arial" w:cs="Arial"/>
          <w:color w:val="222222"/>
          <w:sz w:val="20"/>
          <w:szCs w:val="20"/>
          <w:shd w:val="clear" w:color="auto" w:fill="FFFFFF"/>
          <w:lang w:val="en-AU" w:eastAsia="en-GB"/>
        </w:rPr>
        <w:t>, </w:t>
      </w:r>
      <w:r w:rsidRPr="00F90917">
        <w:rPr>
          <w:rFonts w:ascii="Arial" w:eastAsia="Times New Roman" w:hAnsi="Arial" w:cs="Arial"/>
          <w:i/>
          <w:iCs/>
          <w:color w:val="222222"/>
          <w:sz w:val="20"/>
          <w:szCs w:val="20"/>
          <w:shd w:val="clear" w:color="auto" w:fill="FFFFFF"/>
          <w:lang w:val="en-AU" w:eastAsia="en-GB"/>
        </w:rPr>
        <w:t>8</w:t>
      </w:r>
      <w:r w:rsidRPr="00F90917">
        <w:rPr>
          <w:rFonts w:ascii="Arial" w:eastAsia="Times New Roman" w:hAnsi="Arial" w:cs="Arial"/>
          <w:color w:val="222222"/>
          <w:sz w:val="20"/>
          <w:szCs w:val="20"/>
          <w:shd w:val="clear" w:color="auto" w:fill="FFFFFF"/>
          <w:lang w:val="en-AU" w:eastAsia="en-GB"/>
        </w:rPr>
        <w:t>(8), 932-940.</w:t>
      </w:r>
    </w:p>
    <w:p w14:paraId="27290D7D" w14:textId="28FB873D" w:rsidR="00221D20" w:rsidRDefault="00221D20">
      <w:pPr>
        <w:pStyle w:val="CommentText"/>
      </w:pPr>
    </w:p>
  </w:comment>
  <w:comment w:id="41" w:author="Alexander Piper (DJPR)" w:date="2020-04-21T14:30:00Z" w:initials="AP(">
    <w:p w14:paraId="6ECCEBDD" w14:textId="77777777" w:rsidR="00221D20" w:rsidRDefault="00221D20" w:rsidP="00365956">
      <w:pPr>
        <w:pStyle w:val="CommentText"/>
      </w:pPr>
      <w:r>
        <w:rPr>
          <w:rStyle w:val="CommentReference"/>
        </w:rPr>
        <w:annotationRef/>
      </w:r>
      <w:r>
        <w:t>Revell, L. J. (2012) phytools: An R package for phylogenetic comparative biology (and other things).</w:t>
      </w:r>
    </w:p>
    <w:p w14:paraId="71C1644D" w14:textId="4681703A" w:rsidR="00221D20" w:rsidRDefault="00221D20" w:rsidP="00365956">
      <w:pPr>
        <w:pStyle w:val="CommentText"/>
      </w:pPr>
      <w:r>
        <w:t xml:space="preserve">  Methods Ecol. Evol. 3 217-223. doi:10.1111/j.2041-210X.2011.00169.x</w:t>
      </w:r>
    </w:p>
  </w:comment>
  <w:comment w:id="42" w:author="Alexander Piper (DJPR)" w:date="2020-04-21T14:27:00Z" w:initials="AP(">
    <w:p w14:paraId="186A80F7" w14:textId="43EFEF7C" w:rsidR="00221D20" w:rsidRDefault="00221D20">
      <w:pPr>
        <w:pStyle w:val="CommentText"/>
      </w:pPr>
      <w:r>
        <w:rPr>
          <w:rStyle w:val="CommentReference"/>
        </w:rPr>
        <w:annotationRef/>
      </w:r>
      <w:r w:rsidRPr="00365956">
        <w:t>H. Wickham. ggplot2: Elegant Graphics for Data Analysis. Springer-Verlag New York, 2016.</w:t>
      </w:r>
    </w:p>
  </w:comment>
  <w:comment w:id="43" w:author="Alexander Piper (DJPR)" w:date="2020-04-21T14:26:00Z" w:initials="AP(">
    <w:p w14:paraId="3E4F4224" w14:textId="77777777" w:rsidR="00221D20" w:rsidRDefault="00221D20" w:rsidP="00365956">
      <w:pPr>
        <w:pStyle w:val="CommentText"/>
      </w:pPr>
      <w:r>
        <w:rPr>
          <w:rStyle w:val="CommentReference"/>
        </w:rPr>
        <w:annotationRef/>
      </w:r>
      <w:r>
        <w:t>Guangchuang Yu, David Smith, Huachen Zhu, Yi Guan, Tommy Tsan-Yuk Lam. ggtree: an R package for</w:t>
      </w:r>
    </w:p>
    <w:p w14:paraId="01A93852" w14:textId="77777777" w:rsidR="00221D20" w:rsidRDefault="00221D20" w:rsidP="00365956">
      <w:pPr>
        <w:pStyle w:val="CommentText"/>
      </w:pPr>
      <w:r>
        <w:t xml:space="preserve">  visualization and annotation of phylogenetic trees with their covariates and other associated data.</w:t>
      </w:r>
    </w:p>
    <w:p w14:paraId="7E52EEE1" w14:textId="77777777" w:rsidR="00221D20" w:rsidRDefault="00221D20" w:rsidP="00365956">
      <w:pPr>
        <w:pStyle w:val="CommentText"/>
      </w:pPr>
      <w:r>
        <w:t xml:space="preserve">  Methods in Ecology and Evolution 2017</w:t>
      </w:r>
    </w:p>
    <w:p w14:paraId="3C1EF0DD" w14:textId="77777777" w:rsidR="00221D20" w:rsidRDefault="00221D20" w:rsidP="00365956">
      <w:pPr>
        <w:pStyle w:val="CommentText"/>
      </w:pPr>
    </w:p>
    <w:p w14:paraId="352E5EEE" w14:textId="04A791C9" w:rsidR="00221D20" w:rsidRDefault="00221D20" w:rsidP="00365956">
      <w:pPr>
        <w:pStyle w:val="CommentText"/>
      </w:pPr>
      <w:r>
        <w:t xml:space="preserve">And </w:t>
      </w:r>
    </w:p>
    <w:p w14:paraId="2B908FAE" w14:textId="77777777" w:rsidR="00221D20" w:rsidRDefault="00221D20" w:rsidP="00365956">
      <w:pPr>
        <w:pStyle w:val="CommentText"/>
      </w:pPr>
    </w:p>
    <w:p w14:paraId="71EE571D" w14:textId="77777777" w:rsidR="00221D20" w:rsidRDefault="00221D20" w:rsidP="00365956">
      <w:pPr>
        <w:pStyle w:val="CommentText"/>
      </w:pPr>
      <w:r>
        <w:t>Guangchuang Yu, Tommy Tsan-Yuk Lam, Huachen Zhu, Yi Guan. Two methods for mapping and visualizing</w:t>
      </w:r>
    </w:p>
    <w:p w14:paraId="5F90D4DE" w14:textId="77777777" w:rsidR="00221D20" w:rsidRDefault="00221D20" w:rsidP="00365956">
      <w:pPr>
        <w:pStyle w:val="CommentText"/>
      </w:pPr>
      <w:r>
        <w:t xml:space="preserve">  associated data on phylogeny using ggtree. Molecular Biology and Evolution 2018, 35(2):3041-3043. doi:</w:t>
      </w:r>
    </w:p>
    <w:p w14:paraId="17B700EC" w14:textId="524320B0" w:rsidR="00221D20" w:rsidRDefault="00221D20" w:rsidP="00365956">
      <w:pPr>
        <w:pStyle w:val="CommentText"/>
      </w:pPr>
      <w:r>
        <w:t xml:space="preserve">  10.1093/molbev/msy194</w:t>
      </w:r>
    </w:p>
    <w:p w14:paraId="67134DA4" w14:textId="78C77A98" w:rsidR="00221D20" w:rsidRDefault="00221D20" w:rsidP="00365956">
      <w:pPr>
        <w:pStyle w:val="CommentText"/>
      </w:pPr>
    </w:p>
  </w:comment>
  <w:comment w:id="44" w:author="Alexander Piper (DJPR)" w:date="2020-04-21T14:29:00Z" w:initials="AP(">
    <w:p w14:paraId="0D5AA962" w14:textId="77777777" w:rsidR="00221D20" w:rsidRDefault="00221D20" w:rsidP="00365956">
      <w:pPr>
        <w:pStyle w:val="CommentText"/>
      </w:pPr>
      <w:r>
        <w:rPr>
          <w:rStyle w:val="CommentReference"/>
        </w:rPr>
        <w:annotationRef/>
      </w:r>
      <w:r>
        <w:t>R Core Team (2019). R: A language and environment for statistical computing. R Foundation for Statistical</w:t>
      </w:r>
    </w:p>
    <w:p w14:paraId="71DB320C" w14:textId="6A20C022" w:rsidR="00221D20" w:rsidRDefault="00221D20" w:rsidP="00365956">
      <w:pPr>
        <w:pStyle w:val="CommentText"/>
      </w:pPr>
      <w:r>
        <w:t xml:space="preserve">  Computing, Vienna, Austria. URL https://www.R-project.org/.</w:t>
      </w:r>
    </w:p>
  </w:comment>
  <w:comment w:id="45" w:author="Alexander Piper (DJPR)" w:date="2020-04-21T14:29:00Z" w:initials="AP(">
    <w:p w14:paraId="1B2E84CA" w14:textId="77777777" w:rsidR="00221D20" w:rsidRDefault="00221D20" w:rsidP="00365956">
      <w:pPr>
        <w:pStyle w:val="CommentText"/>
      </w:pPr>
      <w:r>
        <w:rPr>
          <w:rStyle w:val="CommentReference"/>
        </w:rPr>
        <w:annotationRef/>
      </w:r>
      <w:r>
        <w:t>Wickham et al., (2019). Welcome to the tidyverse. Journal of Open Source Software, 4(43), 1686,</w:t>
      </w:r>
    </w:p>
    <w:p w14:paraId="000F41E1" w14:textId="62A8FE2A" w:rsidR="00221D20" w:rsidRDefault="00221D20" w:rsidP="00365956">
      <w:pPr>
        <w:pStyle w:val="CommentText"/>
      </w:pPr>
      <w:r>
        <w:t xml:space="preserve">  https://doi.org/10.21105/joss.01686</w:t>
      </w:r>
    </w:p>
  </w:comment>
  <w:comment w:id="67" w:author="Alexander Piper (DEDJTR)" w:date="2019-12-20T14:09:00Z" w:initials="AP(">
    <w:p w14:paraId="1CED9438" w14:textId="77777777" w:rsidR="00221D20" w:rsidRDefault="00221D20" w:rsidP="002052CF">
      <w:pPr>
        <w:pStyle w:val="CommentText"/>
      </w:pPr>
      <w:r>
        <w:rPr>
          <w:rStyle w:val="CommentReference"/>
        </w:rPr>
        <w:annotationRef/>
      </w:r>
      <w:r>
        <w:t>Have only had a quick play with these ideas so far, but they may be a more robust way of defining the ‘core’ microbiome than just mean abundance etc?</w:t>
      </w:r>
    </w:p>
    <w:p w14:paraId="615BDCDE" w14:textId="77777777" w:rsidR="00221D20" w:rsidRDefault="00221D20" w:rsidP="002052CF">
      <w:pPr>
        <w:pStyle w:val="CommentText"/>
      </w:pPr>
    </w:p>
    <w:p w14:paraId="1C351727" w14:textId="77777777" w:rsidR="00221D20" w:rsidRDefault="00221D20" w:rsidP="002052CF">
      <w:pPr>
        <w:pStyle w:val="CommentText"/>
      </w:pPr>
      <w:r>
        <w:t xml:space="preserve">Got a lot of the ideas from this paper: </w:t>
      </w:r>
      <w:hyperlink r:id="rId1" w:history="1">
        <w:r>
          <w:rPr>
            <w:rStyle w:val="Hyperlink"/>
          </w:rPr>
          <w:t>https://www.nature.com/articles/s41467-019-10191-3.pdf</w:t>
        </w:r>
      </w:hyperlink>
    </w:p>
  </w:comment>
  <w:comment w:id="71" w:author="Alexander Piper (DEDJTR)" w:date="2020-01-31T09:51:00Z" w:initials="AP(">
    <w:p w14:paraId="3BC5F93A" w14:textId="77777777" w:rsidR="00221D20" w:rsidRDefault="00221D20" w:rsidP="002052CF">
      <w:pPr>
        <w:pStyle w:val="CommentText"/>
      </w:pPr>
      <w:r>
        <w:rPr>
          <w:rStyle w:val="CommentReference"/>
        </w:rPr>
        <w:annotationRef/>
      </w:r>
      <w:r>
        <w:t>Further asses if the overall community was taxonomically clustered et?</w:t>
      </w:r>
    </w:p>
    <w:p w14:paraId="34F6F98B" w14:textId="77777777" w:rsidR="00221D20" w:rsidRDefault="00221D20" w:rsidP="002052CF">
      <w:pPr>
        <w:pStyle w:val="CommentText"/>
      </w:pPr>
    </w:p>
    <w:p w14:paraId="01D00A50" w14:textId="77777777" w:rsidR="00221D20" w:rsidRDefault="00221D20" w:rsidP="002052CF">
      <w:pPr>
        <w:pStyle w:val="CommentText"/>
      </w:pPr>
      <w:r>
        <w:t>NTI targets the shallow parts of the phylogeny (small phylogenetic grains)  as it measures distances between closely related species within a community</w:t>
      </w:r>
    </w:p>
    <w:p w14:paraId="2528571C" w14:textId="77777777" w:rsidR="00221D20" w:rsidRDefault="00221D20" w:rsidP="002052CF">
      <w:pPr>
        <w:pStyle w:val="CommentText"/>
      </w:pPr>
    </w:p>
    <w:p w14:paraId="17A2A1EC" w14:textId="77777777" w:rsidR="00221D20" w:rsidRDefault="00221D20" w:rsidP="002052CF">
      <w:pPr>
        <w:pStyle w:val="CommentText"/>
      </w:pPr>
      <w:r>
        <w:t>NRI in contrast measures the distance between all species in the community, thus covering an inclusive range of grains from small to large. Evidence of recent diversification phylogenetic clustering near tips</w:t>
      </w:r>
    </w:p>
    <w:p w14:paraId="552A8F8F" w14:textId="77777777" w:rsidR="00221D20" w:rsidRDefault="00221D20" w:rsidP="002052CF">
      <w:pPr>
        <w:pStyle w:val="CommentText"/>
      </w:pPr>
    </w:p>
    <w:p w14:paraId="5CD23CF6" w14:textId="77777777" w:rsidR="00221D20" w:rsidRDefault="00221D20" w:rsidP="002052CF">
      <w:pPr>
        <w:pStyle w:val="CommentText"/>
      </w:pPr>
      <w:r>
        <w:t>Recent work has shown that diet-related(Horizontal) colonisation predicts the structure of microbial communities, whearas small-grained community structure reflects mostly vertical co-speciation with the host. Relate this to NTI/NRI and BTDD</w:t>
      </w:r>
    </w:p>
    <w:p w14:paraId="0879854F" w14:textId="77777777" w:rsidR="00221D20" w:rsidRDefault="00221D20" w:rsidP="002052CF">
      <w:pPr>
        <w:pStyle w:val="CommentText"/>
      </w:pPr>
    </w:p>
    <w:p w14:paraId="38FBD64E" w14:textId="77777777" w:rsidR="00221D20" w:rsidRDefault="00221D20" w:rsidP="002052CF">
      <w:pPr>
        <w:pStyle w:val="CommentText"/>
      </w:pPr>
      <w:r>
        <w:t>Groussin et al</w:t>
      </w:r>
    </w:p>
    <w:p w14:paraId="3059476D" w14:textId="77777777" w:rsidR="00221D20" w:rsidRDefault="00221D20" w:rsidP="002052CF">
      <w:pPr>
        <w:pStyle w:val="CommentText"/>
      </w:pPr>
    </w:p>
    <w:p w14:paraId="6C15F94F" w14:textId="77777777" w:rsidR="00221D20" w:rsidRDefault="00221D20" w:rsidP="002052CF">
      <w:pPr>
        <w:pStyle w:val="CommentText"/>
      </w:pPr>
      <w:r>
        <w:t>hylogenetically overdispersed microbial communities are the result of species-specific interactions between closely related taxa when they compete for similar resources [70], and bacterial traits that have converged throughout evolution to prevail in the environment, resulting in redundant capacity of their microbiomes [67,71]. In nature, overdispersed taxa across a phylogeny might be considered the rule rather than the exception [67].</w:t>
      </w:r>
    </w:p>
  </w:comment>
  <w:comment w:id="77" w:author="Alexander Piper (DEDJTR)" w:date="2020-01-31T15:02:00Z" w:initials="AP(">
    <w:p w14:paraId="3C7EC225" w14:textId="3A776A07" w:rsidR="00221D20" w:rsidRDefault="00221D20" w:rsidP="007342FE">
      <w:pPr>
        <w:pStyle w:val="CommentText"/>
      </w:pPr>
      <w:r>
        <w:rPr>
          <w:rStyle w:val="CommentReference"/>
        </w:rPr>
        <w:annotationRef/>
      </w:r>
      <w:r>
        <w:rPr>
          <w:rStyle w:val="CommentReference"/>
        </w:rPr>
        <w:t>Note: a large change here comes due to the use of the new Silva 138 database, where they have pulled Carsonella out of enterobacteriaceae</w:t>
      </w:r>
    </w:p>
  </w:comment>
  <w:comment w:id="79" w:author="Alexander Piper (DJPR)" w:date="2020-04-19T12:26:00Z" w:initials="AP(">
    <w:p w14:paraId="39507B52" w14:textId="40A90E32" w:rsidR="00221D20" w:rsidRDefault="00221D20">
      <w:pPr>
        <w:pStyle w:val="CommentText"/>
      </w:pPr>
      <w:r>
        <w:rPr>
          <w:rStyle w:val="CommentReference"/>
        </w:rPr>
        <w:annotationRef/>
      </w:r>
      <w:r>
        <w:t>See prevalence supplementary</w:t>
      </w:r>
    </w:p>
  </w:comment>
  <w:comment w:id="82" w:author="Alexander Piper (DJPR)" w:date="2020-04-19T11:35:00Z" w:initials="AP(">
    <w:p w14:paraId="7F0F9E38" w14:textId="717B2088" w:rsidR="00221D20" w:rsidRDefault="00221D20">
      <w:pPr>
        <w:pStyle w:val="CommentText"/>
      </w:pPr>
      <w:r>
        <w:rPr>
          <w:rStyle w:val="CommentReference"/>
        </w:rPr>
        <w:annotationRef/>
      </w:r>
      <w:r>
        <w:t>Note ive removed the discussion of individual bacterial taxa as the taxonomy has changed a fair bit with SILVA 138. I don’t really have context of the important bacterial taxa to highlight, so if you want this its best if you go through the taxonomic summary table yourself</w:t>
      </w:r>
    </w:p>
  </w:comment>
  <w:comment w:id="214" w:author="Alexander Piper (DJPR)" w:date="2020-04-21T15:26:00Z" w:initials="AP(">
    <w:p w14:paraId="41CFE822" w14:textId="20E00D4F" w:rsidR="00FC11E5" w:rsidRDefault="00FC11E5">
      <w:pPr>
        <w:pStyle w:val="CommentText"/>
      </w:pPr>
      <w:r>
        <w:rPr>
          <w:rStyle w:val="CommentReference"/>
        </w:rPr>
        <w:annotationRef/>
      </w:r>
      <w:r>
        <w:t>Check this</w:t>
      </w:r>
    </w:p>
  </w:comment>
  <w:comment w:id="256" w:author="Alexander Piper (DJPR)" w:date="2020-04-19T16:10:00Z" w:initials="AP(">
    <w:p w14:paraId="20F67A90" w14:textId="77777777" w:rsidR="00221D20" w:rsidRPr="006368D2" w:rsidRDefault="00221D20" w:rsidP="006368D2">
      <w:pPr>
        <w:rPr>
          <w:rFonts w:ascii="Times New Roman" w:eastAsia="Times New Roman" w:hAnsi="Times New Roman" w:cs="Times New Roman"/>
          <w:sz w:val="24"/>
          <w:szCs w:val="24"/>
          <w:lang w:val="en-AU" w:eastAsia="en-GB"/>
        </w:rPr>
      </w:pPr>
      <w:r>
        <w:rPr>
          <w:rStyle w:val="CommentReference"/>
        </w:rPr>
        <w:annotationRef/>
      </w:r>
      <w:r>
        <w:t xml:space="preserve">Note that in the latest SILVA release which I have used for the analysis, Carsonella has been moved out of Enterobacteriaceae into </w:t>
      </w:r>
      <w:r w:rsidRPr="006368D2">
        <w:rPr>
          <w:rFonts w:ascii="Trebuchet MS" w:eastAsia="Times New Roman" w:hAnsi="Trebuchet MS" w:cs="Times New Roman"/>
          <w:color w:val="2299CA"/>
          <w:sz w:val="20"/>
          <w:szCs w:val="20"/>
          <w:shd w:val="clear" w:color="auto" w:fill="FFFFFF"/>
          <w:lang w:val="en-AU" w:eastAsia="en-GB"/>
        </w:rPr>
        <w:t>Gammaproteobacteria_incertae_sedis</w:t>
      </w:r>
    </w:p>
    <w:p w14:paraId="50316137" w14:textId="2AC8B896" w:rsidR="00221D20" w:rsidRDefault="00221D2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5C9903" w15:done="0"/>
  <w15:commentEx w15:paraId="4E935C95" w15:done="0"/>
  <w15:commentEx w15:paraId="33CEA292" w15:done="0"/>
  <w15:commentEx w15:paraId="66E24F12" w15:paraIdParent="33CEA292" w15:done="0"/>
  <w15:commentEx w15:paraId="2A38092D" w15:done="0"/>
  <w15:commentEx w15:paraId="76D39E6D" w15:done="0"/>
  <w15:commentEx w15:paraId="692C5A40" w15:paraIdParent="76D39E6D" w15:done="0"/>
  <w15:commentEx w15:paraId="2F71A28D" w15:done="0"/>
  <w15:commentEx w15:paraId="700EB2A3" w15:paraIdParent="2F71A28D" w15:done="0"/>
  <w15:commentEx w15:paraId="227F9BA6" w15:done="0"/>
  <w15:commentEx w15:paraId="574C52BC" w15:paraIdParent="227F9BA6" w15:done="0"/>
  <w15:commentEx w15:paraId="79598204" w15:done="0"/>
  <w15:commentEx w15:paraId="711D5336" w15:paraIdParent="79598204" w15:done="0"/>
  <w15:commentEx w15:paraId="327441DA" w15:done="0"/>
  <w15:commentEx w15:paraId="4D120A4A" w15:done="0"/>
  <w15:commentEx w15:paraId="3AE417D4" w15:done="0"/>
  <w15:commentEx w15:paraId="652910DF" w15:done="0"/>
  <w15:commentEx w15:paraId="6663B22A" w15:done="0"/>
  <w15:commentEx w15:paraId="6DF01479" w15:done="0"/>
  <w15:commentEx w15:paraId="41540947" w15:done="0"/>
  <w15:commentEx w15:paraId="2EAD4ABE" w15:done="0"/>
  <w15:commentEx w15:paraId="12DE734C" w15:done="0"/>
  <w15:commentEx w15:paraId="26874D56" w15:done="0"/>
  <w15:commentEx w15:paraId="1A0080E6" w15:done="0"/>
  <w15:commentEx w15:paraId="1E60ECDB" w15:done="0"/>
  <w15:commentEx w15:paraId="6EC3053C" w15:done="0"/>
  <w15:commentEx w15:paraId="4EB7D05F" w15:done="0"/>
  <w15:commentEx w15:paraId="7693A25A" w15:done="0"/>
  <w15:commentEx w15:paraId="733F350A" w15:done="0"/>
  <w15:commentEx w15:paraId="7FA8C3C3" w15:done="0"/>
  <w15:commentEx w15:paraId="235890C6" w15:done="0"/>
  <w15:commentEx w15:paraId="5C91F484" w15:done="0"/>
  <w15:commentEx w15:paraId="0350078B" w15:done="0"/>
  <w15:commentEx w15:paraId="27290D7D" w15:done="0"/>
  <w15:commentEx w15:paraId="71C1644D" w15:done="0"/>
  <w15:commentEx w15:paraId="186A80F7" w15:done="0"/>
  <w15:commentEx w15:paraId="67134DA4" w15:done="0"/>
  <w15:commentEx w15:paraId="71DB320C" w15:done="0"/>
  <w15:commentEx w15:paraId="000F41E1" w15:done="0"/>
  <w15:commentEx w15:paraId="1C351727" w15:done="0"/>
  <w15:commentEx w15:paraId="6C15F94F" w15:done="0"/>
  <w15:commentEx w15:paraId="3C7EC225" w15:done="0"/>
  <w15:commentEx w15:paraId="39507B52" w15:done="0"/>
  <w15:commentEx w15:paraId="7F0F9E38" w15:done="0"/>
  <w15:commentEx w15:paraId="41CFE822" w15:done="0"/>
  <w15:commentEx w15:paraId="503161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AD0A" w16cex:dateUtc="2020-04-19T00:57:00Z"/>
  <w16cex:commentExtensible w16cex:durableId="2246AD5A" w16cex:dateUtc="2020-04-19T00:58:00Z"/>
  <w16cex:commentExtensible w16cex:durableId="2246ADE8" w16cex:dateUtc="2020-04-19T01:00:00Z"/>
  <w16cex:commentExtensible w16cex:durableId="2246AE1F" w16cex:dateUtc="2020-04-19T01:01:00Z"/>
  <w16cex:commentExtensible w16cex:durableId="2246AE42" w16cex:dateUtc="2020-04-19T01:02:00Z"/>
  <w16cex:commentExtensible w16cex:durableId="2246AB6B" w16cex:dateUtc="2020-04-19T00:50:00Z"/>
  <w16cex:commentExtensible w16cex:durableId="2246AF5A" w16cex:dateUtc="2020-04-19T01:07:00Z"/>
  <w16cex:commentExtensible w16cex:durableId="2246AF99" w16cex:dateUtc="2020-04-19T01:08:00Z"/>
  <w16cex:commentExtensible w16cex:durableId="2246AF74" w16cex:dateUtc="2020-04-19T01:07:00Z"/>
  <w16cex:commentExtensible w16cex:durableId="2246AFE9" w16cex:dateUtc="2020-04-19T01:09:00Z"/>
  <w16cex:commentExtensible w16cex:durableId="2246B034" w16cex:dateUtc="2020-04-19T01:10:00Z"/>
  <w16cex:commentExtensible w16cex:durableId="2246B078" w16cex:dateUtc="2020-04-19T01:11:00Z"/>
  <w16cex:commentExtensible w16cex:durableId="2246B0A4" w16cex:dateUtc="2020-04-19T01:12:00Z"/>
  <w16cex:commentExtensible w16cex:durableId="2246B3FD" w16cex:dateUtc="2020-04-19T01:26:00Z"/>
  <w16cex:commentExtensible w16cex:durableId="2246B38E" w16cex:dateUtc="2020-04-19T01:25:00Z"/>
  <w16cex:commentExtensible w16cex:durableId="224981F3" w16cex:dateUtc="2020-04-21T04:30:00Z"/>
  <w16cex:commentExtensible w16cex:durableId="2249816C" w16cex:dateUtc="2020-04-21T04:27:00Z"/>
  <w16cex:commentExtensible w16cex:durableId="22498117" w16cex:dateUtc="2020-04-21T04:26:00Z"/>
  <w16cex:commentExtensible w16cex:durableId="224981BB" w16cex:dateUtc="2020-04-21T04:29:00Z"/>
  <w16cex:commentExtensible w16cex:durableId="224981CF" w16cex:dateUtc="2020-04-21T04:29:00Z"/>
  <w16cex:commentExtensible w16cex:durableId="2246C1F4" w16cex:dateUtc="2020-04-19T02:26:00Z"/>
  <w16cex:commentExtensible w16cex:durableId="2246B618" w16cex:dateUtc="2020-04-19T01:35:00Z"/>
  <w16cex:commentExtensible w16cex:durableId="22498F1F" w16cex:dateUtc="2020-04-21T05:26:00Z"/>
  <w16cex:commentExtensible w16cex:durableId="2246F666" w16cex:dateUtc="2020-04-19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5C9903" w16cid:durableId="21F63D8F"/>
  <w16cid:commentId w16cid:paraId="4E935C95" w16cid:durableId="21F635BC"/>
  <w16cid:commentId w16cid:paraId="33CEA292" w16cid:durableId="21F635BD"/>
  <w16cid:commentId w16cid:paraId="66E24F12" w16cid:durableId="21F63E29"/>
  <w16cid:commentId w16cid:paraId="2A38092D" w16cid:durableId="21F64069"/>
  <w16cid:commentId w16cid:paraId="76D39E6D" w16cid:durableId="21F64473"/>
  <w16cid:commentId w16cid:paraId="692C5A40" w16cid:durableId="21F64799"/>
  <w16cid:commentId w16cid:paraId="2F71A28D" w16cid:durableId="21F64472"/>
  <w16cid:commentId w16cid:paraId="700EB2A3" w16cid:durableId="21F6478D"/>
  <w16cid:commentId w16cid:paraId="227F9BA6" w16cid:durableId="21F635C4"/>
  <w16cid:commentId w16cid:paraId="574C52BC" w16cid:durableId="21F641C6"/>
  <w16cid:commentId w16cid:paraId="79598204" w16cid:durableId="21F635C6"/>
  <w16cid:commentId w16cid:paraId="711D5336" w16cid:durableId="21F642E7"/>
  <w16cid:commentId w16cid:paraId="327441DA" w16cid:durableId="2246AD0A"/>
  <w16cid:commentId w16cid:paraId="4D120A4A" w16cid:durableId="2246AD5A"/>
  <w16cid:commentId w16cid:paraId="3AE417D4" w16cid:durableId="2246ADE8"/>
  <w16cid:commentId w16cid:paraId="652910DF" w16cid:durableId="2246AE1F"/>
  <w16cid:commentId w16cid:paraId="6663B22A" w16cid:durableId="2246AE42"/>
  <w16cid:commentId w16cid:paraId="6DF01479" w16cid:durableId="2246AB6B"/>
  <w16cid:commentId w16cid:paraId="41540947" w16cid:durableId="2246AF5A"/>
  <w16cid:commentId w16cid:paraId="2EAD4ABE" w16cid:durableId="21DE91BA"/>
  <w16cid:commentId w16cid:paraId="26874D56" w16cid:durableId="2246AF99"/>
  <w16cid:commentId w16cid:paraId="1A0080E6" w16cid:durableId="2246AF74"/>
  <w16cid:commentId w16cid:paraId="6EC3053C" w16cid:durableId="2246AFE9"/>
  <w16cid:commentId w16cid:paraId="7693A25A" w16cid:durableId="2246B034"/>
  <w16cid:commentId w16cid:paraId="733F350A" w16cid:durableId="2246B078"/>
  <w16cid:commentId w16cid:paraId="7FA8C3C3" w16cid:durableId="2246B0A4"/>
  <w16cid:commentId w16cid:paraId="5C91F484" w16cid:durableId="2246B3FD"/>
  <w16cid:commentId w16cid:paraId="0350078B" w16cid:durableId="2246B38E"/>
  <w16cid:commentId w16cid:paraId="71C1644D" w16cid:durableId="224981F3"/>
  <w16cid:commentId w16cid:paraId="186A80F7" w16cid:durableId="2249816C"/>
  <w16cid:commentId w16cid:paraId="67134DA4" w16cid:durableId="22498117"/>
  <w16cid:commentId w16cid:paraId="71DB320C" w16cid:durableId="224981BB"/>
  <w16cid:commentId w16cid:paraId="000F41E1" w16cid:durableId="224981CF"/>
  <w16cid:commentId w16cid:paraId="1C351727" w16cid:durableId="223DFD1C"/>
  <w16cid:commentId w16cid:paraId="6C15F94F" w16cid:durableId="223DFD1B"/>
  <w16cid:commentId w16cid:paraId="3C7EC225" w16cid:durableId="21DEC001"/>
  <w16cid:commentId w16cid:paraId="39507B52" w16cid:durableId="2246C1F4"/>
  <w16cid:commentId w16cid:paraId="7F0F9E38" w16cid:durableId="2246B618"/>
  <w16cid:commentId w16cid:paraId="41CFE822" w16cid:durableId="22498F1F"/>
  <w16cid:commentId w16cid:paraId="50316137" w16cid:durableId="2246F6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645A5" w14:textId="77777777" w:rsidR="00AF19BF" w:rsidRDefault="00AF19BF" w:rsidP="00876D6F">
      <w:pPr>
        <w:spacing w:after="0" w:line="240" w:lineRule="auto"/>
      </w:pPr>
      <w:r>
        <w:separator/>
      </w:r>
    </w:p>
  </w:endnote>
  <w:endnote w:type="continuationSeparator" w:id="0">
    <w:p w14:paraId="3E95C2CC" w14:textId="77777777" w:rsidR="00AF19BF" w:rsidRDefault="00AF19BF"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20B0604020202020204"/>
    <w:charset w:val="00"/>
    <w:family w:val="swiss"/>
    <w:notTrueType/>
    <w:pitch w:val="default"/>
    <w:sig w:usb0="00000003" w:usb1="00000000" w:usb2="00000000" w:usb3="00000000" w:csb0="00000001"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5319090"/>
      <w:docPartObj>
        <w:docPartGallery w:val="Page Numbers (Bottom of Page)"/>
        <w:docPartUnique/>
      </w:docPartObj>
    </w:sdtPr>
    <w:sdtEndPr>
      <w:rPr>
        <w:noProof/>
      </w:rPr>
    </w:sdtEndPr>
    <w:sdtContent>
      <w:p w14:paraId="00911C1F" w14:textId="77777777" w:rsidR="00221D20" w:rsidRDefault="00221D20">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221D20" w:rsidRDefault="00221D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908398" w14:textId="77777777" w:rsidR="00AF19BF" w:rsidRDefault="00AF19BF" w:rsidP="00876D6F">
      <w:pPr>
        <w:spacing w:after="0" w:line="240" w:lineRule="auto"/>
      </w:pPr>
      <w:r>
        <w:separator/>
      </w:r>
    </w:p>
  </w:footnote>
  <w:footnote w:type="continuationSeparator" w:id="0">
    <w:p w14:paraId="66B4C374" w14:textId="77777777" w:rsidR="00AF19BF" w:rsidRDefault="00AF19BF"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3C352" w14:textId="3A801110" w:rsidR="00221D20" w:rsidRDefault="00221D20">
    <w:pPr>
      <w:pStyle w:val="Header"/>
    </w:pPr>
    <w:r>
      <w:t>PNAS – no formatting required</w:t>
    </w:r>
  </w:p>
  <w:p w14:paraId="5E1B726B" w14:textId="77777777" w:rsidR="00221D20" w:rsidRDefault="00221D20">
    <w:pPr>
      <w:pStyle w:val="Header"/>
    </w:pPr>
  </w:p>
  <w:sdt>
    <w:sdtPr>
      <w:id w:val="-252435391"/>
      <w:docPartObj>
        <w:docPartGallery w:val="Watermarks"/>
        <w:docPartUnique/>
      </w:docPartObj>
    </w:sdtPr>
    <w:sdtContent>
      <w:p w14:paraId="160696FA" w14:textId="77777777" w:rsidR="00221D20" w:rsidRDefault="00AF19BF">
        <w:pPr>
          <w:pStyle w:val="Header"/>
        </w:pPr>
        <w:r>
          <w:rPr>
            <w:noProof/>
            <w:lang w:val="en-US" w:eastAsia="en-US"/>
          </w:rPr>
          <w:pict w14:anchorId="71F973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0"/>
  </w:num>
  <w:num w:numId="5">
    <w:abstractNumId w:val="3"/>
  </w:num>
  <w:num w:numId="6">
    <w:abstractNumId w:val="5"/>
  </w:num>
  <w:num w:numId="7">
    <w:abstractNumId w:val="8"/>
  </w:num>
  <w:num w:numId="8">
    <w:abstractNumId w:val="15"/>
  </w:num>
  <w:num w:numId="9">
    <w:abstractNumId w:val="14"/>
  </w:num>
  <w:num w:numId="10">
    <w:abstractNumId w:val="9"/>
  </w:num>
  <w:num w:numId="11">
    <w:abstractNumId w:val="2"/>
  </w:num>
  <w:num w:numId="12">
    <w:abstractNumId w:val="13"/>
  </w:num>
  <w:num w:numId="13">
    <w:abstractNumId w:val="11"/>
  </w:num>
  <w:num w:numId="14">
    <w:abstractNumId w:val="7"/>
  </w:num>
  <w:num w:numId="15">
    <w:abstractNumId w:val="12"/>
  </w:num>
  <w:num w:numId="16">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rancesco Martoni (DEDJTR)">
    <w15:presenceInfo w15:providerId="AD" w15:userId="S::francesco.martoni@agriculture.vic.gov.au::b1fa99da-dcf7-443e-b15b-5873dacb4b8c"/>
  </w15:person>
  <w15:person w15:author="Simon Bulman">
    <w15:presenceInfo w15:providerId="AD" w15:userId="S-1-5-21-4203918484-111196964-97655331-3582"/>
  </w15:person>
  <w15:person w15:author="Alexander Piper (DJPR)">
    <w15:presenceInfo w15:providerId="AD" w15:userId="S::alexander.piper@ecodev.vic.gov.au::03115bc2-e66c-46c3-b298-a253ec77423b"/>
  </w15:person>
  <w15:person w15:author="Alexander Piper (DEDJTR)">
    <w15:presenceInfo w15:providerId="AD" w15:userId="S::alexander.piper@agriculture.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243C"/>
    <w:rsid w:val="000128F2"/>
    <w:rsid w:val="00013B97"/>
    <w:rsid w:val="00014DB4"/>
    <w:rsid w:val="00020031"/>
    <w:rsid w:val="00020BF7"/>
    <w:rsid w:val="00026236"/>
    <w:rsid w:val="000349A9"/>
    <w:rsid w:val="00036675"/>
    <w:rsid w:val="000366F3"/>
    <w:rsid w:val="00042107"/>
    <w:rsid w:val="00042F13"/>
    <w:rsid w:val="000448AA"/>
    <w:rsid w:val="000456C2"/>
    <w:rsid w:val="00051BD1"/>
    <w:rsid w:val="00051EB7"/>
    <w:rsid w:val="00054B33"/>
    <w:rsid w:val="00054E35"/>
    <w:rsid w:val="00055211"/>
    <w:rsid w:val="0006059B"/>
    <w:rsid w:val="0006455F"/>
    <w:rsid w:val="00065F83"/>
    <w:rsid w:val="000707DD"/>
    <w:rsid w:val="00070EDF"/>
    <w:rsid w:val="00070F74"/>
    <w:rsid w:val="00071C4B"/>
    <w:rsid w:val="000744E3"/>
    <w:rsid w:val="0007672B"/>
    <w:rsid w:val="00080530"/>
    <w:rsid w:val="00080542"/>
    <w:rsid w:val="00080D83"/>
    <w:rsid w:val="00082083"/>
    <w:rsid w:val="00083961"/>
    <w:rsid w:val="000864C3"/>
    <w:rsid w:val="000874C1"/>
    <w:rsid w:val="00091CA4"/>
    <w:rsid w:val="00092AA8"/>
    <w:rsid w:val="0009604A"/>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7C4C"/>
    <w:rsid w:val="000E1ED8"/>
    <w:rsid w:val="000E5870"/>
    <w:rsid w:val="000E59EC"/>
    <w:rsid w:val="000F0370"/>
    <w:rsid w:val="000F0D2A"/>
    <w:rsid w:val="000F1596"/>
    <w:rsid w:val="000F15D2"/>
    <w:rsid w:val="000F17E6"/>
    <w:rsid w:val="000F2190"/>
    <w:rsid w:val="000F2364"/>
    <w:rsid w:val="00100AC5"/>
    <w:rsid w:val="00101318"/>
    <w:rsid w:val="0010526C"/>
    <w:rsid w:val="00105859"/>
    <w:rsid w:val="00105C84"/>
    <w:rsid w:val="001102AE"/>
    <w:rsid w:val="0011584F"/>
    <w:rsid w:val="00115B28"/>
    <w:rsid w:val="00115C86"/>
    <w:rsid w:val="0011705B"/>
    <w:rsid w:val="00117515"/>
    <w:rsid w:val="001179B7"/>
    <w:rsid w:val="00117D59"/>
    <w:rsid w:val="0012051E"/>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64DD3"/>
    <w:rsid w:val="00172271"/>
    <w:rsid w:val="0017353E"/>
    <w:rsid w:val="00180128"/>
    <w:rsid w:val="00181653"/>
    <w:rsid w:val="00185927"/>
    <w:rsid w:val="00186EF8"/>
    <w:rsid w:val="00187C1E"/>
    <w:rsid w:val="0019070B"/>
    <w:rsid w:val="00190E6C"/>
    <w:rsid w:val="00191B4D"/>
    <w:rsid w:val="001950C7"/>
    <w:rsid w:val="00195653"/>
    <w:rsid w:val="0019631E"/>
    <w:rsid w:val="001A4024"/>
    <w:rsid w:val="001A486C"/>
    <w:rsid w:val="001A4A24"/>
    <w:rsid w:val="001B3100"/>
    <w:rsid w:val="001B4C38"/>
    <w:rsid w:val="001C0115"/>
    <w:rsid w:val="001C13F1"/>
    <w:rsid w:val="001C1C98"/>
    <w:rsid w:val="001C4338"/>
    <w:rsid w:val="001C45BD"/>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52CF"/>
    <w:rsid w:val="002068E9"/>
    <w:rsid w:val="00213DA7"/>
    <w:rsid w:val="002141DB"/>
    <w:rsid w:val="00214F44"/>
    <w:rsid w:val="00221CD4"/>
    <w:rsid w:val="00221D20"/>
    <w:rsid w:val="002255A8"/>
    <w:rsid w:val="0022718E"/>
    <w:rsid w:val="00227E28"/>
    <w:rsid w:val="0023211E"/>
    <w:rsid w:val="00236ACF"/>
    <w:rsid w:val="0024298C"/>
    <w:rsid w:val="00246B48"/>
    <w:rsid w:val="00246F4A"/>
    <w:rsid w:val="002474C3"/>
    <w:rsid w:val="00251496"/>
    <w:rsid w:val="00251630"/>
    <w:rsid w:val="00253CC1"/>
    <w:rsid w:val="00255640"/>
    <w:rsid w:val="002572BE"/>
    <w:rsid w:val="0025772A"/>
    <w:rsid w:val="00262AB4"/>
    <w:rsid w:val="00263D64"/>
    <w:rsid w:val="00265E88"/>
    <w:rsid w:val="00266E69"/>
    <w:rsid w:val="00267EF3"/>
    <w:rsid w:val="00270B4C"/>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474F"/>
    <w:rsid w:val="00294F29"/>
    <w:rsid w:val="0029725F"/>
    <w:rsid w:val="0029756F"/>
    <w:rsid w:val="002A0045"/>
    <w:rsid w:val="002A402F"/>
    <w:rsid w:val="002A4106"/>
    <w:rsid w:val="002A48D7"/>
    <w:rsid w:val="002A689E"/>
    <w:rsid w:val="002B6F4C"/>
    <w:rsid w:val="002C03BC"/>
    <w:rsid w:val="002C2A08"/>
    <w:rsid w:val="002C51CD"/>
    <w:rsid w:val="002D0C8E"/>
    <w:rsid w:val="002D1811"/>
    <w:rsid w:val="002D2291"/>
    <w:rsid w:val="002D2A95"/>
    <w:rsid w:val="002D3616"/>
    <w:rsid w:val="002E0111"/>
    <w:rsid w:val="002E0549"/>
    <w:rsid w:val="002E362B"/>
    <w:rsid w:val="002E3B32"/>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2779"/>
    <w:rsid w:val="003142AF"/>
    <w:rsid w:val="00320324"/>
    <w:rsid w:val="00320893"/>
    <w:rsid w:val="00320C70"/>
    <w:rsid w:val="00321D8E"/>
    <w:rsid w:val="003227FD"/>
    <w:rsid w:val="00322BDF"/>
    <w:rsid w:val="0032383F"/>
    <w:rsid w:val="00323F17"/>
    <w:rsid w:val="00331474"/>
    <w:rsid w:val="00332A17"/>
    <w:rsid w:val="00333AED"/>
    <w:rsid w:val="00336177"/>
    <w:rsid w:val="003402EB"/>
    <w:rsid w:val="003429CA"/>
    <w:rsid w:val="0034324B"/>
    <w:rsid w:val="00343941"/>
    <w:rsid w:val="0034435D"/>
    <w:rsid w:val="003465C8"/>
    <w:rsid w:val="00347B64"/>
    <w:rsid w:val="0035100C"/>
    <w:rsid w:val="00352A61"/>
    <w:rsid w:val="003555FB"/>
    <w:rsid w:val="00355E32"/>
    <w:rsid w:val="00365956"/>
    <w:rsid w:val="00365D9C"/>
    <w:rsid w:val="00366E0A"/>
    <w:rsid w:val="003703A7"/>
    <w:rsid w:val="00375D88"/>
    <w:rsid w:val="00377A65"/>
    <w:rsid w:val="00381064"/>
    <w:rsid w:val="00383DA8"/>
    <w:rsid w:val="003850A3"/>
    <w:rsid w:val="00386F05"/>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56AB"/>
    <w:rsid w:val="003F6383"/>
    <w:rsid w:val="003F6794"/>
    <w:rsid w:val="004002BB"/>
    <w:rsid w:val="004011BB"/>
    <w:rsid w:val="00402757"/>
    <w:rsid w:val="0040304D"/>
    <w:rsid w:val="00403A99"/>
    <w:rsid w:val="00403F73"/>
    <w:rsid w:val="0040631E"/>
    <w:rsid w:val="00413460"/>
    <w:rsid w:val="00414A38"/>
    <w:rsid w:val="00421490"/>
    <w:rsid w:val="004276CF"/>
    <w:rsid w:val="00430239"/>
    <w:rsid w:val="0043090A"/>
    <w:rsid w:val="00432305"/>
    <w:rsid w:val="00432428"/>
    <w:rsid w:val="00432C9E"/>
    <w:rsid w:val="00442204"/>
    <w:rsid w:val="004439DE"/>
    <w:rsid w:val="0044479C"/>
    <w:rsid w:val="0045204B"/>
    <w:rsid w:val="00453D7E"/>
    <w:rsid w:val="00453F2D"/>
    <w:rsid w:val="00454D4E"/>
    <w:rsid w:val="00455354"/>
    <w:rsid w:val="0045573B"/>
    <w:rsid w:val="00456354"/>
    <w:rsid w:val="00456630"/>
    <w:rsid w:val="00461DFD"/>
    <w:rsid w:val="00463668"/>
    <w:rsid w:val="004641DB"/>
    <w:rsid w:val="00467F3D"/>
    <w:rsid w:val="00480F33"/>
    <w:rsid w:val="00484D8A"/>
    <w:rsid w:val="00490C98"/>
    <w:rsid w:val="004A14C0"/>
    <w:rsid w:val="004A1821"/>
    <w:rsid w:val="004A2011"/>
    <w:rsid w:val="004A2240"/>
    <w:rsid w:val="004A5451"/>
    <w:rsid w:val="004A5558"/>
    <w:rsid w:val="004A6A2C"/>
    <w:rsid w:val="004B46AF"/>
    <w:rsid w:val="004B7384"/>
    <w:rsid w:val="004C0D2D"/>
    <w:rsid w:val="004C1F7B"/>
    <w:rsid w:val="004C4C18"/>
    <w:rsid w:val="004C4D72"/>
    <w:rsid w:val="004C4F8B"/>
    <w:rsid w:val="004D0AFE"/>
    <w:rsid w:val="004D35C4"/>
    <w:rsid w:val="004D45FD"/>
    <w:rsid w:val="004D5FEF"/>
    <w:rsid w:val="004D60E7"/>
    <w:rsid w:val="004D75A0"/>
    <w:rsid w:val="004E52B7"/>
    <w:rsid w:val="004E57EF"/>
    <w:rsid w:val="004E65C1"/>
    <w:rsid w:val="004E7813"/>
    <w:rsid w:val="004F07A5"/>
    <w:rsid w:val="004F1072"/>
    <w:rsid w:val="004F3DBC"/>
    <w:rsid w:val="004F7730"/>
    <w:rsid w:val="00504C20"/>
    <w:rsid w:val="00506DFD"/>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55D6"/>
    <w:rsid w:val="00555953"/>
    <w:rsid w:val="00557529"/>
    <w:rsid w:val="005647D9"/>
    <w:rsid w:val="005660E3"/>
    <w:rsid w:val="00570C76"/>
    <w:rsid w:val="00571496"/>
    <w:rsid w:val="005730D8"/>
    <w:rsid w:val="00575603"/>
    <w:rsid w:val="00575F2E"/>
    <w:rsid w:val="0058305A"/>
    <w:rsid w:val="00583067"/>
    <w:rsid w:val="00584496"/>
    <w:rsid w:val="00592C1B"/>
    <w:rsid w:val="005932CB"/>
    <w:rsid w:val="00594BB0"/>
    <w:rsid w:val="00594BD7"/>
    <w:rsid w:val="005958AB"/>
    <w:rsid w:val="00596350"/>
    <w:rsid w:val="005965AD"/>
    <w:rsid w:val="005A020C"/>
    <w:rsid w:val="005A0854"/>
    <w:rsid w:val="005A3773"/>
    <w:rsid w:val="005A3DCB"/>
    <w:rsid w:val="005B00E8"/>
    <w:rsid w:val="005B269D"/>
    <w:rsid w:val="005B430A"/>
    <w:rsid w:val="005B578A"/>
    <w:rsid w:val="005B592A"/>
    <w:rsid w:val="005C3085"/>
    <w:rsid w:val="005C348D"/>
    <w:rsid w:val="005C7568"/>
    <w:rsid w:val="005D09CC"/>
    <w:rsid w:val="005D1701"/>
    <w:rsid w:val="005D2137"/>
    <w:rsid w:val="005D3F0E"/>
    <w:rsid w:val="005D6C70"/>
    <w:rsid w:val="005D71C8"/>
    <w:rsid w:val="005D765A"/>
    <w:rsid w:val="005E1C7C"/>
    <w:rsid w:val="005E2580"/>
    <w:rsid w:val="005E587C"/>
    <w:rsid w:val="005E5C9F"/>
    <w:rsid w:val="005E609D"/>
    <w:rsid w:val="005E6704"/>
    <w:rsid w:val="005E7CE6"/>
    <w:rsid w:val="005F1E7C"/>
    <w:rsid w:val="005F5307"/>
    <w:rsid w:val="005F6EDC"/>
    <w:rsid w:val="005F774C"/>
    <w:rsid w:val="0060314E"/>
    <w:rsid w:val="00605144"/>
    <w:rsid w:val="0060585D"/>
    <w:rsid w:val="00610DCC"/>
    <w:rsid w:val="00614158"/>
    <w:rsid w:val="006166B0"/>
    <w:rsid w:val="00616992"/>
    <w:rsid w:val="0061778F"/>
    <w:rsid w:val="0062168E"/>
    <w:rsid w:val="00623FBD"/>
    <w:rsid w:val="00630C68"/>
    <w:rsid w:val="00630F1D"/>
    <w:rsid w:val="00634720"/>
    <w:rsid w:val="00635E33"/>
    <w:rsid w:val="006368D2"/>
    <w:rsid w:val="00636B39"/>
    <w:rsid w:val="00640880"/>
    <w:rsid w:val="0064108F"/>
    <w:rsid w:val="006444E1"/>
    <w:rsid w:val="006449F9"/>
    <w:rsid w:val="0064746B"/>
    <w:rsid w:val="00650BED"/>
    <w:rsid w:val="00654538"/>
    <w:rsid w:val="00657FBF"/>
    <w:rsid w:val="0066102A"/>
    <w:rsid w:val="006619B2"/>
    <w:rsid w:val="00662BCE"/>
    <w:rsid w:val="00664BCB"/>
    <w:rsid w:val="0066789C"/>
    <w:rsid w:val="0067090E"/>
    <w:rsid w:val="00673E6A"/>
    <w:rsid w:val="00683F02"/>
    <w:rsid w:val="00684612"/>
    <w:rsid w:val="0068535E"/>
    <w:rsid w:val="00691DE2"/>
    <w:rsid w:val="00692BBD"/>
    <w:rsid w:val="00693C2E"/>
    <w:rsid w:val="006A3C9D"/>
    <w:rsid w:val="006A5797"/>
    <w:rsid w:val="006B23EC"/>
    <w:rsid w:val="006B562B"/>
    <w:rsid w:val="006B58C4"/>
    <w:rsid w:val="006B6C8C"/>
    <w:rsid w:val="006B6E8B"/>
    <w:rsid w:val="006B7591"/>
    <w:rsid w:val="006C0847"/>
    <w:rsid w:val="006C20B3"/>
    <w:rsid w:val="006C497F"/>
    <w:rsid w:val="006C5E3C"/>
    <w:rsid w:val="006C7382"/>
    <w:rsid w:val="006C7A06"/>
    <w:rsid w:val="006C7DE8"/>
    <w:rsid w:val="006D2D07"/>
    <w:rsid w:val="006D44C0"/>
    <w:rsid w:val="006E0351"/>
    <w:rsid w:val="006E1958"/>
    <w:rsid w:val="006E2540"/>
    <w:rsid w:val="006E322F"/>
    <w:rsid w:val="006E3C20"/>
    <w:rsid w:val="006E6267"/>
    <w:rsid w:val="006E6F24"/>
    <w:rsid w:val="006F219E"/>
    <w:rsid w:val="006F234D"/>
    <w:rsid w:val="006F2B07"/>
    <w:rsid w:val="006F3182"/>
    <w:rsid w:val="006F36CF"/>
    <w:rsid w:val="006F3A86"/>
    <w:rsid w:val="006F4507"/>
    <w:rsid w:val="006F5673"/>
    <w:rsid w:val="006F5729"/>
    <w:rsid w:val="006F77F8"/>
    <w:rsid w:val="00701B84"/>
    <w:rsid w:val="00701BEB"/>
    <w:rsid w:val="0070293B"/>
    <w:rsid w:val="00702E91"/>
    <w:rsid w:val="00704B5E"/>
    <w:rsid w:val="00705360"/>
    <w:rsid w:val="00706BC8"/>
    <w:rsid w:val="00713A5A"/>
    <w:rsid w:val="0071628E"/>
    <w:rsid w:val="007212B4"/>
    <w:rsid w:val="00726656"/>
    <w:rsid w:val="007342FE"/>
    <w:rsid w:val="007349CE"/>
    <w:rsid w:val="00734F9F"/>
    <w:rsid w:val="00735D83"/>
    <w:rsid w:val="007375A0"/>
    <w:rsid w:val="0074383C"/>
    <w:rsid w:val="00745084"/>
    <w:rsid w:val="007520B3"/>
    <w:rsid w:val="0075738C"/>
    <w:rsid w:val="00761495"/>
    <w:rsid w:val="00761EDB"/>
    <w:rsid w:val="00764001"/>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5C09"/>
    <w:rsid w:val="007B6413"/>
    <w:rsid w:val="007C272A"/>
    <w:rsid w:val="007C45EB"/>
    <w:rsid w:val="007C6AC6"/>
    <w:rsid w:val="007D3CCF"/>
    <w:rsid w:val="007D7C68"/>
    <w:rsid w:val="007E681B"/>
    <w:rsid w:val="007F7333"/>
    <w:rsid w:val="008005C4"/>
    <w:rsid w:val="008026DE"/>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CF6"/>
    <w:rsid w:val="00843BE5"/>
    <w:rsid w:val="0085128A"/>
    <w:rsid w:val="00856C1B"/>
    <w:rsid w:val="00860B61"/>
    <w:rsid w:val="00861886"/>
    <w:rsid w:val="00861E8E"/>
    <w:rsid w:val="00867943"/>
    <w:rsid w:val="008702AE"/>
    <w:rsid w:val="008710EA"/>
    <w:rsid w:val="00871785"/>
    <w:rsid w:val="0087214C"/>
    <w:rsid w:val="00872E27"/>
    <w:rsid w:val="00873C5F"/>
    <w:rsid w:val="00874345"/>
    <w:rsid w:val="00874763"/>
    <w:rsid w:val="00876D6F"/>
    <w:rsid w:val="008776D5"/>
    <w:rsid w:val="00877A71"/>
    <w:rsid w:val="00877EBE"/>
    <w:rsid w:val="008846FC"/>
    <w:rsid w:val="00886196"/>
    <w:rsid w:val="00891353"/>
    <w:rsid w:val="00892A2E"/>
    <w:rsid w:val="008939B2"/>
    <w:rsid w:val="00893AEC"/>
    <w:rsid w:val="00896442"/>
    <w:rsid w:val="00897700"/>
    <w:rsid w:val="008A0942"/>
    <w:rsid w:val="008A16FA"/>
    <w:rsid w:val="008A1C29"/>
    <w:rsid w:val="008A3363"/>
    <w:rsid w:val="008A7735"/>
    <w:rsid w:val="008B33B6"/>
    <w:rsid w:val="008B52B2"/>
    <w:rsid w:val="008B5564"/>
    <w:rsid w:val="008B63D8"/>
    <w:rsid w:val="008C12FE"/>
    <w:rsid w:val="008C29A6"/>
    <w:rsid w:val="008D0CB4"/>
    <w:rsid w:val="008D1CD1"/>
    <w:rsid w:val="008D60FB"/>
    <w:rsid w:val="008D6181"/>
    <w:rsid w:val="008D6EE8"/>
    <w:rsid w:val="008D7332"/>
    <w:rsid w:val="008E05CD"/>
    <w:rsid w:val="008E082D"/>
    <w:rsid w:val="008E0BE6"/>
    <w:rsid w:val="008E1ECC"/>
    <w:rsid w:val="008E1F3D"/>
    <w:rsid w:val="008E361A"/>
    <w:rsid w:val="008E5972"/>
    <w:rsid w:val="008F3176"/>
    <w:rsid w:val="008F3C93"/>
    <w:rsid w:val="008F4C00"/>
    <w:rsid w:val="0090140F"/>
    <w:rsid w:val="00901B6B"/>
    <w:rsid w:val="00901CBC"/>
    <w:rsid w:val="00902622"/>
    <w:rsid w:val="009110BD"/>
    <w:rsid w:val="00912CC4"/>
    <w:rsid w:val="00913FE5"/>
    <w:rsid w:val="00914440"/>
    <w:rsid w:val="00914689"/>
    <w:rsid w:val="00915007"/>
    <w:rsid w:val="00917D46"/>
    <w:rsid w:val="00922CB5"/>
    <w:rsid w:val="00923DA9"/>
    <w:rsid w:val="009262B3"/>
    <w:rsid w:val="00932D8E"/>
    <w:rsid w:val="009357EB"/>
    <w:rsid w:val="00935873"/>
    <w:rsid w:val="009414FA"/>
    <w:rsid w:val="009426E9"/>
    <w:rsid w:val="009443CD"/>
    <w:rsid w:val="0094471B"/>
    <w:rsid w:val="00944B86"/>
    <w:rsid w:val="009511CC"/>
    <w:rsid w:val="0095296E"/>
    <w:rsid w:val="009536CE"/>
    <w:rsid w:val="00955806"/>
    <w:rsid w:val="00963B1E"/>
    <w:rsid w:val="00966358"/>
    <w:rsid w:val="00967E7C"/>
    <w:rsid w:val="00971DDF"/>
    <w:rsid w:val="00972FDD"/>
    <w:rsid w:val="00984A22"/>
    <w:rsid w:val="00987BD4"/>
    <w:rsid w:val="00991D05"/>
    <w:rsid w:val="009926A8"/>
    <w:rsid w:val="00993118"/>
    <w:rsid w:val="00993355"/>
    <w:rsid w:val="00996EC6"/>
    <w:rsid w:val="009A2376"/>
    <w:rsid w:val="009A7145"/>
    <w:rsid w:val="009A724D"/>
    <w:rsid w:val="009B30AE"/>
    <w:rsid w:val="009C32BE"/>
    <w:rsid w:val="009C33E2"/>
    <w:rsid w:val="009C6BED"/>
    <w:rsid w:val="009D3F87"/>
    <w:rsid w:val="009D539F"/>
    <w:rsid w:val="009D7A0F"/>
    <w:rsid w:val="009D7F85"/>
    <w:rsid w:val="009E3318"/>
    <w:rsid w:val="009E4646"/>
    <w:rsid w:val="009E6475"/>
    <w:rsid w:val="009F089C"/>
    <w:rsid w:val="009F225A"/>
    <w:rsid w:val="009F48E2"/>
    <w:rsid w:val="009F5479"/>
    <w:rsid w:val="009F6D59"/>
    <w:rsid w:val="00A0079A"/>
    <w:rsid w:val="00A01F1F"/>
    <w:rsid w:val="00A036B0"/>
    <w:rsid w:val="00A03923"/>
    <w:rsid w:val="00A03BF1"/>
    <w:rsid w:val="00A041A4"/>
    <w:rsid w:val="00A06659"/>
    <w:rsid w:val="00A0798C"/>
    <w:rsid w:val="00A109C6"/>
    <w:rsid w:val="00A11194"/>
    <w:rsid w:val="00A170A0"/>
    <w:rsid w:val="00A178E3"/>
    <w:rsid w:val="00A236A5"/>
    <w:rsid w:val="00A23B50"/>
    <w:rsid w:val="00A25A00"/>
    <w:rsid w:val="00A2745A"/>
    <w:rsid w:val="00A32800"/>
    <w:rsid w:val="00A331DD"/>
    <w:rsid w:val="00A37721"/>
    <w:rsid w:val="00A43404"/>
    <w:rsid w:val="00A44EBF"/>
    <w:rsid w:val="00A47AF1"/>
    <w:rsid w:val="00A5137D"/>
    <w:rsid w:val="00A523AC"/>
    <w:rsid w:val="00A53364"/>
    <w:rsid w:val="00A54123"/>
    <w:rsid w:val="00A54D0C"/>
    <w:rsid w:val="00A55005"/>
    <w:rsid w:val="00A60614"/>
    <w:rsid w:val="00A60732"/>
    <w:rsid w:val="00A672E9"/>
    <w:rsid w:val="00A67A81"/>
    <w:rsid w:val="00A67D78"/>
    <w:rsid w:val="00A71C9E"/>
    <w:rsid w:val="00A71E6A"/>
    <w:rsid w:val="00A73D0C"/>
    <w:rsid w:val="00A74A9C"/>
    <w:rsid w:val="00A8002A"/>
    <w:rsid w:val="00A803B0"/>
    <w:rsid w:val="00A81ED2"/>
    <w:rsid w:val="00A8290B"/>
    <w:rsid w:val="00A862A8"/>
    <w:rsid w:val="00A86E7D"/>
    <w:rsid w:val="00A91FB5"/>
    <w:rsid w:val="00A93348"/>
    <w:rsid w:val="00A94C72"/>
    <w:rsid w:val="00A95AE9"/>
    <w:rsid w:val="00AA29E0"/>
    <w:rsid w:val="00AB4FC6"/>
    <w:rsid w:val="00AB52A2"/>
    <w:rsid w:val="00AB70C3"/>
    <w:rsid w:val="00AB729D"/>
    <w:rsid w:val="00AC107E"/>
    <w:rsid w:val="00AC3149"/>
    <w:rsid w:val="00AC759E"/>
    <w:rsid w:val="00AC7F1D"/>
    <w:rsid w:val="00AC7F68"/>
    <w:rsid w:val="00AD0B63"/>
    <w:rsid w:val="00AD20D3"/>
    <w:rsid w:val="00AD3A65"/>
    <w:rsid w:val="00AD5462"/>
    <w:rsid w:val="00AE0AFD"/>
    <w:rsid w:val="00AE2BAC"/>
    <w:rsid w:val="00AE45F0"/>
    <w:rsid w:val="00AE49B8"/>
    <w:rsid w:val="00AE55BF"/>
    <w:rsid w:val="00AE79C5"/>
    <w:rsid w:val="00AF0438"/>
    <w:rsid w:val="00AF19BF"/>
    <w:rsid w:val="00AF50B9"/>
    <w:rsid w:val="00B01381"/>
    <w:rsid w:val="00B01F72"/>
    <w:rsid w:val="00B03000"/>
    <w:rsid w:val="00B10A47"/>
    <w:rsid w:val="00B10E21"/>
    <w:rsid w:val="00B124D3"/>
    <w:rsid w:val="00B16592"/>
    <w:rsid w:val="00B214D5"/>
    <w:rsid w:val="00B215B0"/>
    <w:rsid w:val="00B23E69"/>
    <w:rsid w:val="00B2450B"/>
    <w:rsid w:val="00B254D8"/>
    <w:rsid w:val="00B26410"/>
    <w:rsid w:val="00B32C4C"/>
    <w:rsid w:val="00B348C9"/>
    <w:rsid w:val="00B34C20"/>
    <w:rsid w:val="00B36077"/>
    <w:rsid w:val="00B43B9F"/>
    <w:rsid w:val="00B451A3"/>
    <w:rsid w:val="00B4689D"/>
    <w:rsid w:val="00B46D78"/>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83399"/>
    <w:rsid w:val="00B9160A"/>
    <w:rsid w:val="00B930C1"/>
    <w:rsid w:val="00B932DC"/>
    <w:rsid w:val="00B948EF"/>
    <w:rsid w:val="00B94A98"/>
    <w:rsid w:val="00B9722B"/>
    <w:rsid w:val="00BA323C"/>
    <w:rsid w:val="00BA3FD3"/>
    <w:rsid w:val="00BA6537"/>
    <w:rsid w:val="00BA6DC2"/>
    <w:rsid w:val="00BA73FA"/>
    <w:rsid w:val="00BB4375"/>
    <w:rsid w:val="00BB4A67"/>
    <w:rsid w:val="00BB503D"/>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2E4"/>
    <w:rsid w:val="00C04856"/>
    <w:rsid w:val="00C06B74"/>
    <w:rsid w:val="00C0723F"/>
    <w:rsid w:val="00C072F0"/>
    <w:rsid w:val="00C07D06"/>
    <w:rsid w:val="00C10786"/>
    <w:rsid w:val="00C129D8"/>
    <w:rsid w:val="00C1591E"/>
    <w:rsid w:val="00C16B52"/>
    <w:rsid w:val="00C16FE7"/>
    <w:rsid w:val="00C210BD"/>
    <w:rsid w:val="00C230F6"/>
    <w:rsid w:val="00C235DA"/>
    <w:rsid w:val="00C239E5"/>
    <w:rsid w:val="00C270E0"/>
    <w:rsid w:val="00C3101B"/>
    <w:rsid w:val="00C33C69"/>
    <w:rsid w:val="00C35846"/>
    <w:rsid w:val="00C36889"/>
    <w:rsid w:val="00C3778E"/>
    <w:rsid w:val="00C41925"/>
    <w:rsid w:val="00C42469"/>
    <w:rsid w:val="00C42F46"/>
    <w:rsid w:val="00C46C42"/>
    <w:rsid w:val="00C472AE"/>
    <w:rsid w:val="00C47910"/>
    <w:rsid w:val="00C47E93"/>
    <w:rsid w:val="00C60252"/>
    <w:rsid w:val="00C64529"/>
    <w:rsid w:val="00C649E5"/>
    <w:rsid w:val="00C6500D"/>
    <w:rsid w:val="00C671CD"/>
    <w:rsid w:val="00C71D2D"/>
    <w:rsid w:val="00C7225D"/>
    <w:rsid w:val="00C75BE2"/>
    <w:rsid w:val="00C77379"/>
    <w:rsid w:val="00C83295"/>
    <w:rsid w:val="00C915B0"/>
    <w:rsid w:val="00C94655"/>
    <w:rsid w:val="00C95BAE"/>
    <w:rsid w:val="00C979D8"/>
    <w:rsid w:val="00CA2777"/>
    <w:rsid w:val="00CA3719"/>
    <w:rsid w:val="00CA3CA6"/>
    <w:rsid w:val="00CA4020"/>
    <w:rsid w:val="00CA4653"/>
    <w:rsid w:val="00CA699D"/>
    <w:rsid w:val="00CA70A5"/>
    <w:rsid w:val="00CA7B89"/>
    <w:rsid w:val="00CB2354"/>
    <w:rsid w:val="00CB349B"/>
    <w:rsid w:val="00CB48A3"/>
    <w:rsid w:val="00CB6CD0"/>
    <w:rsid w:val="00CC04F6"/>
    <w:rsid w:val="00CC1D07"/>
    <w:rsid w:val="00CC4898"/>
    <w:rsid w:val="00CC4E9E"/>
    <w:rsid w:val="00CC751F"/>
    <w:rsid w:val="00CD00C4"/>
    <w:rsid w:val="00CD2344"/>
    <w:rsid w:val="00CD39EC"/>
    <w:rsid w:val="00CD46E1"/>
    <w:rsid w:val="00CD5208"/>
    <w:rsid w:val="00CD594C"/>
    <w:rsid w:val="00CE0BBF"/>
    <w:rsid w:val="00CE3498"/>
    <w:rsid w:val="00CE6FC0"/>
    <w:rsid w:val="00CF13A4"/>
    <w:rsid w:val="00CF16F7"/>
    <w:rsid w:val="00CF3C28"/>
    <w:rsid w:val="00CF5542"/>
    <w:rsid w:val="00CF79AC"/>
    <w:rsid w:val="00D00FF7"/>
    <w:rsid w:val="00D01D7D"/>
    <w:rsid w:val="00D0563F"/>
    <w:rsid w:val="00D05CAD"/>
    <w:rsid w:val="00D106E8"/>
    <w:rsid w:val="00D1254C"/>
    <w:rsid w:val="00D131ED"/>
    <w:rsid w:val="00D14F62"/>
    <w:rsid w:val="00D151EB"/>
    <w:rsid w:val="00D170E5"/>
    <w:rsid w:val="00D2027F"/>
    <w:rsid w:val="00D202F3"/>
    <w:rsid w:val="00D219A9"/>
    <w:rsid w:val="00D21AB1"/>
    <w:rsid w:val="00D2435E"/>
    <w:rsid w:val="00D26A34"/>
    <w:rsid w:val="00D32629"/>
    <w:rsid w:val="00D3276B"/>
    <w:rsid w:val="00D33951"/>
    <w:rsid w:val="00D3547D"/>
    <w:rsid w:val="00D362F0"/>
    <w:rsid w:val="00D3673B"/>
    <w:rsid w:val="00D372E9"/>
    <w:rsid w:val="00D3747C"/>
    <w:rsid w:val="00D413A6"/>
    <w:rsid w:val="00D420E1"/>
    <w:rsid w:val="00D44532"/>
    <w:rsid w:val="00D46486"/>
    <w:rsid w:val="00D47BEA"/>
    <w:rsid w:val="00D50517"/>
    <w:rsid w:val="00D50559"/>
    <w:rsid w:val="00D50FCB"/>
    <w:rsid w:val="00D51F67"/>
    <w:rsid w:val="00D52014"/>
    <w:rsid w:val="00D52CEE"/>
    <w:rsid w:val="00D5435F"/>
    <w:rsid w:val="00D562DA"/>
    <w:rsid w:val="00D62232"/>
    <w:rsid w:val="00D63D67"/>
    <w:rsid w:val="00D6651A"/>
    <w:rsid w:val="00D66AF6"/>
    <w:rsid w:val="00D71E3E"/>
    <w:rsid w:val="00D72266"/>
    <w:rsid w:val="00D72D4A"/>
    <w:rsid w:val="00D76617"/>
    <w:rsid w:val="00D80FE3"/>
    <w:rsid w:val="00D81630"/>
    <w:rsid w:val="00D82F3A"/>
    <w:rsid w:val="00D83DD7"/>
    <w:rsid w:val="00D858AC"/>
    <w:rsid w:val="00D85968"/>
    <w:rsid w:val="00D86559"/>
    <w:rsid w:val="00D86B62"/>
    <w:rsid w:val="00D90660"/>
    <w:rsid w:val="00D914E4"/>
    <w:rsid w:val="00D94146"/>
    <w:rsid w:val="00D95B96"/>
    <w:rsid w:val="00D97FDE"/>
    <w:rsid w:val="00DA34F7"/>
    <w:rsid w:val="00DA52B1"/>
    <w:rsid w:val="00DA5D1E"/>
    <w:rsid w:val="00DA76B3"/>
    <w:rsid w:val="00DB0139"/>
    <w:rsid w:val="00DB21FF"/>
    <w:rsid w:val="00DB4293"/>
    <w:rsid w:val="00DB4753"/>
    <w:rsid w:val="00DB51C5"/>
    <w:rsid w:val="00DB5AD2"/>
    <w:rsid w:val="00DB6110"/>
    <w:rsid w:val="00DC4C5C"/>
    <w:rsid w:val="00DC5306"/>
    <w:rsid w:val="00DD0958"/>
    <w:rsid w:val="00DD3581"/>
    <w:rsid w:val="00DD383F"/>
    <w:rsid w:val="00DD39C2"/>
    <w:rsid w:val="00DD46C0"/>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222DB"/>
    <w:rsid w:val="00E22B4F"/>
    <w:rsid w:val="00E40111"/>
    <w:rsid w:val="00E454E3"/>
    <w:rsid w:val="00E458EF"/>
    <w:rsid w:val="00E51F63"/>
    <w:rsid w:val="00E52D03"/>
    <w:rsid w:val="00E53359"/>
    <w:rsid w:val="00E53E58"/>
    <w:rsid w:val="00E53FEA"/>
    <w:rsid w:val="00E61C65"/>
    <w:rsid w:val="00E654D0"/>
    <w:rsid w:val="00E70AF8"/>
    <w:rsid w:val="00E75A45"/>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6F7"/>
    <w:rsid w:val="00EB35B0"/>
    <w:rsid w:val="00EB772D"/>
    <w:rsid w:val="00EC2C82"/>
    <w:rsid w:val="00EC5B94"/>
    <w:rsid w:val="00EC6F6E"/>
    <w:rsid w:val="00EC76D8"/>
    <w:rsid w:val="00EC7A7F"/>
    <w:rsid w:val="00ED0522"/>
    <w:rsid w:val="00ED081B"/>
    <w:rsid w:val="00ED3F8E"/>
    <w:rsid w:val="00ED486F"/>
    <w:rsid w:val="00EE42F1"/>
    <w:rsid w:val="00EE7A42"/>
    <w:rsid w:val="00EF013A"/>
    <w:rsid w:val="00EF5882"/>
    <w:rsid w:val="00EF6D93"/>
    <w:rsid w:val="00F04C09"/>
    <w:rsid w:val="00F05BE3"/>
    <w:rsid w:val="00F06117"/>
    <w:rsid w:val="00F06270"/>
    <w:rsid w:val="00F12579"/>
    <w:rsid w:val="00F13977"/>
    <w:rsid w:val="00F14A8C"/>
    <w:rsid w:val="00F14AA0"/>
    <w:rsid w:val="00F1585F"/>
    <w:rsid w:val="00F22C3F"/>
    <w:rsid w:val="00F241D7"/>
    <w:rsid w:val="00F26350"/>
    <w:rsid w:val="00F31153"/>
    <w:rsid w:val="00F34BAA"/>
    <w:rsid w:val="00F359F8"/>
    <w:rsid w:val="00F37DEC"/>
    <w:rsid w:val="00F41D1A"/>
    <w:rsid w:val="00F44A0D"/>
    <w:rsid w:val="00F45E66"/>
    <w:rsid w:val="00F517C7"/>
    <w:rsid w:val="00F51BAF"/>
    <w:rsid w:val="00F543FE"/>
    <w:rsid w:val="00F5689E"/>
    <w:rsid w:val="00F62F75"/>
    <w:rsid w:val="00F64003"/>
    <w:rsid w:val="00F65699"/>
    <w:rsid w:val="00F65DBB"/>
    <w:rsid w:val="00F6666F"/>
    <w:rsid w:val="00F71C88"/>
    <w:rsid w:val="00F72A67"/>
    <w:rsid w:val="00F77DDA"/>
    <w:rsid w:val="00F803A6"/>
    <w:rsid w:val="00F814E2"/>
    <w:rsid w:val="00F82051"/>
    <w:rsid w:val="00F829BA"/>
    <w:rsid w:val="00F90917"/>
    <w:rsid w:val="00F942B7"/>
    <w:rsid w:val="00F95248"/>
    <w:rsid w:val="00F96C25"/>
    <w:rsid w:val="00F9709D"/>
    <w:rsid w:val="00FA04F7"/>
    <w:rsid w:val="00FA0D94"/>
    <w:rsid w:val="00FA1282"/>
    <w:rsid w:val="00FA2AC7"/>
    <w:rsid w:val="00FA3075"/>
    <w:rsid w:val="00FA3CCF"/>
    <w:rsid w:val="00FA51EE"/>
    <w:rsid w:val="00FB2746"/>
    <w:rsid w:val="00FB4839"/>
    <w:rsid w:val="00FB76B3"/>
    <w:rsid w:val="00FC08C6"/>
    <w:rsid w:val="00FC113B"/>
    <w:rsid w:val="00FC11E5"/>
    <w:rsid w:val="00FC1AE0"/>
    <w:rsid w:val="00FC2DCB"/>
    <w:rsid w:val="00FC3F64"/>
    <w:rsid w:val="00FC4A85"/>
    <w:rsid w:val="00FC7B48"/>
    <w:rsid w:val="00FC7C91"/>
    <w:rsid w:val="00FD0998"/>
    <w:rsid w:val="00FD2D55"/>
    <w:rsid w:val="00FE1868"/>
    <w:rsid w:val="00FE4982"/>
    <w:rsid w:val="00FE5984"/>
    <w:rsid w:val="00FE64C1"/>
    <w:rsid w:val="00FE71B7"/>
    <w:rsid w:val="00FF032F"/>
    <w:rsid w:val="00FF1FD1"/>
    <w:rsid w:val="00FF3D4E"/>
    <w:rsid w:val="00FF4B7B"/>
    <w:rsid w:val="00FF6F6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72889">
      <w:bodyDiv w:val="1"/>
      <w:marLeft w:val="0"/>
      <w:marRight w:val="0"/>
      <w:marTop w:val="0"/>
      <w:marBottom w:val="0"/>
      <w:divBdr>
        <w:top w:val="none" w:sz="0" w:space="0" w:color="auto"/>
        <w:left w:val="none" w:sz="0" w:space="0" w:color="auto"/>
        <w:bottom w:val="none" w:sz="0" w:space="0" w:color="auto"/>
        <w:right w:val="none" w:sz="0" w:space="0" w:color="auto"/>
      </w:divBdr>
    </w:div>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175271180">
      <w:bodyDiv w:val="1"/>
      <w:marLeft w:val="0"/>
      <w:marRight w:val="0"/>
      <w:marTop w:val="0"/>
      <w:marBottom w:val="0"/>
      <w:divBdr>
        <w:top w:val="none" w:sz="0" w:space="0" w:color="auto"/>
        <w:left w:val="none" w:sz="0" w:space="0" w:color="auto"/>
        <w:bottom w:val="none" w:sz="0" w:space="0" w:color="auto"/>
        <w:right w:val="none" w:sz="0" w:space="0" w:color="auto"/>
      </w:divBdr>
    </w:div>
    <w:div w:id="224948971">
      <w:bodyDiv w:val="1"/>
      <w:marLeft w:val="0"/>
      <w:marRight w:val="0"/>
      <w:marTop w:val="0"/>
      <w:marBottom w:val="0"/>
      <w:divBdr>
        <w:top w:val="none" w:sz="0" w:space="0" w:color="auto"/>
        <w:left w:val="none" w:sz="0" w:space="0" w:color="auto"/>
        <w:bottom w:val="none" w:sz="0" w:space="0" w:color="auto"/>
        <w:right w:val="none" w:sz="0" w:space="0" w:color="auto"/>
      </w:divBdr>
    </w:div>
    <w:div w:id="252662474">
      <w:bodyDiv w:val="1"/>
      <w:marLeft w:val="0"/>
      <w:marRight w:val="0"/>
      <w:marTop w:val="0"/>
      <w:marBottom w:val="0"/>
      <w:divBdr>
        <w:top w:val="none" w:sz="0" w:space="0" w:color="auto"/>
        <w:left w:val="none" w:sz="0" w:space="0" w:color="auto"/>
        <w:bottom w:val="none" w:sz="0" w:space="0" w:color="auto"/>
        <w:right w:val="none" w:sz="0" w:space="0" w:color="auto"/>
      </w:divBdr>
      <w:divsChild>
        <w:div w:id="1497261084">
          <w:marLeft w:val="0"/>
          <w:marRight w:val="0"/>
          <w:marTop w:val="0"/>
          <w:marBottom w:val="0"/>
          <w:divBdr>
            <w:top w:val="none" w:sz="0" w:space="0" w:color="auto"/>
            <w:left w:val="none" w:sz="0" w:space="0" w:color="auto"/>
            <w:bottom w:val="none" w:sz="0" w:space="0" w:color="auto"/>
            <w:right w:val="none" w:sz="0" w:space="0" w:color="auto"/>
          </w:divBdr>
        </w:div>
      </w:divsChild>
    </w:div>
    <w:div w:id="267079125">
      <w:bodyDiv w:val="1"/>
      <w:marLeft w:val="0"/>
      <w:marRight w:val="0"/>
      <w:marTop w:val="0"/>
      <w:marBottom w:val="0"/>
      <w:divBdr>
        <w:top w:val="none" w:sz="0" w:space="0" w:color="auto"/>
        <w:left w:val="none" w:sz="0" w:space="0" w:color="auto"/>
        <w:bottom w:val="none" w:sz="0" w:space="0" w:color="auto"/>
        <w:right w:val="none" w:sz="0" w:space="0" w:color="auto"/>
      </w:divBdr>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4041648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472332968">
      <w:bodyDiv w:val="1"/>
      <w:marLeft w:val="0"/>
      <w:marRight w:val="0"/>
      <w:marTop w:val="0"/>
      <w:marBottom w:val="0"/>
      <w:divBdr>
        <w:top w:val="none" w:sz="0" w:space="0" w:color="auto"/>
        <w:left w:val="none" w:sz="0" w:space="0" w:color="auto"/>
        <w:bottom w:val="none" w:sz="0" w:space="0" w:color="auto"/>
        <w:right w:val="none" w:sz="0" w:space="0" w:color="auto"/>
      </w:divBdr>
    </w:div>
    <w:div w:id="484011848">
      <w:bodyDiv w:val="1"/>
      <w:marLeft w:val="0"/>
      <w:marRight w:val="0"/>
      <w:marTop w:val="0"/>
      <w:marBottom w:val="0"/>
      <w:divBdr>
        <w:top w:val="none" w:sz="0" w:space="0" w:color="auto"/>
        <w:left w:val="none" w:sz="0" w:space="0" w:color="auto"/>
        <w:bottom w:val="none" w:sz="0" w:space="0" w:color="auto"/>
        <w:right w:val="none" w:sz="0" w:space="0" w:color="auto"/>
      </w:divBdr>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523590221">
      <w:bodyDiv w:val="1"/>
      <w:marLeft w:val="0"/>
      <w:marRight w:val="0"/>
      <w:marTop w:val="0"/>
      <w:marBottom w:val="0"/>
      <w:divBdr>
        <w:top w:val="none" w:sz="0" w:space="0" w:color="auto"/>
        <w:left w:val="none" w:sz="0" w:space="0" w:color="auto"/>
        <w:bottom w:val="none" w:sz="0" w:space="0" w:color="auto"/>
        <w:right w:val="none" w:sz="0" w:space="0" w:color="auto"/>
      </w:divBdr>
    </w:div>
    <w:div w:id="688525327">
      <w:bodyDiv w:val="1"/>
      <w:marLeft w:val="0"/>
      <w:marRight w:val="0"/>
      <w:marTop w:val="0"/>
      <w:marBottom w:val="0"/>
      <w:divBdr>
        <w:top w:val="none" w:sz="0" w:space="0" w:color="auto"/>
        <w:left w:val="none" w:sz="0" w:space="0" w:color="auto"/>
        <w:bottom w:val="none" w:sz="0" w:space="0" w:color="auto"/>
        <w:right w:val="none" w:sz="0" w:space="0" w:color="auto"/>
      </w:divBdr>
      <w:divsChild>
        <w:div w:id="637418378">
          <w:marLeft w:val="0"/>
          <w:marRight w:val="0"/>
          <w:marTop w:val="0"/>
          <w:marBottom w:val="0"/>
          <w:divBdr>
            <w:top w:val="none" w:sz="0" w:space="0" w:color="auto"/>
            <w:left w:val="none" w:sz="0" w:space="0" w:color="auto"/>
            <w:bottom w:val="none" w:sz="0" w:space="0" w:color="auto"/>
            <w:right w:val="none" w:sz="0" w:space="0" w:color="auto"/>
          </w:divBdr>
        </w:div>
      </w:divsChild>
    </w:div>
    <w:div w:id="715204189">
      <w:bodyDiv w:val="1"/>
      <w:marLeft w:val="0"/>
      <w:marRight w:val="0"/>
      <w:marTop w:val="0"/>
      <w:marBottom w:val="0"/>
      <w:divBdr>
        <w:top w:val="none" w:sz="0" w:space="0" w:color="auto"/>
        <w:left w:val="none" w:sz="0" w:space="0" w:color="auto"/>
        <w:bottom w:val="none" w:sz="0" w:space="0" w:color="auto"/>
        <w:right w:val="none" w:sz="0" w:space="0" w:color="auto"/>
      </w:divBdr>
      <w:divsChild>
        <w:div w:id="1552889185">
          <w:marLeft w:val="0"/>
          <w:marRight w:val="0"/>
          <w:marTop w:val="0"/>
          <w:marBottom w:val="0"/>
          <w:divBdr>
            <w:top w:val="none" w:sz="0" w:space="0" w:color="auto"/>
            <w:left w:val="none" w:sz="0" w:space="0" w:color="auto"/>
            <w:bottom w:val="none" w:sz="0" w:space="0" w:color="auto"/>
            <w:right w:val="none" w:sz="0" w:space="0" w:color="auto"/>
          </w:divBdr>
        </w:div>
      </w:divsChild>
    </w:div>
    <w:div w:id="757601222">
      <w:bodyDiv w:val="1"/>
      <w:marLeft w:val="0"/>
      <w:marRight w:val="0"/>
      <w:marTop w:val="0"/>
      <w:marBottom w:val="0"/>
      <w:divBdr>
        <w:top w:val="none" w:sz="0" w:space="0" w:color="auto"/>
        <w:left w:val="none" w:sz="0" w:space="0" w:color="auto"/>
        <w:bottom w:val="none" w:sz="0" w:space="0" w:color="auto"/>
        <w:right w:val="none" w:sz="0" w:space="0" w:color="auto"/>
      </w:divBdr>
    </w:div>
    <w:div w:id="850606651">
      <w:bodyDiv w:val="1"/>
      <w:marLeft w:val="0"/>
      <w:marRight w:val="0"/>
      <w:marTop w:val="0"/>
      <w:marBottom w:val="0"/>
      <w:divBdr>
        <w:top w:val="none" w:sz="0" w:space="0" w:color="auto"/>
        <w:left w:val="none" w:sz="0" w:space="0" w:color="auto"/>
        <w:bottom w:val="none" w:sz="0" w:space="0" w:color="auto"/>
        <w:right w:val="none" w:sz="0" w:space="0" w:color="auto"/>
      </w:divBdr>
      <w:divsChild>
        <w:div w:id="332343052">
          <w:marLeft w:val="0"/>
          <w:marRight w:val="0"/>
          <w:marTop w:val="0"/>
          <w:marBottom w:val="0"/>
          <w:divBdr>
            <w:top w:val="none" w:sz="0" w:space="0" w:color="auto"/>
            <w:left w:val="none" w:sz="0" w:space="0" w:color="auto"/>
            <w:bottom w:val="none" w:sz="0" w:space="0" w:color="auto"/>
            <w:right w:val="none" w:sz="0" w:space="0" w:color="auto"/>
          </w:divBdr>
        </w:div>
      </w:divsChild>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09266195">
      <w:bodyDiv w:val="1"/>
      <w:marLeft w:val="0"/>
      <w:marRight w:val="0"/>
      <w:marTop w:val="0"/>
      <w:marBottom w:val="0"/>
      <w:divBdr>
        <w:top w:val="none" w:sz="0" w:space="0" w:color="auto"/>
        <w:left w:val="none" w:sz="0" w:space="0" w:color="auto"/>
        <w:bottom w:val="none" w:sz="0" w:space="0" w:color="auto"/>
        <w:right w:val="none" w:sz="0" w:space="0" w:color="auto"/>
      </w:divBdr>
    </w:div>
    <w:div w:id="928005563">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22971034">
      <w:bodyDiv w:val="1"/>
      <w:marLeft w:val="0"/>
      <w:marRight w:val="0"/>
      <w:marTop w:val="0"/>
      <w:marBottom w:val="0"/>
      <w:divBdr>
        <w:top w:val="none" w:sz="0" w:space="0" w:color="auto"/>
        <w:left w:val="none" w:sz="0" w:space="0" w:color="auto"/>
        <w:bottom w:val="none" w:sz="0" w:space="0" w:color="auto"/>
        <w:right w:val="none" w:sz="0" w:space="0" w:color="auto"/>
      </w:divBdr>
    </w:div>
    <w:div w:id="1039161618">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075935988">
      <w:bodyDiv w:val="1"/>
      <w:marLeft w:val="0"/>
      <w:marRight w:val="0"/>
      <w:marTop w:val="0"/>
      <w:marBottom w:val="0"/>
      <w:divBdr>
        <w:top w:val="none" w:sz="0" w:space="0" w:color="auto"/>
        <w:left w:val="none" w:sz="0" w:space="0" w:color="auto"/>
        <w:bottom w:val="none" w:sz="0" w:space="0" w:color="auto"/>
        <w:right w:val="none" w:sz="0" w:space="0" w:color="auto"/>
      </w:divBdr>
    </w:div>
    <w:div w:id="1188759718">
      <w:bodyDiv w:val="1"/>
      <w:marLeft w:val="0"/>
      <w:marRight w:val="0"/>
      <w:marTop w:val="0"/>
      <w:marBottom w:val="0"/>
      <w:divBdr>
        <w:top w:val="none" w:sz="0" w:space="0" w:color="auto"/>
        <w:left w:val="none" w:sz="0" w:space="0" w:color="auto"/>
        <w:bottom w:val="none" w:sz="0" w:space="0" w:color="auto"/>
        <w:right w:val="none" w:sz="0" w:space="0" w:color="auto"/>
      </w:divBdr>
    </w:div>
    <w:div w:id="1242177518">
      <w:bodyDiv w:val="1"/>
      <w:marLeft w:val="0"/>
      <w:marRight w:val="0"/>
      <w:marTop w:val="0"/>
      <w:marBottom w:val="0"/>
      <w:divBdr>
        <w:top w:val="none" w:sz="0" w:space="0" w:color="auto"/>
        <w:left w:val="none" w:sz="0" w:space="0" w:color="auto"/>
        <w:bottom w:val="none" w:sz="0" w:space="0" w:color="auto"/>
        <w:right w:val="none" w:sz="0" w:space="0" w:color="auto"/>
      </w:divBdr>
    </w:div>
    <w:div w:id="1258177617">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282763181">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29479923">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25029804">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71650301">
      <w:bodyDiv w:val="1"/>
      <w:marLeft w:val="0"/>
      <w:marRight w:val="0"/>
      <w:marTop w:val="0"/>
      <w:marBottom w:val="0"/>
      <w:divBdr>
        <w:top w:val="none" w:sz="0" w:space="0" w:color="auto"/>
        <w:left w:val="none" w:sz="0" w:space="0" w:color="auto"/>
        <w:bottom w:val="none" w:sz="0" w:space="0" w:color="auto"/>
        <w:right w:val="none" w:sz="0" w:space="0" w:color="auto"/>
      </w:divBdr>
      <w:divsChild>
        <w:div w:id="1105199945">
          <w:marLeft w:val="0"/>
          <w:marRight w:val="0"/>
          <w:marTop w:val="0"/>
          <w:marBottom w:val="0"/>
          <w:divBdr>
            <w:top w:val="none" w:sz="0" w:space="0" w:color="auto"/>
            <w:left w:val="none" w:sz="0" w:space="0" w:color="auto"/>
            <w:bottom w:val="none" w:sz="0" w:space="0" w:color="auto"/>
            <w:right w:val="none" w:sz="0" w:space="0" w:color="auto"/>
          </w:divBdr>
        </w:div>
      </w:divsChild>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694114629">
      <w:bodyDiv w:val="1"/>
      <w:marLeft w:val="0"/>
      <w:marRight w:val="0"/>
      <w:marTop w:val="0"/>
      <w:marBottom w:val="0"/>
      <w:divBdr>
        <w:top w:val="none" w:sz="0" w:space="0" w:color="auto"/>
        <w:left w:val="none" w:sz="0" w:space="0" w:color="auto"/>
        <w:bottom w:val="none" w:sz="0" w:space="0" w:color="auto"/>
        <w:right w:val="none" w:sz="0" w:space="0" w:color="auto"/>
      </w:divBdr>
    </w:div>
    <w:div w:id="1699237125">
      <w:bodyDiv w:val="1"/>
      <w:marLeft w:val="0"/>
      <w:marRight w:val="0"/>
      <w:marTop w:val="0"/>
      <w:marBottom w:val="0"/>
      <w:divBdr>
        <w:top w:val="none" w:sz="0" w:space="0" w:color="auto"/>
        <w:left w:val="none" w:sz="0" w:space="0" w:color="auto"/>
        <w:bottom w:val="none" w:sz="0" w:space="0" w:color="auto"/>
        <w:right w:val="none" w:sz="0" w:space="0" w:color="auto"/>
      </w:divBdr>
    </w:div>
    <w:div w:id="1715350128">
      <w:bodyDiv w:val="1"/>
      <w:marLeft w:val="0"/>
      <w:marRight w:val="0"/>
      <w:marTop w:val="0"/>
      <w:marBottom w:val="0"/>
      <w:divBdr>
        <w:top w:val="none" w:sz="0" w:space="0" w:color="auto"/>
        <w:left w:val="none" w:sz="0" w:space="0" w:color="auto"/>
        <w:bottom w:val="none" w:sz="0" w:space="0" w:color="auto"/>
        <w:right w:val="none" w:sz="0" w:space="0" w:color="auto"/>
      </w:divBdr>
      <w:divsChild>
        <w:div w:id="668142739">
          <w:marLeft w:val="0"/>
          <w:marRight w:val="0"/>
          <w:marTop w:val="0"/>
          <w:marBottom w:val="0"/>
          <w:divBdr>
            <w:top w:val="none" w:sz="0" w:space="0" w:color="auto"/>
            <w:left w:val="none" w:sz="0" w:space="0" w:color="auto"/>
            <w:bottom w:val="none" w:sz="0" w:space="0" w:color="auto"/>
            <w:right w:val="none" w:sz="0" w:space="0" w:color="auto"/>
          </w:divBdr>
        </w:div>
      </w:divsChild>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19225135">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 w:id="2106997064">
      <w:bodyDiv w:val="1"/>
      <w:marLeft w:val="0"/>
      <w:marRight w:val="0"/>
      <w:marTop w:val="0"/>
      <w:marBottom w:val="0"/>
      <w:divBdr>
        <w:top w:val="none" w:sz="0" w:space="0" w:color="auto"/>
        <w:left w:val="none" w:sz="0" w:space="0" w:color="auto"/>
        <w:bottom w:val="none" w:sz="0" w:space="0" w:color="auto"/>
        <w:right w:val="none" w:sz="0" w:space="0" w:color="auto"/>
      </w:divBdr>
    </w:div>
    <w:div w:id="2111120378">
      <w:bodyDiv w:val="1"/>
      <w:marLeft w:val="0"/>
      <w:marRight w:val="0"/>
      <w:marTop w:val="0"/>
      <w:marBottom w:val="0"/>
      <w:divBdr>
        <w:top w:val="none" w:sz="0" w:space="0" w:color="auto"/>
        <w:left w:val="none" w:sz="0" w:space="0" w:color="auto"/>
        <w:bottom w:val="none" w:sz="0" w:space="0" w:color="auto"/>
        <w:right w:val="none" w:sz="0" w:space="0" w:color="auto"/>
      </w:divBdr>
      <w:divsChild>
        <w:div w:id="372732669">
          <w:marLeft w:val="0"/>
          <w:marRight w:val="0"/>
          <w:marTop w:val="0"/>
          <w:marBottom w:val="0"/>
          <w:divBdr>
            <w:top w:val="none" w:sz="0" w:space="0" w:color="auto"/>
            <w:left w:val="none" w:sz="0" w:space="0" w:color="auto"/>
            <w:bottom w:val="none" w:sz="0" w:space="0" w:color="auto"/>
            <w:right w:val="none" w:sz="0" w:space="0" w:color="auto"/>
          </w:divBdr>
        </w:div>
      </w:divsChild>
    </w:div>
    <w:div w:id="2123912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467-019-10191-3.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E5BE5-F52E-5142-BF07-C1E91C207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29</Pages>
  <Words>13888</Words>
  <Characters>79162</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9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Alexander Piper (DJPR)</cp:lastModifiedBy>
  <cp:revision>13</cp:revision>
  <cp:lastPrinted>2020-03-20T04:41:00Z</cp:lastPrinted>
  <dcterms:created xsi:type="dcterms:W3CDTF">2020-03-20T04:35:00Z</dcterms:created>
  <dcterms:modified xsi:type="dcterms:W3CDTF">2020-04-21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